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2843266"/>
    <w:bookmarkEnd w:id="0"/>
    <w:p w:rsidR="00106536" w:rsidRPr="00685984" w:rsidRDefault="00106536" w:rsidP="00106536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C219797" wp14:editId="6FC158FD">
                <wp:simplePos x="0" y="0"/>
                <wp:positionH relativeFrom="column">
                  <wp:posOffset>4153497</wp:posOffset>
                </wp:positionH>
                <wp:positionV relativeFrom="paragraph">
                  <wp:posOffset>-1073179</wp:posOffset>
                </wp:positionV>
                <wp:extent cx="1685925" cy="714375"/>
                <wp:effectExtent l="0" t="0" r="9525" b="9525"/>
                <wp:wrapNone/>
                <wp:docPr id="8" name="สี่เหลี่ยมผืนผ้า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85925" cy="7143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6575824F" id="สี่เหลี่ยมผืนผ้า 2" o:spid="_x0000_s1026" style="position:absolute;margin-left:327.05pt;margin-top:-84.5pt;width:132.75pt;height:56.2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" fillcolor="white [3212]" stroked="f" strokeweight="1pt"/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62336" behindDoc="0" locked="0" layoutInCell="0" hidden="0" allowOverlap="0" wp14:anchorId="677FD9A5" wp14:editId="2ECD72F9">
            <wp:simplePos x="0" y="0"/>
            <wp:positionH relativeFrom="margin">
              <wp:posOffset>2223770</wp:posOffset>
            </wp:positionH>
            <wp:positionV relativeFrom="paragraph">
              <wp:posOffset>-356235</wp:posOffset>
            </wp:positionV>
            <wp:extent cx="842187" cy="1477926"/>
            <wp:effectExtent l="0" t="0" r="0" b="0"/>
            <wp:wrapSquare wrapText="bothSides" distT="0" distB="0" distL="114300" distR="114300"/>
            <wp:docPr id="1" name="image02.jpg" descr="C:\Users\NerVOusX\Desktop\logo_small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2.jpg" descr="C:\Users\NerVOusX\Desktop\logo_small.jp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42187" cy="147792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ind w:left="850" w:right="567"/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eastAsia="TH Sarabun New" w:hAnsi="TH Sarabun New" w:cs="TH Sarabun New"/>
          <w:b/>
          <w:sz w:val="40"/>
          <w:szCs w:val="40"/>
        </w:rPr>
      </w:pPr>
    </w:p>
    <w:p w:rsidR="00106536" w:rsidRPr="00685984" w:rsidRDefault="00106536" w:rsidP="00106536">
      <w:pPr>
        <w:tabs>
          <w:tab w:val="left" w:pos="284"/>
        </w:tabs>
        <w:ind w:left="284" w:hanging="284"/>
        <w:jc w:val="center"/>
        <w:rPr>
          <w:rFonts w:ascii="TH Sarabun New" w:hAnsi="TH Sarabun New" w:cs="TH Sarabun New"/>
          <w:sz w:val="52"/>
          <w:szCs w:val="52"/>
        </w:rPr>
      </w:pPr>
      <w:r w:rsidRPr="00685984">
        <w:rPr>
          <w:rFonts w:ascii="TH Sarabun New" w:eastAsia="TH Sarabun New" w:hAnsi="TH Sarabun New" w:cs="TH Sarabun New"/>
          <w:b/>
          <w:sz w:val="52"/>
          <w:szCs w:val="52"/>
        </w:rPr>
        <w:t>CS</w:t>
      </w:r>
      <w:r w:rsidR="003314E5">
        <w:rPr>
          <w:rFonts w:ascii="TH Sarabun New" w:eastAsia="TH Sarabun New" w:hAnsi="TH Sarabun New" w:cs="TH Sarabun New"/>
          <w:b/>
          <w:sz w:val="52"/>
          <w:szCs w:val="52"/>
        </w:rPr>
        <w:t>C</w:t>
      </w:r>
      <w:r w:rsidRPr="00685984">
        <w:rPr>
          <w:rFonts w:ascii="TH Sarabun New" w:eastAsia="TH Sarabun New" w:hAnsi="TH Sarabun New" w:cs="TH Sarabun New"/>
          <w:b/>
          <w:sz w:val="52"/>
          <w:szCs w:val="52"/>
        </w:rPr>
        <w:t xml:space="preserve"> 25</w:t>
      </w:r>
      <w:r w:rsidR="00C7471D" w:rsidRPr="00685984">
        <w:rPr>
          <w:rFonts w:ascii="TH Sarabun New" w:eastAsia="TH Sarabun New" w:hAnsi="TH Sarabun New" w:cs="TH Sarabun New"/>
          <w:bCs/>
          <w:sz w:val="52"/>
          <w:szCs w:val="52"/>
          <w:cs/>
        </w:rPr>
        <w:t>60</w:t>
      </w:r>
      <w:r w:rsidRPr="00685984">
        <w:rPr>
          <w:rFonts w:ascii="TH Sarabun New" w:eastAsia="TH Sarabun New" w:hAnsi="TH Sarabun New" w:cs="TH Sarabun New"/>
          <w:b/>
          <w:bCs/>
          <w:sz w:val="52"/>
          <w:szCs w:val="52"/>
          <w:cs/>
        </w:rPr>
        <w:t>/</w:t>
      </w:r>
      <w:r w:rsidR="003314E5">
        <w:rPr>
          <w:rFonts w:ascii="TH Sarabun New" w:eastAsia="TH Sarabun New" w:hAnsi="TH Sarabun New" w:cs="TH Sarabun New"/>
          <w:b/>
          <w:sz w:val="52"/>
          <w:szCs w:val="52"/>
        </w:rPr>
        <w:t>03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40"/>
          <w:szCs w:val="40"/>
        </w:rPr>
      </w:pPr>
      <w:r w:rsidRPr="00685984">
        <w:rPr>
          <w:rFonts w:ascii="TH Sarabun New" w:eastAsia="TH Sarabun New" w:hAnsi="TH Sarabun New" w:cs="TH Sarabun New"/>
          <w:b/>
          <w:bCs/>
          <w:sz w:val="40"/>
          <w:szCs w:val="40"/>
          <w:cs/>
        </w:rPr>
        <w:t>เค้าโครงโครงงานคอมพิวเตอร์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08137A" w:rsidRPr="00685984" w:rsidRDefault="0008137A" w:rsidP="0008137A">
      <w:pPr>
        <w:jc w:val="center"/>
        <w:rPr>
          <w:rFonts w:ascii="TH Sarabun New" w:eastAsia="TH Sarabun New" w:hAnsi="TH Sarabun New" w:cs="TH Sarabun New"/>
          <w:sz w:val="40"/>
          <w:szCs w:val="40"/>
          <w:highlight w:val="white"/>
        </w:rPr>
      </w:pPr>
      <w:r>
        <w:rPr>
          <w:rFonts w:ascii="TH Sarabun New" w:eastAsia="TH Sarabun New" w:hAnsi="TH Sarabun New" w:cs="TH Sarabun New" w:hint="cs"/>
          <w:sz w:val="40"/>
          <w:szCs w:val="40"/>
          <w:cs/>
        </w:rPr>
        <w:t>ระบบจัดการงานสารบรรณ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40"/>
          <w:szCs w:val="40"/>
        </w:rPr>
      </w:pPr>
      <w:r w:rsidRPr="00685984">
        <w:rPr>
          <w:rFonts w:ascii="TH Sarabun New" w:eastAsia="TH Sarabun New" w:hAnsi="TH Sarabun New" w:cs="TH Sarabun New"/>
          <w:sz w:val="40"/>
          <w:szCs w:val="40"/>
        </w:rPr>
        <w:t>Correspondence Management System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36"/>
          <w:szCs w:val="36"/>
        </w:rPr>
      </w:pPr>
      <w:r w:rsidRPr="00685984">
        <w:rPr>
          <w:rFonts w:ascii="TH Sarabun New" w:eastAsia="TH Sarabun New" w:hAnsi="TH Sarabun New" w:cs="TH Sarabun New"/>
          <w:sz w:val="36"/>
          <w:szCs w:val="36"/>
          <w:cs/>
        </w:rPr>
        <w:t>โดย</w:t>
      </w:r>
    </w:p>
    <w:p w:rsidR="00106536" w:rsidRPr="00685984" w:rsidRDefault="00106536" w:rsidP="00106536">
      <w:pPr>
        <w:ind w:firstLine="720"/>
        <w:jc w:val="center"/>
        <w:rPr>
          <w:rFonts w:ascii="TH Sarabun New" w:eastAsia="TH Sarabun New" w:hAnsi="TH Sarabun New" w:cs="TH Sarabun New"/>
          <w:sz w:val="36"/>
          <w:szCs w:val="36"/>
        </w:rPr>
      </w:pPr>
      <w:r w:rsidRPr="00685984">
        <w:rPr>
          <w:rFonts w:ascii="TH Sarabun New" w:eastAsia="TH Sarabun New" w:hAnsi="TH Sarabun New" w:cs="TH Sarabun New"/>
          <w:sz w:val="36"/>
          <w:szCs w:val="36"/>
        </w:rPr>
        <w:t>573020354</w:t>
      </w:r>
      <w:r w:rsidRPr="00685984">
        <w:rPr>
          <w:rFonts w:ascii="TH Sarabun New" w:eastAsia="TH Sarabun New" w:hAnsi="TH Sarabun New" w:cs="TH Sarabun New"/>
          <w:sz w:val="36"/>
          <w:szCs w:val="36"/>
          <w:cs/>
        </w:rPr>
        <w:t>-</w:t>
      </w:r>
      <w:r w:rsidRPr="00685984">
        <w:rPr>
          <w:rFonts w:ascii="TH Sarabun New" w:eastAsia="TH Sarabun New" w:hAnsi="TH Sarabun New" w:cs="TH Sarabun New"/>
          <w:sz w:val="36"/>
          <w:szCs w:val="36"/>
        </w:rPr>
        <w:t xml:space="preserve">6   </w:t>
      </w:r>
      <w:r w:rsidRPr="00685984">
        <w:rPr>
          <w:rFonts w:ascii="TH Sarabun New" w:eastAsia="TH Sarabun New" w:hAnsi="TH Sarabun New" w:cs="TH Sarabun New"/>
          <w:sz w:val="36"/>
          <w:szCs w:val="36"/>
          <w:cs/>
        </w:rPr>
        <w:t>นางสาวกนิษฐา พูลลาภ</w:t>
      </w:r>
    </w:p>
    <w:p w:rsidR="00106536" w:rsidRPr="00685984" w:rsidRDefault="00106536" w:rsidP="00106536">
      <w:pPr>
        <w:tabs>
          <w:tab w:val="left" w:pos="4253"/>
        </w:tabs>
        <w:ind w:firstLine="720"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36"/>
          <w:szCs w:val="36"/>
        </w:rPr>
        <w:t>573021113</w:t>
      </w:r>
      <w:r w:rsidRPr="00685984">
        <w:rPr>
          <w:rFonts w:ascii="TH Sarabun New" w:eastAsia="TH Sarabun New" w:hAnsi="TH Sarabun New" w:cs="TH Sarabun New"/>
          <w:sz w:val="36"/>
          <w:szCs w:val="36"/>
          <w:cs/>
        </w:rPr>
        <w:t>-</w:t>
      </w:r>
      <w:r w:rsidRPr="00685984">
        <w:rPr>
          <w:rFonts w:ascii="TH Sarabun New" w:eastAsia="TH Sarabun New" w:hAnsi="TH Sarabun New" w:cs="TH Sarabun New"/>
          <w:sz w:val="36"/>
          <w:szCs w:val="36"/>
        </w:rPr>
        <w:t xml:space="preserve">3   </w:t>
      </w:r>
      <w:r w:rsidRPr="00685984">
        <w:rPr>
          <w:rFonts w:ascii="TH Sarabun New" w:eastAsia="TH Sarabun New" w:hAnsi="TH Sarabun New" w:cs="TH Sarabun New"/>
          <w:sz w:val="36"/>
          <w:szCs w:val="36"/>
          <w:cs/>
        </w:rPr>
        <w:t xml:space="preserve"> นางสาววราภรณ์ แม้นศิริ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E75057">
      <w:pPr>
        <w:rPr>
          <w:rFonts w:ascii="TH Sarabun New" w:hAnsi="TH Sarabun New" w:cs="TH Sarabun New"/>
          <w:sz w:val="36"/>
          <w:szCs w:val="36"/>
          <w:cs/>
        </w:rPr>
      </w:pPr>
      <w:r w:rsidRPr="00685984">
        <w:rPr>
          <w:rFonts w:ascii="TH Sarabun New" w:hAnsi="TH Sarabun New" w:cs="TH Sarabun New"/>
          <w:sz w:val="36"/>
          <w:szCs w:val="36"/>
          <w:cs/>
        </w:rPr>
        <w:t>อาจารย์ที่ปรึกษา : อาจารย์</w:t>
      </w:r>
      <w:r w:rsidR="006E3ADA" w:rsidRPr="00685984">
        <w:rPr>
          <w:rFonts w:ascii="TH Sarabun New" w:hAnsi="TH Sarabun New" w:cs="TH Sarabun New"/>
          <w:sz w:val="36"/>
          <w:szCs w:val="36"/>
          <w:cs/>
        </w:rPr>
        <w:t xml:space="preserve"> ดร.</w:t>
      </w:r>
      <w:r w:rsidRPr="00685984">
        <w:rPr>
          <w:rFonts w:ascii="TH Sarabun New" w:hAnsi="TH Sarabun New" w:cs="TH Sarabun New"/>
          <w:sz w:val="36"/>
          <w:szCs w:val="36"/>
          <w:cs/>
        </w:rPr>
        <w:t xml:space="preserve"> วชิราวุธ ธรรมวิเศษ</w:t>
      </w:r>
    </w:p>
    <w:p w:rsidR="00106536" w:rsidRPr="00685984" w:rsidRDefault="00106536" w:rsidP="00106536">
      <w:pPr>
        <w:rPr>
          <w:rFonts w:ascii="TH Sarabun New" w:hAnsi="TH Sarabun New" w:cs="TH Sarabun New"/>
          <w:sz w:val="28"/>
          <w:szCs w:val="28"/>
        </w:rPr>
      </w:pPr>
    </w:p>
    <w:p w:rsidR="004E4217" w:rsidRPr="00685984" w:rsidRDefault="004E4217" w:rsidP="00106536">
      <w:pPr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รายงานนี้เป็นส่วนหนึ่งของการศึกษาวิชา </w:t>
      </w:r>
      <w:r w:rsidR="00266F10" w:rsidRPr="00685984">
        <w:rPr>
          <w:rFonts w:ascii="TH Sarabun New" w:eastAsia="TH Sarabun New" w:hAnsi="TH Sarabun New" w:cs="TH Sarabun New"/>
          <w:sz w:val="32"/>
          <w:szCs w:val="32"/>
        </w:rPr>
        <w:t>322</w:t>
      </w:r>
      <w:r w:rsidR="00266F10"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 </w:t>
      </w:r>
      <w:r w:rsidR="00266F10" w:rsidRPr="00685984">
        <w:rPr>
          <w:rFonts w:ascii="TH Sarabun New" w:eastAsia="TH Sarabun New" w:hAnsi="TH Sarabun New" w:cs="TH Sarabun New"/>
          <w:sz w:val="32"/>
          <w:szCs w:val="32"/>
        </w:rPr>
        <w:t>498</w:t>
      </w:r>
      <w:r w:rsidR="00266F10"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 โครงการวิจัยทางวิทยาการคอมพิวเตอร์ ระดับปริญญาตรี 1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ภาคเรียน </w:t>
      </w:r>
      <w:r w:rsidR="00266F10" w:rsidRPr="00685984">
        <w:rPr>
          <w:rFonts w:ascii="TH Sarabun New" w:eastAsia="TH Sarabun New" w:hAnsi="TH Sarabun New" w:cs="TH Sarabun New"/>
          <w:sz w:val="32"/>
          <w:szCs w:val="32"/>
        </w:rPr>
        <w:t>1</w:t>
      </w: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 ปีการศึกษา </w:t>
      </w:r>
      <w:r w:rsidRPr="00685984">
        <w:rPr>
          <w:rFonts w:ascii="TH Sarabun New" w:eastAsia="TH Sarabun New" w:hAnsi="TH Sarabun New" w:cs="TH Sarabun New"/>
          <w:sz w:val="32"/>
          <w:szCs w:val="32"/>
        </w:rPr>
        <w:t>25</w:t>
      </w:r>
      <w:r w:rsidR="004E4217" w:rsidRPr="00685984">
        <w:rPr>
          <w:rFonts w:ascii="TH Sarabun New" w:eastAsia="TH Sarabun New" w:hAnsi="TH Sarabun New" w:cs="TH Sarabun New"/>
          <w:sz w:val="32"/>
          <w:szCs w:val="32"/>
        </w:rPr>
        <w:t>60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>ภาควิชาวิทยาการคอมพิวเตอร์  คณะวิทยาศาสตร์</w:t>
      </w:r>
    </w:p>
    <w:p w:rsidR="00106536" w:rsidRPr="00685984" w:rsidRDefault="00106536" w:rsidP="00106536">
      <w:pPr>
        <w:jc w:val="center"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>มหาวิทยาลัยขอนแก่น</w:t>
      </w:r>
    </w:p>
    <w:p w:rsidR="004E4217" w:rsidRPr="00685984" w:rsidRDefault="00106536" w:rsidP="009772B1">
      <w:pPr>
        <w:ind w:firstLine="720"/>
        <w:jc w:val="center"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(เดือน </w:t>
      </w:r>
      <w:r w:rsidR="00974A15" w:rsidRPr="00685984">
        <w:rPr>
          <w:rFonts w:ascii="TH Sarabun New" w:eastAsia="TH Sarabun New" w:hAnsi="TH Sarabun New" w:cs="TH Sarabun New"/>
          <w:sz w:val="32"/>
          <w:szCs w:val="32"/>
          <w:cs/>
        </w:rPr>
        <w:t>สิงหาคม</w:t>
      </w: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 xml:space="preserve"> พ.ศ. </w:t>
      </w:r>
      <w:r w:rsidR="009E25D9" w:rsidRPr="00685984">
        <w:rPr>
          <w:rFonts w:ascii="TH Sarabun New" w:eastAsia="TH Sarabun New" w:hAnsi="TH Sarabun New" w:cs="TH Sarabun New"/>
          <w:sz w:val="32"/>
          <w:szCs w:val="32"/>
        </w:rPr>
        <w:t>2560</w:t>
      </w:r>
      <w:r w:rsidRPr="00685984">
        <w:rPr>
          <w:rFonts w:ascii="TH Sarabun New" w:eastAsia="TH Sarabun New" w:hAnsi="TH Sarabun New" w:cs="TH Sarabun New"/>
          <w:sz w:val="32"/>
          <w:szCs w:val="32"/>
          <w:cs/>
        </w:rPr>
        <w:t>)</w:t>
      </w:r>
      <w:r w:rsidRPr="00685984">
        <w:rPr>
          <w:rFonts w:ascii="TH Sarabun New" w:hAnsi="TH Sarabun New" w:cs="TH Sarabun New"/>
          <w:sz w:val="32"/>
          <w:szCs w:val="32"/>
        </w:rPr>
        <w:tab/>
      </w:r>
    </w:p>
    <w:p w:rsidR="004E4217" w:rsidRPr="00685984" w:rsidRDefault="004E4217" w:rsidP="009772B1">
      <w:pPr>
        <w:ind w:firstLine="720"/>
        <w:jc w:val="center"/>
        <w:rPr>
          <w:rFonts w:ascii="TH Sarabun New" w:hAnsi="TH Sarabun New" w:cs="TH Sarabun New"/>
          <w:sz w:val="32"/>
          <w:szCs w:val="32"/>
          <w:cs/>
        </w:rPr>
        <w:sectPr w:rsidR="004E4217" w:rsidRPr="00685984" w:rsidSect="00106536">
          <w:headerReference w:type="default" r:id="rId8"/>
          <w:footerReference w:type="default" r:id="rId9"/>
          <w:headerReference w:type="first" r:id="rId10"/>
          <w:pgSz w:w="11906" w:h="16838" w:code="9"/>
          <w:pgMar w:top="2160" w:right="1440" w:bottom="1440" w:left="2160" w:header="720" w:footer="720" w:gutter="0"/>
          <w:pgNumType w:fmt="thaiLetters" w:start="1"/>
          <w:cols w:space="720"/>
          <w:docGrid w:linePitch="326"/>
        </w:sectPr>
      </w:pPr>
    </w:p>
    <w:p w:rsidR="00106536" w:rsidRPr="00685984" w:rsidRDefault="00106536" w:rsidP="00CD16FD">
      <w:pPr>
        <w:pStyle w:val="af1"/>
        <w:tabs>
          <w:tab w:val="left" w:pos="567"/>
          <w:tab w:val="right" w:leader="dot" w:pos="7938"/>
        </w:tabs>
        <w:jc w:val="center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1" w:name="_Ref432747354"/>
      <w:bookmarkStart w:id="2" w:name="_Toc435739755"/>
      <w:r w:rsidRPr="00685984">
        <w:rPr>
          <w:rFonts w:ascii="TH Sarabun New" w:eastAsia="TH Sarabun New" w:hAnsi="TH Sarabun New" w:cs="TH Sarabun New"/>
          <w:b/>
          <w:bCs/>
          <w:sz w:val="32"/>
          <w:szCs w:val="32"/>
          <w:cs/>
        </w:rPr>
        <w:lastRenderedPageBreak/>
        <w:t>การเสนอเค้าโครงโครงงานคอมพิวเตอร์</w:t>
      </w:r>
    </w:p>
    <w:p w:rsidR="00106536" w:rsidRPr="00685984" w:rsidRDefault="00106536" w:rsidP="00106536">
      <w:pPr>
        <w:jc w:val="center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685984">
        <w:rPr>
          <w:rFonts w:ascii="TH Sarabun New" w:eastAsia="TH Sarabun New" w:hAnsi="TH Sarabun New" w:cs="TH Sarabun New"/>
          <w:b/>
          <w:bCs/>
          <w:sz w:val="32"/>
          <w:szCs w:val="32"/>
          <w:cs/>
        </w:rPr>
        <w:t>ภาควิชาวิทยาการคอมพิวเตอร์ คณะวิทยาศาสตร์ มหาวิทยาลัยขอนแก่น</w:t>
      </w:r>
    </w:p>
    <w:p w:rsidR="00106536" w:rsidRPr="00685984" w:rsidRDefault="00106536" w:rsidP="00106536">
      <w:pPr>
        <w:jc w:val="center"/>
        <w:rPr>
          <w:rFonts w:ascii="TH Sarabun New" w:eastAsia="TH Sarabun New" w:hAnsi="TH Sarabun New" w:cs="TH Sarabun New"/>
          <w:b/>
          <w:bCs/>
          <w:sz w:val="36"/>
          <w:szCs w:val="36"/>
        </w:rPr>
      </w:pPr>
    </w:p>
    <w:p w:rsidR="00106536" w:rsidRPr="00685984" w:rsidRDefault="00106536" w:rsidP="00106536">
      <w:pPr>
        <w:tabs>
          <w:tab w:val="left" w:pos="284"/>
        </w:tabs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>ชื่อ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นางสาว กนิษฐา พูลลาภ  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>รหัสประจำตัว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573020354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-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6   </w:t>
      </w:r>
    </w:p>
    <w:p w:rsidR="00106536" w:rsidRPr="00685984" w:rsidRDefault="00106536" w:rsidP="00106536">
      <w:pPr>
        <w:tabs>
          <w:tab w:val="left" w:pos="284"/>
        </w:tabs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  <w:t>Miss Kanitta Pullarp</w:t>
      </w:r>
    </w:p>
    <w:p w:rsidR="00106536" w:rsidRPr="00685984" w:rsidRDefault="00106536" w:rsidP="00106536">
      <w:pPr>
        <w:tabs>
          <w:tab w:val="left" w:pos="284"/>
        </w:tabs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นางสาว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วราภรณ์ แม้นศิริ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>รหัสประจำตัว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  57302111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-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3</w:t>
      </w:r>
    </w:p>
    <w:p w:rsidR="00106536" w:rsidRPr="00685984" w:rsidRDefault="002A2457" w:rsidP="00106536">
      <w:pPr>
        <w:tabs>
          <w:tab w:val="left" w:pos="284"/>
        </w:tabs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  <w:t>Miss Varaphon  M</w:t>
      </w:r>
      <w:r w:rsidR="00106536" w:rsidRPr="00685984">
        <w:rPr>
          <w:rFonts w:ascii="TH Sarabun New" w:eastAsia="TH Sarabun New" w:hAnsi="TH Sarabun New" w:cs="TH Sarabun New"/>
          <w:sz w:val="28"/>
          <w:szCs w:val="28"/>
        </w:rPr>
        <w:t>aensiri</w:t>
      </w:r>
    </w:p>
    <w:p w:rsidR="00106536" w:rsidRPr="00685984" w:rsidRDefault="00106536" w:rsidP="00106536">
      <w:pPr>
        <w:tabs>
          <w:tab w:val="left" w:pos="4253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นักศึกษาระดับปริญญาตรี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ลักสูตรวิทยาศาสตรบัณฑิต  สาขา วิทยาการคอมพิวเตอร์</w:t>
      </w:r>
    </w:p>
    <w:p w:rsidR="00106536" w:rsidRPr="00685984" w:rsidRDefault="00106536" w:rsidP="00106536">
      <w:pPr>
        <w:tabs>
          <w:tab w:val="left" w:pos="4253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อาจารที่ปรึกษาโครงงาน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อาจารย์</w:t>
      </w:r>
      <w:r w:rsidR="0069719C" w:rsidRPr="00685984">
        <w:rPr>
          <w:rFonts w:ascii="TH Sarabun New" w:hAnsi="TH Sarabun New" w:cs="TH Sarabun New"/>
          <w:sz w:val="28"/>
          <w:szCs w:val="28"/>
          <w:cs/>
        </w:rPr>
        <w:t xml:space="preserve"> ดร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วชิราวุธ  ธรรมวิเศษ</w:t>
      </w:r>
    </w:p>
    <w:p w:rsidR="00106536" w:rsidRPr="00685984" w:rsidRDefault="00106536" w:rsidP="00106536">
      <w:pPr>
        <w:tabs>
          <w:tab w:val="left" w:pos="4253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</w:rPr>
        <w:t>Project Advisor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="00213625" w:rsidRPr="00685984">
        <w:rPr>
          <w:rFonts w:ascii="TH Sarabun New" w:hAnsi="TH Sarabun New" w:cs="TH Sarabun New"/>
          <w:sz w:val="28"/>
          <w:szCs w:val="28"/>
        </w:rPr>
        <w:t>Dr</w:t>
      </w:r>
      <w:r w:rsidR="00213625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Wachirawut Thamviset</w:t>
      </w:r>
    </w:p>
    <w:p w:rsidR="00106536" w:rsidRPr="00685984" w:rsidRDefault="00106536" w:rsidP="00106536">
      <w:pPr>
        <w:rPr>
          <w:rFonts w:ascii="TH Sarabun New" w:hAnsi="TH Sarabun New" w:cs="TH Sarabun New"/>
          <w:sz w:val="28"/>
          <w:szCs w:val="28"/>
        </w:rPr>
      </w:pPr>
    </w:p>
    <w:p w:rsidR="00106536" w:rsidRPr="00685984" w:rsidRDefault="00106536" w:rsidP="00106536">
      <w:pPr>
        <w:contextualSpacing/>
        <w:rPr>
          <w:rFonts w:ascii="TH Sarabun New" w:hAnsi="TH Sarabun New" w:cs="TH Sarabun New"/>
          <w:sz w:val="32"/>
          <w:szCs w:val="32"/>
        </w:rPr>
      </w:pPr>
      <w:r w:rsidRPr="00685984">
        <w:rPr>
          <w:rFonts w:ascii="TH Sarabun New" w:hAnsi="TH Sarabun New" w:cs="TH Sarabun New"/>
          <w:b/>
          <w:bCs/>
          <w:sz w:val="32"/>
          <w:szCs w:val="32"/>
          <w:cs/>
        </w:rPr>
        <w:t>1.    ชื่อหัวข้อโครงงาน</w:t>
      </w:r>
    </w:p>
    <w:p w:rsidR="00A506FE" w:rsidRPr="00685984" w:rsidRDefault="00106536" w:rsidP="00A506FE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A506FE" w:rsidRPr="00685984">
        <w:rPr>
          <w:rFonts w:ascii="TH Sarabun New" w:hAnsi="TH Sarabun New" w:cs="TH Sarabun New"/>
          <w:sz w:val="28"/>
          <w:szCs w:val="28"/>
          <w:cs/>
        </w:rPr>
        <w:t xml:space="preserve">ภาษาไทย   </w:t>
      </w:r>
      <w:r w:rsidR="00A506FE"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ระบบจัดการงานสารบรรณ </w:t>
      </w:r>
    </w:p>
    <w:p w:rsidR="00A506FE" w:rsidRPr="00685984" w:rsidRDefault="00A506FE" w:rsidP="00A506FE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ภาษาอังกฤษ </w:t>
      </w:r>
      <w:r w:rsidRPr="00685984">
        <w:rPr>
          <w:rStyle w:val="apple-converted-space"/>
          <w:rFonts w:ascii="TH Sarabun New" w:hAnsi="TH Sarabun New" w:cs="TH Sarabun New"/>
          <w:color w:val="808080"/>
          <w:szCs w:val="28"/>
          <w:shd w:val="clear" w:color="auto" w:fill="FFFFFF"/>
        </w:rPr>
        <w:t> </w:t>
      </w:r>
      <w:r w:rsidRPr="00685984">
        <w:rPr>
          <w:rFonts w:ascii="TH Sarabun New" w:hAnsi="TH Sarabun New" w:cs="TH Sarabun New"/>
          <w:sz w:val="28"/>
          <w:szCs w:val="28"/>
        </w:rPr>
        <w:t>Correspondence Management System</w:t>
      </w:r>
    </w:p>
    <w:p w:rsidR="00106536" w:rsidRPr="00685984" w:rsidRDefault="00106536" w:rsidP="00A506FE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A506FE" w:rsidRPr="00685984" w:rsidRDefault="00A506FE" w:rsidP="00A506FE">
      <w:pPr>
        <w:contextualSpacing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685984">
        <w:rPr>
          <w:rFonts w:ascii="TH Sarabun New" w:hAnsi="TH Sarabun New" w:cs="TH Sarabun New"/>
          <w:b/>
          <w:bCs/>
          <w:sz w:val="32"/>
          <w:szCs w:val="32"/>
          <w:cs/>
        </w:rPr>
        <w:t>2.    หลักการและเหตุผล</w:t>
      </w:r>
    </w:p>
    <w:p w:rsidR="00A506FE" w:rsidRPr="00685984" w:rsidRDefault="00A506FE" w:rsidP="00A506FE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ab/>
      </w:r>
      <w:r w:rsidR="006F2FE9" w:rsidRPr="00685984">
        <w:rPr>
          <w:rFonts w:ascii="TH Sarabun New" w:eastAsia="Arial Unicode MS" w:hAnsi="TH Sarabun New" w:cs="TH Sarabun New"/>
          <w:sz w:val="28"/>
          <w:szCs w:val="28"/>
          <w:cs/>
        </w:rPr>
        <w:t>ปัจจุบันงานสารบรรณ</w:t>
      </w:r>
      <w:r w:rsidRPr="00685984">
        <w:rPr>
          <w:rFonts w:ascii="TH Sarabun New" w:eastAsia="Arial Unicode MS" w:hAnsi="TH Sarabun New" w:cs="TH Sarabun New"/>
          <w:sz w:val="28"/>
          <w:szCs w:val="28"/>
          <w:cs/>
        </w:rPr>
        <w:t xml:space="preserve">เป็นหน่วยงานหนึ่งที่มีอยู่เกือบทุกในหน่วยงานของส่วนราชการ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เช่น กระทรวง ทบวง กรม สำนักงานหรือหน่วยงานอื่นใดของรัฐ ทั้งในส่วนกลาง ส่วนภูมิภาค ส่วนท้องถิ่น </w:t>
      </w:r>
      <w:r w:rsidRPr="00685984">
        <w:rPr>
          <w:rFonts w:ascii="TH Sarabun New" w:eastAsia="Arial Unicode MS" w:hAnsi="TH Sarabun New" w:cs="TH Sarabun New"/>
          <w:sz w:val="28"/>
          <w:szCs w:val="28"/>
          <w:cs/>
        </w:rPr>
        <w:t>โดยงานสารบรรณจะมีหน้าที่คือ</w:t>
      </w:r>
      <w:r w:rsidRPr="00685984">
        <w:rPr>
          <w:rFonts w:ascii="TH Sarabun New" w:hAnsi="TH Sarabun New" w:cs="TH Sarabun New"/>
          <w:sz w:val="28"/>
          <w:szCs w:val="28"/>
          <w:cs/>
        </w:rPr>
        <w:t>งานเกี่ยวกับการจัดการเอกสาร ซึ่งเริ่มต้นตั้งแต่การจัดทำ การรับ การส่ง  การเก็บรักษา การยืม จนถึงการทำลายเอกสาร หน่วยงานที่กล่าวมาข้างต้นจะต้องดำเนินการให้เป็นไปตามระเบียบสำนักนายกรัฐมนตรีว่าด้วยงานสารบรรณ พ.ศ.</w:t>
      </w:r>
      <w:r w:rsidRPr="00685984">
        <w:rPr>
          <w:rFonts w:ascii="TH Sarabun New" w:hAnsi="TH Sarabun New" w:cs="TH Sarabun New"/>
          <w:bCs/>
          <w:sz w:val="28"/>
          <w:szCs w:val="28"/>
        </w:rPr>
        <w:t>2526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และแก้ไขเพิ่มเติม (ฉบับที่ </w:t>
      </w:r>
      <w:r w:rsidRPr="00685984">
        <w:rPr>
          <w:rFonts w:ascii="TH Sarabun New" w:hAnsi="TH Sarabun New" w:cs="TH Sarabun New"/>
          <w:bCs/>
          <w:sz w:val="28"/>
          <w:szCs w:val="28"/>
        </w:rPr>
        <w:t>2</w:t>
      </w:r>
      <w:r w:rsidRPr="00685984">
        <w:rPr>
          <w:rFonts w:ascii="TH Sarabun New" w:hAnsi="TH Sarabun New" w:cs="TH Sarabun New"/>
          <w:b/>
          <w:sz w:val="28"/>
          <w:szCs w:val="28"/>
          <w:cs/>
        </w:rPr>
        <w:t xml:space="preserve">) </w:t>
      </w:r>
      <w:r w:rsidRPr="00685984">
        <w:rPr>
          <w:rFonts w:ascii="TH Sarabun New" w:hAnsi="TH Sarabun New" w:cs="TH Sarabun New"/>
          <w:sz w:val="28"/>
          <w:szCs w:val="28"/>
          <w:cs/>
        </w:rPr>
        <w:t>พ.ศ.</w:t>
      </w:r>
      <w:r w:rsidRPr="00685984">
        <w:rPr>
          <w:rFonts w:ascii="TH Sarabun New" w:hAnsi="TH Sarabun New" w:cs="TH Sarabun New"/>
          <w:bCs/>
          <w:sz w:val="28"/>
          <w:szCs w:val="28"/>
        </w:rPr>
        <w:t>2548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ซึ่งทางภาควิชาวิทยาการคอมพิวเตอร์ได้ตระหนักถึงการจัดการระบบงานสารบรรณและได้จัดทำโครงการพัฒนาระบบงานสารบรรณขึ้น</w:t>
      </w:r>
    </w:p>
    <w:p w:rsidR="00A506FE" w:rsidRPr="00685984" w:rsidRDefault="00A506FE" w:rsidP="00A506FE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>งานสารบรรณเป็นงานเอกสารที่มีรายละเอียดมากไม่ว่าจะเป็นเลขที่หนังสือ ชั้นความลับ และชั้นความเร็ว ระยะเวลาการส่งทำลาย มีหลายประเภทแต่ละประเภทจะมีกระบวนการไม่เหมือนกัน ซึ่งเจ้าหน้าที่งานสารบรรณจะมีหน้าที่หลักอยู</w:t>
      </w:r>
      <w:r w:rsidR="005B24B4">
        <w:rPr>
          <w:rFonts w:ascii="TH Sarabun New" w:hAnsi="TH Sarabun New" w:cs="TH Sarabun New"/>
          <w:sz w:val="28"/>
          <w:szCs w:val="28"/>
          <w:cs/>
        </w:rPr>
        <w:t>่สามหน้าที่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ได้แก่ การรับเอกสาร การส่งเอกสาร และการจัดเก็บกับทำลายเอกสาร เมื่อมีการสืบค้นหรือต้องการส่งทำลายจะสามารถทำได้ลำบาก เนื่องจากแต่ละปีมีเอกสารจำนวนมาก และเมื่อครบกำหนดเวลาเอกสารก็จะถูกทำลายโดยบางครั้งก็อาจจะเกิดความสับสนกับตัวเอกสาร หรือมีเอกสารบางเอกสารตกหล่นไป</w:t>
      </w:r>
      <w:r w:rsidR="005B24B4">
        <w:rPr>
          <w:rFonts w:ascii="TH Sarabun New" w:hAnsi="TH Sarabun New" w:cs="TH Sarabun New"/>
          <w:sz w:val="28"/>
          <w:szCs w:val="28"/>
          <w:cs/>
        </w:rPr>
        <w:t>[</w:t>
      </w:r>
      <w:r w:rsidR="005B24B4">
        <w:rPr>
          <w:rFonts w:ascii="TH Sarabun New" w:hAnsi="TH Sarabun New" w:cs="TH Sarabun New"/>
          <w:sz w:val="28"/>
          <w:szCs w:val="28"/>
        </w:rPr>
        <w:t>1</w:t>
      </w:r>
      <w:r w:rsidR="005B24B4">
        <w:rPr>
          <w:rFonts w:ascii="TH Sarabun New" w:hAnsi="TH Sarabun New" w:cs="TH Sarabun New"/>
          <w:sz w:val="28"/>
          <w:szCs w:val="28"/>
          <w:cs/>
        </w:rPr>
        <w:t>]</w:t>
      </w:r>
    </w:p>
    <w:p w:rsidR="00A506FE" w:rsidRPr="00685984" w:rsidRDefault="00A506FE" w:rsidP="00A506FE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>ดังนั้นผู้พัฒนาได้มองเห็นปัญหานี้จึงได้จัดทำระบบสารบรรณที่อยู่ในรูปแบบเว็บแอปพลิเคชันขึ้นมาให้อยู่ในรูปแบบเว็บแอปพลิเคชันขึ้นมา เพื่อให้เจ้าหน้าที่งานสารบรรณสามารถดำเนินงานได้สะดวกมากขึ้น ลดขั้นตอนการทำงานของเจ้าหน้าที่งานสารบรรณ มีการแจ้งเตือนวันตอบกลับของเอกสาร วันส่งทำลาย มีการออกรายงานเกี่ยวกับสรุปผลประจำปี มีการจัดทำหมวดหมู่เอกสารเพื่อที่จะสามารถค้นหาเอกสารได้ง่ายมากขึ้น นอกจากนี้ยังสามารถค้นหาได้จากคำต่าง ๆ เช่น วันเดือนปี ชื่อเรื่อง ชื่อผู้รับ ผู้ส่ง เป็นต้น เมื่อมีเอกสารมาถึงสามารถแจ้งเตือนไปยังผู้ที่เกี่ยวข้องว่ามีเอกสารมาถึง และมีการจัดเก็บเอกสารไว้ในรูปแบบของอิเล็กทรอนิกส์</w:t>
      </w:r>
    </w:p>
    <w:p w:rsidR="00A506FE" w:rsidRPr="00685984" w:rsidRDefault="00A506FE" w:rsidP="00527882">
      <w:pPr>
        <w:contextualSpacing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685984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3.    วัตถุประสงค์ของโครงงาน</w:t>
      </w:r>
    </w:p>
    <w:p w:rsidR="00A506FE" w:rsidRPr="00685984" w:rsidRDefault="0074182D" w:rsidP="00527882">
      <w:pPr>
        <w:tabs>
          <w:tab w:val="left" w:pos="426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ab/>
      </w:r>
      <w:r w:rsidR="00A506FE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เพื่อพัฒนา</w:t>
      </w:r>
      <w:r w:rsidR="00A506FE" w:rsidRPr="00685984">
        <w:rPr>
          <w:rFonts w:ascii="TH Sarabun New" w:eastAsia="TH Sarabun New" w:hAnsi="TH Sarabun New" w:cs="TH Sarabun New"/>
          <w:sz w:val="28"/>
          <w:szCs w:val="28"/>
          <w:cs/>
        </w:rPr>
        <w:t>เว็บแอปพลิเคชัน</w:t>
      </w:r>
      <w:r w:rsidR="00A506FE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ระบบงานสารบรรณ</w:t>
      </w:r>
      <w:r w:rsidR="00214ADB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ของ</w:t>
      </w:r>
      <w:r w:rsidR="00A506FE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ภาควิชาวิทยาการคอมพิวเตอร์</w:t>
      </w:r>
      <w:r w:rsidR="00C81B5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คณะวิทยาศาสตร์ มหาวิท</w:t>
      </w:r>
      <w:r w:rsidR="008D36C8" w:rsidRPr="00685984">
        <w:rPr>
          <w:rFonts w:ascii="TH Sarabun New" w:eastAsia="TH Sarabun New" w:hAnsi="TH Sarabun New" w:cs="TH Sarabun New"/>
          <w:sz w:val="28"/>
          <w:szCs w:val="28"/>
          <w:cs/>
        </w:rPr>
        <w:t>ยาลัยขอนแก่น</w:t>
      </w:r>
    </w:p>
    <w:p w:rsidR="00106536" w:rsidRPr="00685984" w:rsidRDefault="00106536" w:rsidP="00527882">
      <w:pPr>
        <w:tabs>
          <w:tab w:val="left" w:pos="567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341F85" w:rsidRPr="00685984" w:rsidRDefault="00106536" w:rsidP="00527882">
      <w:pPr>
        <w:tabs>
          <w:tab w:val="left" w:pos="284"/>
        </w:tabs>
        <w:contextualSpacing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32"/>
          <w:szCs w:val="32"/>
          <w:cs/>
        </w:rPr>
        <w:t xml:space="preserve">4.   </w:t>
      </w:r>
      <w:r w:rsidR="006273F8" w:rsidRPr="00685984">
        <w:rPr>
          <w:rFonts w:ascii="TH Sarabun New" w:hAnsi="TH Sarabun New" w:cs="TH Sarabun New"/>
          <w:b/>
          <w:bCs/>
          <w:sz w:val="32"/>
          <w:szCs w:val="32"/>
          <w:cs/>
        </w:rPr>
        <w:t xml:space="preserve">  </w:t>
      </w:r>
      <w:r w:rsidRPr="00685984">
        <w:rPr>
          <w:rFonts w:ascii="TH Sarabun New" w:hAnsi="TH Sarabun New" w:cs="TH Sarabun New"/>
          <w:b/>
          <w:bCs/>
          <w:sz w:val="32"/>
          <w:szCs w:val="32"/>
          <w:cs/>
        </w:rPr>
        <w:t>ทฤษฎีและผลงานวิจัยที่เกี่ยวข้อง</w:t>
      </w:r>
      <w:bookmarkStart w:id="3" w:name="h.afdmyrojc8w" w:colFirst="0" w:colLast="0"/>
      <w:bookmarkEnd w:id="1"/>
      <w:bookmarkEnd w:id="2"/>
      <w:bookmarkEnd w:id="3"/>
    </w:p>
    <w:p w:rsidR="00B12834" w:rsidRPr="00685984" w:rsidRDefault="00B12834" w:rsidP="00527882">
      <w:pPr>
        <w:tabs>
          <w:tab w:val="left" w:pos="567"/>
          <w:tab w:val="left" w:pos="1134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4.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451C21" w:rsidRPr="00685984">
        <w:rPr>
          <w:rFonts w:ascii="TH Sarabun New" w:eastAsia="TH Sarabun New" w:hAnsi="TH Sarabun New" w:cs="TH Sarabun New"/>
          <w:sz w:val="28"/>
          <w:szCs w:val="28"/>
          <w:cs/>
        </w:rPr>
        <w:t>ทฤษฎีที่เกี่ยวข้อง</w:t>
      </w:r>
    </w:p>
    <w:p w:rsidR="00B0449F" w:rsidRPr="00685984" w:rsidRDefault="00B0449F" w:rsidP="00527882">
      <w:pPr>
        <w:tabs>
          <w:tab w:val="left" w:pos="567"/>
          <w:tab w:val="left" w:pos="1134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4.1.1 มาตรฐานการแลกเปลี่ยนข้อมูลระหว่างระบบสารบรรณอิเล็กทรอนิกส์</w:t>
      </w:r>
    </w:p>
    <w:p w:rsidR="00E24A82" w:rsidRPr="00685984" w:rsidRDefault="00B12834" w:rsidP="00527882">
      <w:pPr>
        <w:tabs>
          <w:tab w:val="left" w:pos="567"/>
          <w:tab w:val="left" w:pos="1134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DA6A12"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DA6A1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ภาพรวมกระบวนงานสารบรรณ</w:t>
      </w:r>
      <w:r w:rsidR="00E24A82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งานสารบรรณเป็นงานที่เกี่ยวกับการบริหารงานเอกสารเริ่มตั้งแต่การจัดทำ การรับ</w:t>
      </w:r>
      <w:r w:rsidR="00E24A82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ส่ง การเก็บรักษา การยืม จนถึงการทำลาย</w:t>
      </w:r>
    </w:p>
    <w:p w:rsidR="00E24A82" w:rsidRPr="00685984" w:rsidRDefault="00E24A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527882"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DA6A12"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DA6A1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กรณีที่ใช้ระบบสารบรรณอิเล็กทรอนิกส์หรือมีการส่งหนังสือผ่าน “ระบบสนับสนุน การแลกเปลี่ยนข้อมูลระหว่างระบบสารบรรณอิเล็กทรอนิกส์”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Electronic Correspondence Management System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: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e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-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CMS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ต้องคำนึงถึงประเด็นสำคัญดังนี้</w:t>
      </w:r>
    </w:p>
    <w:p w:rsidR="00E24A82" w:rsidRPr="00685984" w:rsidRDefault="00E24A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527882"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664C7F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ระบบสารบรรณอิเล็กทรอนิกส์ต้องมีการยืนยันตัวบุคคล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Authentication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เมื่อเข้าระบบเพื่อดำเนินงานด้านสารบรรณ เช่น รับหนังสือ สร้างและจัดส่ง หนังสือ จัดเก็บ ยืม และทำลาย เป็นต้น ต้องดำเนินการบันทึกเหตุการณ์หรือกิจกรรมต่าง</w:t>
      </w:r>
      <w:r w:rsidR="00AB661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ๆ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Event Log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</w:t>
      </w:r>
    </w:p>
    <w:p w:rsidR="00E24A82" w:rsidRPr="00685984" w:rsidRDefault="00664C7F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กรณีที่มีการพิมพ์หนังสือออกจากระบบสารบรรณอิเล็กทรอนิกส์ลงกระดาษเพื่อดำเนินการนั้น ควรปฏิบัติตาม ประกาศคณะกรรมการธุรกรรมทางอิเล็กทรอนิกส์เรื่องการรับรองสิ่งพิมพ์ออก 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55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ตามมาตรา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10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วรรคสี่แห่ง พระราชบัญญัติว่าด้วยธุรกรรมทางอิเล็กทรอนิกส์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44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ซึ่งแก้ไขเพิ่มเติมโดยพระราชบัญญัติว่าด้วยธุรกรรมทางอิเล็กทรอนิกส์ (ฉบับที่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51</w:t>
      </w:r>
    </w:p>
    <w:p w:rsidR="00E24A82" w:rsidRPr="00685984" w:rsidRDefault="00A41EC3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กรณีที่มีการนำหนังสือหรือเอกสารมาทำการสแกนเข้าสู่ระบบสารบรรณอิเล็กทรอนิกส์ควรจะปฏิบัติตาม ประกาศคณะกรรมการธุรกรรมทางอิเล็กทรอนิกส์เรื่องหลักเกณฑ์และวิธีการในการจัดทำหรือแปลงเอกสารและข้อความให้อยู่ในรูปของข้อมูลอิเล็กทรอนิกส์ 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53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ตามมาตรา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12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/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วรรคสอง แห่งพระราชบัญญัติว่าด้วยธุรกรรมทางอิเล็กทรอนิกส์พ.ศ.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44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ซึ่งแก้ไขเพิ่มเติมโดยพระราชบัญญัติว่าด้วยธุรกรรมทางอิเล็กทรอนิกส์ (ฉบับที่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51</w:t>
      </w:r>
    </w:p>
    <w:p w:rsidR="00527882" w:rsidRPr="00685984" w:rsidRDefault="00A41EC3" w:rsidP="000C59D4">
      <w:pPr>
        <w:tabs>
          <w:tab w:val="left" w:pos="567"/>
          <w:tab w:val="left" w:pos="1134"/>
          <w:tab w:val="left" w:pos="1560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4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กรณีที่รับและส่งหนังสือผ่าน “ระบบสนับสนุนการแลกเปลี่ยนข้อมูลระหว่างระบบสารบรรณอิเล็กทรอนิกส์” หรือ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e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-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CMS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ให้บันทึกเหตุการณ์หรือกิจกรรมต่าง</w:t>
      </w:r>
      <w:r w:rsidR="00FD7DBF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ๆ (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Event Log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</w:t>
      </w: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527882" w:rsidRPr="00685984" w:rsidRDefault="00527882" w:rsidP="00527882">
      <w:pPr>
        <w:tabs>
          <w:tab w:val="left" w:pos="567"/>
          <w:tab w:val="left" w:pos="1134"/>
          <w:tab w:val="left" w:pos="1418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E24A82" w:rsidRPr="00685984" w:rsidRDefault="00E24A82" w:rsidP="00E24A82">
      <w:pPr>
        <w:contextualSpacing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4004476" wp14:editId="094F41A8">
                <wp:simplePos x="0" y="0"/>
                <wp:positionH relativeFrom="margin">
                  <wp:align>center</wp:align>
                </wp:positionH>
                <wp:positionV relativeFrom="paragraph">
                  <wp:posOffset>192405</wp:posOffset>
                </wp:positionV>
                <wp:extent cx="1322916" cy="523875"/>
                <wp:effectExtent l="0" t="0" r="10795" b="28575"/>
                <wp:wrapNone/>
                <wp:docPr id="13" name="Oval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22916" cy="523875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CD0D42" w:rsidRDefault="007A2BC2" w:rsidP="00E24A82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28"/>
                                <w:cs/>
                              </w:rPr>
                              <w:t>รับหนังสือเข้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34004476" id="Oval 13" o:spid="_x0000_s1026" style="position:absolute;margin-left:0;margin-top:15.15pt;width:104.15pt;height:41.25pt;z-index:25167974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" fillcolor="white [3212]" strokecolor="black [3200]" strokeweight="1pt">
                <v:stroke joinstyle="miter"/>
                <v:textbox>
                  <w:txbxContent>
                    <w:p w:rsidR="007A2BC2" w:rsidRPr="00CD0D42" w:rsidRDefault="007A2BC2" w:rsidP="00E24A82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28"/>
                          <w:cs/>
                        </w:rPr>
                        <w:t>รับหนังสือเข้า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</w:p>
    <w:p w:rsidR="00E24A82" w:rsidRPr="00685984" w:rsidRDefault="00E24A82" w:rsidP="00E24A82">
      <w:pPr>
        <w:contextualSpacing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09674E4" wp14:editId="670F24C5">
                <wp:simplePos x="0" y="0"/>
                <wp:positionH relativeFrom="margin">
                  <wp:align>center</wp:align>
                </wp:positionH>
                <wp:positionV relativeFrom="paragraph">
                  <wp:posOffset>111972</wp:posOffset>
                </wp:positionV>
                <wp:extent cx="25400" cy="609600"/>
                <wp:effectExtent l="0" t="0" r="31750" b="19050"/>
                <wp:wrapNone/>
                <wp:docPr id="10" name="Straight Connecto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25400" cy="6096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line w14:anchorId="3E8AD7AB" id="Straight Connector 10" o:spid="_x0000_s1026" style="position:absolute;flip:x y;z-index:25167667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" from="0,8.8pt" to="2pt,56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" strokecolor="black [3200]" strokeweight=".5pt">
                <v:stroke joinstyle="miter"/>
                <w10:wrap anchorx="margin"/>
              </v:line>
            </w:pict>
          </mc:Fallback>
        </mc:AlternateContent>
      </w:r>
    </w:p>
    <w:p w:rsidR="00E24A82" w:rsidRPr="00685984" w:rsidRDefault="00E24A82" w:rsidP="00E24A82">
      <w:pPr>
        <w:spacing w:line="276" w:lineRule="auto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4B028084" wp14:editId="3A0937D2">
                <wp:simplePos x="0" y="0"/>
                <wp:positionH relativeFrom="column">
                  <wp:posOffset>3278081</wp:posOffset>
                </wp:positionH>
                <wp:positionV relativeFrom="paragraph">
                  <wp:posOffset>276225</wp:posOffset>
                </wp:positionV>
                <wp:extent cx="1466850" cy="495300"/>
                <wp:effectExtent l="0" t="0" r="19050" b="19050"/>
                <wp:wrapNone/>
                <wp:docPr id="14" name="Oval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66850" cy="495300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CD0D42" w:rsidRDefault="007A2BC2" w:rsidP="00E24A82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28"/>
                                <w:cs/>
                              </w:rPr>
                              <w:t>ส่งหนังสือออก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4B028084" id="Oval 14" o:spid="_x0000_s1027" style="position:absolute;margin-left:258.1pt;margin-top:21.75pt;width:115.5pt;height:39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" fillcolor="white [3212]" strokecolor="black [3200]" strokeweight="1pt">
                <v:stroke joinstyle="miter"/>
                <v:textbox>
                  <w:txbxContent>
                    <w:p w:rsidR="007A2BC2" w:rsidRPr="00CD0D42" w:rsidRDefault="007A2BC2" w:rsidP="00E24A82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28"/>
                          <w:cs/>
                        </w:rPr>
                        <w:t>ส่งหนังสือออก</w:t>
                      </w:r>
                    </w:p>
                  </w:txbxContent>
                </v:textbox>
              </v:oval>
            </w:pict>
          </mc:Fallback>
        </mc:AlternateContent>
      </w:r>
    </w:p>
    <w:p w:rsidR="00E24A82" w:rsidRPr="00685984" w:rsidRDefault="00527882" w:rsidP="00527882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511E82C" wp14:editId="4B04C669">
                <wp:simplePos x="0" y="0"/>
                <wp:positionH relativeFrom="column">
                  <wp:posOffset>603885</wp:posOffset>
                </wp:positionH>
                <wp:positionV relativeFrom="paragraph">
                  <wp:posOffset>9525</wp:posOffset>
                </wp:positionV>
                <wp:extent cx="1514475" cy="523875"/>
                <wp:effectExtent l="0" t="0" r="28575" b="28575"/>
                <wp:wrapNone/>
                <wp:docPr id="15" name="Oval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14475" cy="523875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CD0D42" w:rsidRDefault="007A2BC2" w:rsidP="00E24A82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28"/>
                                <w:cs/>
                              </w:rPr>
                              <w:t>จัดเก็บและทำลา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7511E82C" id="Oval 15" o:spid="_x0000_s1028" style="position:absolute;left:0;text-align:left;margin-left:47.55pt;margin-top:.75pt;width:119.25pt;height:41.25pt;z-index:2516817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" fillcolor="white [3212]" strokecolor="black [3200]" strokeweight="1pt">
                <v:stroke joinstyle="miter"/>
                <v:textbox>
                  <w:txbxContent>
                    <w:p w:rsidR="007A2BC2" w:rsidRPr="00CD0D42" w:rsidRDefault="007A2BC2" w:rsidP="00E24A82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28"/>
                          <w:cs/>
                        </w:rPr>
                        <w:t>จัดเก็บและทำลาย</w:t>
                      </w:r>
                    </w:p>
                  </w:txbxContent>
                </v:textbox>
              </v:oval>
            </w:pict>
          </mc:Fallback>
        </mc:AlternateContent>
      </w:r>
      <w:r w:rsidRPr="00685984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2B6982E" wp14:editId="71F8E90F">
                <wp:simplePos x="0" y="0"/>
                <wp:positionH relativeFrom="column">
                  <wp:posOffset>1484630</wp:posOffset>
                </wp:positionH>
                <wp:positionV relativeFrom="paragraph">
                  <wp:posOffset>311150</wp:posOffset>
                </wp:positionV>
                <wp:extent cx="713317" cy="460375"/>
                <wp:effectExtent l="0" t="0" r="29845" b="34925"/>
                <wp:wrapNone/>
                <wp:docPr id="12" name="Straight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713317" cy="46037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line w14:anchorId="7E91A921" id="Straight Connector 12" o:spid="_x0000_s1026" style="position:absolute;flip:x y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16.9pt,24.5pt" to="173.05pt,6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" strokecolor="black [3200]" strokeweight=".5pt">
                <v:stroke joinstyle="miter"/>
              </v:line>
            </w:pict>
          </mc:Fallback>
        </mc:AlternateContent>
      </w:r>
      <w:r w:rsidR="00E24A82" w:rsidRPr="00685984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EAF5466" wp14:editId="7745901D">
                <wp:simplePos x="0" y="0"/>
                <wp:positionH relativeFrom="column">
                  <wp:posOffset>3056467</wp:posOffset>
                </wp:positionH>
                <wp:positionV relativeFrom="paragraph">
                  <wp:posOffset>348402</wp:posOffset>
                </wp:positionV>
                <wp:extent cx="1097915" cy="491067"/>
                <wp:effectExtent l="0" t="0" r="26035" b="23495"/>
                <wp:wrapNone/>
                <wp:docPr id="11" name="Straight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097915" cy="491067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line w14:anchorId="0C09DDBB" id="Straight Connector 11" o:spid="_x0000_s1026" style="position:absolute;flip:y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40.65pt,27.45pt" to="327.1pt,66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" strokecolor="black [3200]" strokeweight=".5pt">
                <v:stroke joinstyle="miter"/>
              </v:line>
            </w:pict>
          </mc:Fallback>
        </mc:AlternateContent>
      </w:r>
      <w:r w:rsidR="00E24A82" w:rsidRPr="00685984">
        <w:rPr>
          <w:rFonts w:ascii="TH Sarabun New" w:hAnsi="TH Sarabun New" w:cs="TH Sarabun New"/>
          <w:noProof/>
        </w:rPr>
        <w:drawing>
          <wp:inline distT="0" distB="0" distL="0" distR="0" wp14:anchorId="113C8FAD" wp14:editId="5B60980B">
            <wp:extent cx="1165860" cy="1165860"/>
            <wp:effectExtent l="0" t="0" r="0" b="0"/>
            <wp:docPr id="9" name="Picture 9" descr="ผลการค้นหารูปภาพสำหรับ office vector 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ผลการค้นหารูปภาพสำหรับ office vector 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4751" cy="1174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27882" w:rsidRPr="00685984" w:rsidRDefault="00527882" w:rsidP="00527882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0C59D4" w:rsidRPr="00685984" w:rsidRDefault="00E24A82" w:rsidP="000C59D4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ภาพที่ </w:t>
      </w: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ภาพรวมกระบวนงานสารบรรณ</w:t>
      </w:r>
    </w:p>
    <w:p w:rsidR="000C59D4" w:rsidRPr="00685984" w:rsidRDefault="000C59D4" w:rsidP="000C59D4">
      <w:pPr>
        <w:tabs>
          <w:tab w:val="left" w:pos="1276"/>
        </w:tabs>
        <w:spacing w:line="276" w:lineRule="auto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8D7CD7" w:rsidRPr="00685984" w:rsidRDefault="000C59D4" w:rsidP="000C59D4">
      <w:pPr>
        <w:tabs>
          <w:tab w:val="left" w:pos="1276"/>
        </w:tabs>
        <w:spacing w:line="276" w:lineRule="auto"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</w:t>
      </w:r>
      <w:r w:rsidR="008D7CD7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จากภาพที่ </w:t>
      </w:r>
      <w:r w:rsidR="008D7CD7" w:rsidRPr="00685984">
        <w:rPr>
          <w:rFonts w:ascii="TH Sarabun New" w:eastAsia="TH Sarabun New" w:hAnsi="TH Sarabun New" w:cs="TH Sarabun New"/>
          <w:sz w:val="28"/>
          <w:szCs w:val="28"/>
        </w:rPr>
        <w:t xml:space="preserve">1 </w:t>
      </w:r>
      <w:r w:rsidR="008D7CD7" w:rsidRPr="00685984">
        <w:rPr>
          <w:rFonts w:ascii="TH Sarabun New" w:eastAsia="TH Sarabun New" w:hAnsi="TH Sarabun New" w:cs="TH Sarabun New"/>
          <w:sz w:val="28"/>
          <w:szCs w:val="28"/>
          <w:cs/>
        </w:rPr>
        <w:t>จะแสดงถึงกระบวนการงานสารบรรณที่ประกอบไปด้วย การรับหนังสือ ส่งหนังสือออก และจัดเก็บทำลาย</w:t>
      </w:r>
    </w:p>
    <w:p w:rsidR="007B54D8" w:rsidRPr="00685984" w:rsidRDefault="007B54D8" w:rsidP="007B54D8">
      <w:pPr>
        <w:spacing w:line="276" w:lineRule="auto"/>
        <w:jc w:val="center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noProof/>
          <w:sz w:val="28"/>
          <w:szCs w:val="28"/>
        </w:rPr>
        <w:drawing>
          <wp:inline distT="0" distB="0" distL="0" distR="0" wp14:anchorId="344ED828" wp14:editId="4FC75338">
            <wp:extent cx="3887506" cy="4108558"/>
            <wp:effectExtent l="0" t="0" r="0" b="6350"/>
            <wp:docPr id="31" name="Picture 27" descr="C:\Users\NEWFANY\Desktop\coffee\book\รับหนังสือของพี่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EWFANY\Desktop\coffee\book\รับหนังสือของพี่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0528" cy="4154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54D8" w:rsidRPr="00685984" w:rsidRDefault="007B54D8" w:rsidP="007B54D8">
      <w:pPr>
        <w:spacing w:line="276" w:lineRule="auto"/>
        <w:jc w:val="center"/>
        <w:rPr>
          <w:rFonts w:ascii="TH Sarabun New" w:eastAsia="TH Sarabun New" w:hAnsi="TH Sarabun New" w:cs="TH Sarabun New"/>
          <w:bCs/>
          <w:sz w:val="28"/>
          <w:szCs w:val="28"/>
        </w:rPr>
      </w:pPr>
    </w:p>
    <w:p w:rsidR="007B54D8" w:rsidRPr="00685984" w:rsidRDefault="007B54D8" w:rsidP="007B54D8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ภาพที่ </w:t>
      </w: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>2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Flow chart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การรับหนังสือเข้า [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]</w:t>
      </w:r>
    </w:p>
    <w:p w:rsidR="00E95604" w:rsidRPr="00685984" w:rsidRDefault="00E95604" w:rsidP="000C59D4">
      <w:pPr>
        <w:tabs>
          <w:tab w:val="left" w:pos="1276"/>
        </w:tabs>
        <w:spacing w:line="276" w:lineRule="auto"/>
        <w:jc w:val="thaiDistribute"/>
        <w:rPr>
          <w:rFonts w:ascii="TH Sarabun New" w:eastAsia="TH Sarabun New" w:hAnsi="TH Sarabun New" w:cs="TH Sarabun New"/>
          <w:sz w:val="28"/>
          <w:szCs w:val="28"/>
          <w:cs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lastRenderedPageBreak/>
        <w:tab/>
        <w:t xml:space="preserve">     จากภาพที่ 2</w:t>
      </w:r>
      <w:r w:rsidR="005A29F5">
        <w:rPr>
          <w:rFonts w:ascii="TH Sarabun New" w:eastAsia="TH Sarabun New" w:hAnsi="TH Sarabun New" w:cs="TH Sarabun New" w:hint="cs"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จะแสดงถึงกระบวนการรับหนังสือเข้าของหน่วยงานสารบรรณโดยมีรายละเอียดดังต่อไปนี้</w:t>
      </w:r>
    </w:p>
    <w:p w:rsidR="00E162B4" w:rsidRPr="00685984" w:rsidRDefault="000C59D4" w:rsidP="000C59D4">
      <w:pPr>
        <w:tabs>
          <w:tab w:val="left" w:pos="567"/>
          <w:tab w:val="left" w:pos="1134"/>
          <w:tab w:val="left" w:pos="1560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="006E1D92" w:rsidRPr="00685984">
        <w:rPr>
          <w:rFonts w:ascii="TH Sarabun New" w:eastAsia="TH Sarabun New" w:hAnsi="TH Sarabun New" w:cs="TH Sarabun New"/>
          <w:sz w:val="28"/>
          <w:szCs w:val="28"/>
        </w:rPr>
        <w:t>4</w:t>
      </w:r>
      <w:r w:rsidR="006E1D92"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="006E1D9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6E1D92"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="006E1D9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6E1D92"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="006E1D9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A7627A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การรับหนังสือเข้า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</w:p>
    <w:p w:rsidR="00E24A82" w:rsidRPr="00685984" w:rsidRDefault="00E162B4" w:rsidP="000C59D4">
      <w:pPr>
        <w:tabs>
          <w:tab w:val="left" w:pos="567"/>
          <w:tab w:val="left" w:pos="1134"/>
          <w:tab w:val="left" w:pos="1560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  <w:cs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จ้าหน้าที่รับผิดชอบงานด้านสารบรรณ </w:t>
      </w:r>
      <w:r w:rsidR="001E7CBE" w:rsidRPr="00685984">
        <w:rPr>
          <w:rFonts w:ascii="TH Sarabun New" w:eastAsia="TH Sarabun New" w:hAnsi="TH Sarabun New" w:cs="TH Sarabun New"/>
          <w:sz w:val="28"/>
          <w:szCs w:val="28"/>
          <w:cs/>
        </w:rPr>
        <w:t>รับหนังสือที่ส่งมาจากหน่วยงานภายนอก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พื่อทำการลงทะเบียนรับ</w:t>
      </w:r>
      <w:r w:rsidR="005F3230" w:rsidRPr="00685984">
        <w:rPr>
          <w:rFonts w:ascii="TH Sarabun New" w:eastAsia="TH Sarabun New" w:hAnsi="TH Sarabun New" w:cs="TH Sarabun New"/>
          <w:sz w:val="28"/>
          <w:szCs w:val="28"/>
          <w:cs/>
        </w:rPr>
        <w:t>และนำ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ส่งให้หน่วยงานที่เกี่ยวข้อง </w:t>
      </w:r>
      <w:r w:rsidR="005F3230" w:rsidRPr="00685984">
        <w:rPr>
          <w:rFonts w:ascii="TH Sarabun New" w:eastAsia="TH Sarabun New" w:hAnsi="TH Sarabun New" w:cs="TH Sarabun New"/>
          <w:sz w:val="28"/>
          <w:szCs w:val="28"/>
          <w:cs/>
        </w:rPr>
        <w:t>จากนั้น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นำเสนอผู้บริหารพิจารณา</w:t>
      </w:r>
      <w:r w:rsidR="005F3230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ในบางกรณีก็อาจจะต้อง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จัดทำหนังสือโต้ตอบ</w:t>
      </w:r>
      <w:r w:rsidR="005F3230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และจัดทำหนังสือเวียนกรณีที่ต้องทำการแจ้งเวียนหน่วยงานที่เกี่ยวข้อง</w:t>
      </w:r>
      <w:r w:rsidR="005F3230" w:rsidRPr="00685984">
        <w:rPr>
          <w:rFonts w:ascii="TH Sarabun New" w:eastAsia="TH Sarabun New" w:hAnsi="TH Sarabun New" w:cs="TH Sarabun New"/>
          <w:sz w:val="28"/>
          <w:szCs w:val="28"/>
          <w:cs/>
        </w:rPr>
        <w:t>การรับหนังสือเข้า</w:t>
      </w:r>
      <w:r w:rsidR="00445C60" w:rsidRPr="00685984">
        <w:rPr>
          <w:rFonts w:ascii="TH Sarabun New" w:eastAsia="TH Sarabun New" w:hAnsi="TH Sarabun New" w:cs="TH Sarabun New"/>
          <w:sz w:val="28"/>
          <w:szCs w:val="28"/>
          <w:cs/>
        </w:rPr>
        <w:t>มีขั้นตอนดังนี้</w:t>
      </w:r>
    </w:p>
    <w:p w:rsidR="00A7627A" w:rsidRPr="00685984" w:rsidRDefault="00D72E13" w:rsidP="005E3545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</w:t>
      </w:r>
      <w:r w:rsidR="00A7627A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</w:t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>1)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รับหนังสือ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</w:p>
    <w:p w:rsidR="008A722C" w:rsidRPr="00685984" w:rsidRDefault="00A7627A" w:rsidP="005E3545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</w:t>
      </w:r>
      <w:r w:rsidR="00450B1D" w:rsidRPr="00685984">
        <w:rPr>
          <w:rFonts w:ascii="TH Sarabun New" w:eastAsia="TH Sarabun New" w:hAnsi="TH Sarabun New" w:cs="TH Sarabun New"/>
          <w:sz w:val="28"/>
          <w:szCs w:val="28"/>
          <w:cs/>
        </w:rPr>
        <w:t>รับผิดชอบงานด้านสารบรรณ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รับหนังสือจากภายนอก</w:t>
      </w:r>
      <w:r w:rsidR="00450B1D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หรือจากส่วนงานภายในจากนั้น</w:t>
      </w:r>
      <w:r w:rsidR="00150035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4C2C0E" w:rsidRPr="00685984">
        <w:rPr>
          <w:rFonts w:ascii="TH Sarabun New" w:eastAsia="TH Sarabun New" w:hAnsi="TH Sarabun New" w:cs="TH Sarabun New"/>
          <w:sz w:val="28"/>
          <w:szCs w:val="28"/>
          <w:cs/>
        </w:rPr>
        <w:t>แยก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ลำดับ</w:t>
      </w:r>
      <w:r w:rsidR="00150035" w:rsidRPr="00685984">
        <w:rPr>
          <w:rFonts w:ascii="TH Sarabun New" w:eastAsia="TH Sarabun New" w:hAnsi="TH Sarabun New" w:cs="TH Sarabun New"/>
          <w:sz w:val="28"/>
          <w:szCs w:val="28"/>
          <w:cs/>
        </w:rPr>
        <w:t>ชั้นความลับ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ความเร่งด่วนของหนังสือเพื่อดำเนินการก่อนหลัง </w:t>
      </w:r>
      <w:r w:rsidR="00203676" w:rsidRPr="00685984">
        <w:rPr>
          <w:rFonts w:ascii="TH Sarabun New" w:eastAsia="TH Sarabun New" w:hAnsi="TH Sarabun New" w:cs="TH Sarabun New"/>
          <w:sz w:val="28"/>
          <w:szCs w:val="28"/>
          <w:cs/>
        </w:rPr>
        <w:t>หากหนังสือ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มี</w:t>
      </w:r>
      <w:r w:rsidR="00150035" w:rsidRPr="00685984">
        <w:rPr>
          <w:rFonts w:ascii="TH Sarabun New" w:eastAsia="TH Sarabun New" w:hAnsi="TH Sarabun New" w:cs="TH Sarabun New"/>
          <w:sz w:val="28"/>
          <w:szCs w:val="28"/>
          <w:cs/>
        </w:rPr>
        <w:t>การระบุ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ชั้น</w:t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>ความลับ</w:t>
      </w:r>
      <w:r w:rsidR="00CB31B7" w:rsidRPr="00685984">
        <w:rPr>
          <w:rFonts w:ascii="TH Sarabun New" w:eastAsia="TH Sarabun New" w:hAnsi="TH Sarabun New" w:cs="TH Sarabun New"/>
          <w:sz w:val="28"/>
          <w:szCs w:val="28"/>
          <w:cs/>
        </w:rPr>
        <w:t>และความเร่งด่วน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9471E6" w:rsidRPr="00685984">
        <w:rPr>
          <w:rFonts w:ascii="TH Sarabun New" w:eastAsia="TH Sarabun New" w:hAnsi="TH Sarabun New" w:cs="TH Sarabun New"/>
          <w:sz w:val="28"/>
          <w:szCs w:val="28"/>
          <w:cs/>
        </w:rPr>
        <w:t>จะมีตราประทับแสดงชั้นความลับ</w:t>
      </w:r>
      <w:r w:rsidR="00CB31B7" w:rsidRPr="00685984">
        <w:rPr>
          <w:rFonts w:ascii="TH Sarabun New" w:eastAsia="TH Sarabun New" w:hAnsi="TH Sarabun New" w:cs="TH Sarabun New"/>
          <w:sz w:val="28"/>
          <w:szCs w:val="28"/>
          <w:cs/>
        </w:rPr>
        <w:t>และชั้นความเร่งด่วนจากนั้น</w:t>
      </w:r>
      <w:r w:rsidR="009471E6" w:rsidRPr="00685984">
        <w:rPr>
          <w:rFonts w:ascii="TH Sarabun New" w:eastAsia="TH Sarabun New" w:hAnsi="TH Sarabun New" w:cs="TH Sarabun New"/>
          <w:sz w:val="28"/>
          <w:szCs w:val="28"/>
          <w:cs/>
        </w:rPr>
        <w:t>ส่งไปยัง นายทะเบียนข้อมูลข่า</w:t>
      </w:r>
      <w:r w:rsidR="002D3806" w:rsidRPr="00685984">
        <w:rPr>
          <w:rFonts w:ascii="TH Sarabun New" w:eastAsia="TH Sarabun New" w:hAnsi="TH Sarabun New" w:cs="TH Sarabun New"/>
          <w:sz w:val="28"/>
          <w:szCs w:val="28"/>
          <w:cs/>
        </w:rPr>
        <w:t>วสารลับ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ให้รับผิดชอบการดำเนินการเกี่ยวกับข้</w:t>
      </w:r>
      <w:r w:rsidR="002D3806" w:rsidRPr="00685984">
        <w:rPr>
          <w:rFonts w:ascii="TH Sarabun New" w:eastAsia="TH Sarabun New" w:hAnsi="TH Sarabun New" w:cs="TH Sarabun New"/>
          <w:sz w:val="28"/>
          <w:szCs w:val="28"/>
          <w:cs/>
        </w:rPr>
        <w:t>อมูลข่าวสารลับ ตามระเบียบ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การรักษาความลับของทางราชการ 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44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และ ระเบียบสำนักนายกรัฐมนตรีว่าด้วยการรักษาความปลอดภัยแห่งชาติพ.ศ.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552</w:t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แต่หาก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ไม่มีการกำหนดชั้นความลับจะไม่มีการประทับตราแสดงชั้นความลับ จากนั้น</w:t>
      </w:r>
      <w:r w:rsidR="002D3806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จะ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ตรวจสอบ</w:t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>ความถูกต้องของหนังสือ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หากไม่ถูกต้องให้ส่งกลับไปยังส่วนราชการเจ้าของเรื่อง หรือหน่วยงานที่</w:t>
      </w:r>
      <w:r w:rsidR="008B6008" w:rsidRPr="00685984">
        <w:rPr>
          <w:rFonts w:ascii="TH Sarabun New" w:eastAsia="TH Sarabun New" w:hAnsi="TH Sarabun New" w:cs="TH Sarabun New"/>
          <w:sz w:val="28"/>
          <w:szCs w:val="28"/>
          <w:cs/>
        </w:rPr>
        <w:t>ที่เกี่ยวข้องไปดำเนินการให้</w:t>
      </w:r>
      <w:r w:rsidR="0084132C" w:rsidRPr="00685984">
        <w:rPr>
          <w:rFonts w:ascii="TH Sarabun New" w:eastAsia="TH Sarabun New" w:hAnsi="TH Sarabun New" w:cs="TH Sarabun New"/>
          <w:sz w:val="28"/>
          <w:szCs w:val="28"/>
          <w:cs/>
        </w:rPr>
        <w:t>ถูกต้อง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แล้วจึงดำเนินการเรื่องนั้นต่อไป</w:t>
      </w:r>
    </w:p>
    <w:p w:rsidR="001E0848" w:rsidRPr="00685984" w:rsidRDefault="008A722C" w:rsidP="001E0848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C86A09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</w:t>
      </w:r>
      <w:r w:rsidR="0004063D" w:rsidRPr="00685984">
        <w:rPr>
          <w:rFonts w:ascii="TH Sarabun New" w:eastAsia="TH Sarabun New" w:hAnsi="TH Sarabun New" w:cs="TH Sarabun New"/>
          <w:sz w:val="28"/>
          <w:szCs w:val="28"/>
          <w:cs/>
        </w:rPr>
        <w:t>หลังจาก</w:t>
      </w:r>
      <w:r w:rsidR="00D72E13" w:rsidRPr="00685984">
        <w:rPr>
          <w:rFonts w:ascii="TH Sarabun New" w:eastAsia="TH Sarabun New" w:hAnsi="TH Sarabun New" w:cs="TH Sarabun New"/>
          <w:sz w:val="28"/>
          <w:szCs w:val="28"/>
          <w:cs/>
        </w:rPr>
        <w:t>ตรวจ</w:t>
      </w:r>
      <w:r w:rsidR="0004063D" w:rsidRPr="00685984">
        <w:rPr>
          <w:rFonts w:ascii="TH Sarabun New" w:eastAsia="TH Sarabun New" w:hAnsi="TH Sarabun New" w:cs="TH Sarabun New"/>
          <w:sz w:val="28"/>
          <w:szCs w:val="28"/>
          <w:cs/>
        </w:rPr>
        <w:t>สอบหนังสือแล้วให้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ประทับ</w:t>
      </w:r>
      <w:r w:rsidR="005E3545" w:rsidRPr="00685984">
        <w:rPr>
          <w:rFonts w:ascii="TH Sarabun New" w:eastAsia="TH Sarabun New" w:hAnsi="TH Sarabun New" w:cs="TH Sarabun New"/>
          <w:sz w:val="28"/>
          <w:szCs w:val="28"/>
          <w:cs/>
        </w:rPr>
        <w:t>ตรา “รับหนังสือ” โดยจะประกอบไปด้วย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เลขรับ วันที่ และเวลา กรณีที่เป็นหนังสือที่ต้องปฏิบัติให้เร็วกว่าปกติ ซึ่งจะมีการประทับชั้นความเร็วที่หนังสือแบ่งเป็น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ประเภท ให้ดำเนินการดังนี้</w:t>
      </w:r>
    </w:p>
    <w:p w:rsidR="001E0848" w:rsidRPr="00685984" w:rsidRDefault="00B660EA" w:rsidP="00B660EA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</w:t>
      </w:r>
      <w:r w:rsidR="002E3904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ก) ด่วนที่สุด ให้เจ้าหน้าที่ปฏิบัติในทันทีที่ได้รับหนังสือนั้น</w:t>
      </w:r>
    </w:p>
    <w:p w:rsidR="001E0848" w:rsidRPr="00685984" w:rsidRDefault="002E3904" w:rsidP="00B660EA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</w:t>
      </w:r>
      <w:r w:rsidR="00B660EA"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B660EA"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ข) ด่วนมาก ให้เจ้าหน้าที่ปฏิบัติโดยเร็ว</w:t>
      </w:r>
    </w:p>
    <w:p w:rsidR="001E0848" w:rsidRPr="00685984" w:rsidRDefault="00B660EA" w:rsidP="00B660EA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</w:t>
      </w:r>
      <w:r w:rsidR="002E3904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ค) ด่วน ให้เจ้าหน้าที่ปฏิบัติเร็วกว่าปกติเท่าที่จะทำได้</w:t>
      </w:r>
    </w:p>
    <w:p w:rsidR="00E24A82" w:rsidRPr="00685984" w:rsidRDefault="002E1EDE" w:rsidP="0009419B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โดยถ้าหากอ้างอิงเพื่อการแลกเปลี่ยนข้อมูลระหว่างระบบสารบรรณอิเล็กทรอนิกส์ประกอบไปด้วยตัวเลขจะได้รหัสประจำระดับชั้นความเร็ว และความลับของเอกสารดังนี้</w:t>
      </w:r>
    </w:p>
    <w:p w:rsidR="00E24A82" w:rsidRPr="00685984" w:rsidRDefault="00E24A82" w:rsidP="00E24A82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ตารางที่ </w:t>
      </w:r>
      <w:r w:rsidRPr="00685984">
        <w:rPr>
          <w:rFonts w:ascii="TH Sarabun New" w:hAnsi="TH Sarabun New" w:cs="TH Sarabun New"/>
          <w:b/>
          <w:bCs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รหัสชั้นความเร็วของเอกสาร</w:t>
      </w:r>
      <w:r w:rsidR="00943CD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[</w:t>
      </w:r>
      <w:r w:rsidR="00943CDA" w:rsidRPr="00685984">
        <w:rPr>
          <w:rFonts w:ascii="TH Sarabun New" w:eastAsia="TH Sarabun New" w:hAnsi="TH Sarabun New" w:cs="TH Sarabun New"/>
          <w:bCs/>
          <w:sz w:val="28"/>
          <w:szCs w:val="28"/>
        </w:rPr>
        <w:t>1</w:t>
      </w:r>
      <w:r w:rsidR="00943CD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E24A82" w:rsidRPr="00685984" w:rsidRDefault="00E24A82" w:rsidP="00E24A82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tbl>
      <w:tblPr>
        <w:tblStyle w:val="af4"/>
        <w:tblpPr w:leftFromText="180" w:rightFromText="180" w:vertAnchor="text" w:horzAnchor="page" w:tblpX="3891" w:tblpY="62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627"/>
        <w:gridCol w:w="2261"/>
      </w:tblGrid>
      <w:tr w:rsidR="00E24A82" w:rsidRPr="00685984" w:rsidTr="00BB7A71">
        <w:trPr>
          <w:trHeight w:val="416"/>
        </w:trPr>
        <w:tc>
          <w:tcPr>
            <w:tcW w:w="2627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  <w:t>รหัสชั้นความเร็ว</w:t>
            </w:r>
          </w:p>
        </w:tc>
        <w:tc>
          <w:tcPr>
            <w:tcW w:w="2261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Cs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  <w:t>ชั้นความเร็ว</w:t>
            </w:r>
          </w:p>
        </w:tc>
      </w:tr>
      <w:tr w:rsidR="00E24A82" w:rsidRPr="00685984" w:rsidTr="00410E86">
        <w:trPr>
          <w:trHeight w:val="291"/>
        </w:trPr>
        <w:tc>
          <w:tcPr>
            <w:tcW w:w="2627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1</w:t>
            </w:r>
          </w:p>
        </w:tc>
        <w:tc>
          <w:tcPr>
            <w:tcW w:w="2261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ปกติ</w:t>
            </w:r>
          </w:p>
        </w:tc>
      </w:tr>
      <w:tr w:rsidR="00E24A82" w:rsidRPr="00685984" w:rsidTr="00410E86">
        <w:trPr>
          <w:trHeight w:val="280"/>
        </w:trPr>
        <w:tc>
          <w:tcPr>
            <w:tcW w:w="2627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2</w:t>
            </w:r>
          </w:p>
        </w:tc>
        <w:tc>
          <w:tcPr>
            <w:tcW w:w="2261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ด่วน</w:t>
            </w:r>
          </w:p>
        </w:tc>
      </w:tr>
      <w:tr w:rsidR="00E24A82" w:rsidRPr="00685984" w:rsidTr="00410E86">
        <w:trPr>
          <w:trHeight w:val="180"/>
        </w:trPr>
        <w:tc>
          <w:tcPr>
            <w:tcW w:w="2627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3</w:t>
            </w:r>
          </w:p>
        </w:tc>
        <w:tc>
          <w:tcPr>
            <w:tcW w:w="2261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ด่วนมาก</w:t>
            </w:r>
          </w:p>
        </w:tc>
      </w:tr>
      <w:tr w:rsidR="00E24A82" w:rsidRPr="00685984" w:rsidTr="00410E86">
        <w:trPr>
          <w:trHeight w:val="352"/>
        </w:trPr>
        <w:tc>
          <w:tcPr>
            <w:tcW w:w="2627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4</w:t>
            </w:r>
          </w:p>
        </w:tc>
        <w:tc>
          <w:tcPr>
            <w:tcW w:w="2261" w:type="dxa"/>
            <w:vAlign w:val="center"/>
          </w:tcPr>
          <w:p w:rsidR="00E24A82" w:rsidRPr="00685984" w:rsidRDefault="00E24A82" w:rsidP="00410E86">
            <w:pPr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ด่วนที่สุด</w:t>
            </w:r>
          </w:p>
        </w:tc>
      </w:tr>
    </w:tbl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spacing w:line="276" w:lineRule="auto"/>
        <w:jc w:val="thaiDistribute"/>
        <w:rPr>
          <w:rFonts w:ascii="TH Sarabun New" w:hAnsi="TH Sarabun New" w:cs="TH Sarabun New"/>
          <w:b/>
          <w:bCs/>
          <w:sz w:val="28"/>
          <w:szCs w:val="28"/>
        </w:rPr>
      </w:pPr>
    </w:p>
    <w:p w:rsidR="00E24A82" w:rsidRPr="00685984" w:rsidRDefault="00E24A82" w:rsidP="00E24A82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>ตารางที่ 2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รหัสชั้นความลับของเอกสาร</w:t>
      </w:r>
      <w:r w:rsidR="00943CDA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="00943CD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43CDA" w:rsidRPr="00685984">
        <w:rPr>
          <w:rFonts w:ascii="TH Sarabun New" w:eastAsia="TH Sarabun New" w:hAnsi="TH Sarabun New" w:cs="TH Sarabun New"/>
          <w:bCs/>
          <w:sz w:val="28"/>
          <w:szCs w:val="28"/>
        </w:rPr>
        <w:t>1</w:t>
      </w:r>
      <w:r w:rsidR="00943CD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E24A82" w:rsidRPr="00685984" w:rsidRDefault="00E24A82" w:rsidP="00E24A82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168"/>
        <w:gridCol w:w="2564"/>
      </w:tblGrid>
      <w:tr w:rsidR="00E24A82" w:rsidRPr="00685984" w:rsidTr="00410E86">
        <w:trPr>
          <w:jc w:val="center"/>
        </w:trPr>
        <w:tc>
          <w:tcPr>
            <w:tcW w:w="2168" w:type="dxa"/>
          </w:tcPr>
          <w:p w:rsidR="00E24A82" w:rsidRPr="00685984" w:rsidRDefault="004F544E" w:rsidP="004F544E">
            <w:pPr>
              <w:contextualSpacing/>
              <w:jc w:val="center"/>
              <w:rPr>
                <w:rFonts w:ascii="TH Sarabun New" w:eastAsia="TH Sarabun New" w:hAnsi="TH Sarabun New" w:cs="TH Sarabun New"/>
                <w:bCs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  <w:t>รหัสชั้นความลับ</w:t>
            </w:r>
          </w:p>
        </w:tc>
        <w:tc>
          <w:tcPr>
            <w:tcW w:w="2564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Cs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  <w:t>ช</w:t>
            </w:r>
            <w:r w:rsidR="004F544E"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  <w:t>ั้นความลับ</w:t>
            </w:r>
          </w:p>
        </w:tc>
      </w:tr>
      <w:tr w:rsidR="00E24A82" w:rsidRPr="00685984" w:rsidTr="00410E86">
        <w:trPr>
          <w:jc w:val="center"/>
        </w:trPr>
        <w:tc>
          <w:tcPr>
            <w:tcW w:w="2168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1</w:t>
            </w:r>
          </w:p>
        </w:tc>
        <w:tc>
          <w:tcPr>
            <w:tcW w:w="2564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ปกติ</w:t>
            </w:r>
          </w:p>
        </w:tc>
      </w:tr>
      <w:tr w:rsidR="00E24A82" w:rsidRPr="00685984" w:rsidTr="00410E86">
        <w:trPr>
          <w:jc w:val="center"/>
        </w:trPr>
        <w:tc>
          <w:tcPr>
            <w:tcW w:w="2168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2</w:t>
            </w:r>
          </w:p>
        </w:tc>
        <w:tc>
          <w:tcPr>
            <w:tcW w:w="2564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ลับ</w:t>
            </w:r>
          </w:p>
        </w:tc>
      </w:tr>
      <w:tr w:rsidR="00E24A82" w:rsidRPr="00685984" w:rsidTr="00410E86">
        <w:trPr>
          <w:trHeight w:val="263"/>
          <w:jc w:val="center"/>
        </w:trPr>
        <w:tc>
          <w:tcPr>
            <w:tcW w:w="2168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003</w:t>
            </w:r>
          </w:p>
        </w:tc>
        <w:tc>
          <w:tcPr>
            <w:tcW w:w="2564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ลับมาก</w:t>
            </w:r>
          </w:p>
        </w:tc>
      </w:tr>
      <w:tr w:rsidR="00E24A82" w:rsidRPr="00685984" w:rsidTr="00410E86">
        <w:trPr>
          <w:trHeight w:val="263"/>
          <w:jc w:val="center"/>
        </w:trPr>
        <w:tc>
          <w:tcPr>
            <w:tcW w:w="2168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Cs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Cs/>
                <w:sz w:val="28"/>
                <w:szCs w:val="28"/>
              </w:rPr>
              <w:t>004</w:t>
            </w:r>
          </w:p>
        </w:tc>
        <w:tc>
          <w:tcPr>
            <w:tcW w:w="2564" w:type="dxa"/>
          </w:tcPr>
          <w:p w:rsidR="00E24A82" w:rsidRPr="00685984" w:rsidRDefault="00E24A82" w:rsidP="00410E86">
            <w:pPr>
              <w:contextualSpacing/>
              <w:jc w:val="center"/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</w:pPr>
            <w:r w:rsidRPr="00685984">
              <w:rPr>
                <w:rFonts w:ascii="TH Sarabun New" w:eastAsia="TH Sarabun New" w:hAnsi="TH Sarabun New" w:cs="TH Sarabun New"/>
                <w:b/>
                <w:sz w:val="28"/>
                <w:szCs w:val="28"/>
                <w:cs/>
              </w:rPr>
              <w:t>ลับที่สุด</w:t>
            </w:r>
          </w:p>
        </w:tc>
      </w:tr>
    </w:tbl>
    <w:p w:rsidR="00E24A82" w:rsidRPr="00685984" w:rsidRDefault="00E24A82" w:rsidP="00E24A82">
      <w:pPr>
        <w:contextualSpacing/>
        <w:jc w:val="thaiDistribute"/>
        <w:rPr>
          <w:rFonts w:ascii="TH Sarabun New" w:hAnsi="TH Sarabun New" w:cs="TH Sarabun New"/>
          <w:color w:val="FFFFFF" w:themeColor="background1"/>
        </w:rPr>
      </w:pPr>
    </w:p>
    <w:p w:rsidR="009A2CC0" w:rsidRPr="00685984" w:rsidRDefault="009A2CC0" w:rsidP="00C03334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2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ลงทะเบียนรับ</w:t>
      </w:r>
    </w:p>
    <w:p w:rsidR="004822ED" w:rsidRPr="00685984" w:rsidRDefault="009A2CC0" w:rsidP="00C03334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 นำหนังสือที่ผ่านการตรวจสอบมาลงทะเบียนรับหนั</w:t>
      </w:r>
      <w:r w:rsidR="004822ED" w:rsidRPr="00685984">
        <w:rPr>
          <w:rFonts w:ascii="TH Sarabun New" w:eastAsia="TH Sarabun New" w:hAnsi="TH Sarabun New" w:cs="TH Sarabun New"/>
          <w:sz w:val="28"/>
          <w:szCs w:val="28"/>
          <w:cs/>
        </w:rPr>
        <w:t>งสือในทะเบียนหนังสือรับ</w:t>
      </w:r>
      <w:r w:rsidR="003A7C56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โดยประกอบไปด้วย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วันที่ลงทะเบียนหนังสือรับ เลขทะเบียนรับ ที่ ลงวันที่จาก ถึง เรื่อง การปฏิบัติและหมายเหตุ (ถ้ามี) </w:t>
      </w:r>
      <w:r w:rsidR="004822ED" w:rsidRPr="00685984">
        <w:rPr>
          <w:rFonts w:ascii="TH Sarabun New" w:eastAsia="TH Sarabun New" w:hAnsi="TH Sarabun New" w:cs="TH Sarabun New"/>
          <w:sz w:val="28"/>
          <w:szCs w:val="28"/>
          <w:cs/>
        </w:rPr>
        <w:t>เมื่อหนังสือลงทะเบียนรับแล้วจะถูก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ส่งให้ส่วนงานที่เกี่ยวข้องดำเนินการ โดยให้ลงชื่อหน่วยงานที่รับหนังสือในทะเบียนหนังสือรับ </w:t>
      </w:r>
      <w:r w:rsidR="00296A90" w:rsidRPr="00685984">
        <w:rPr>
          <w:rFonts w:ascii="TH Sarabun New" w:eastAsia="TH Sarabun New" w:hAnsi="TH Sarabun New" w:cs="TH Sarabun New"/>
          <w:sz w:val="28"/>
          <w:szCs w:val="28"/>
          <w:cs/>
        </w:rPr>
        <w:t>ใน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ช่องการปฏิบัติถ้ามีชื่อบุคคลหรือตำแหน่งที่เกี่ยวข้องกับการรับหนังสือให้ลงชื่อหรือตำแหน่งไว้ด้วย </w:t>
      </w:r>
    </w:p>
    <w:p w:rsidR="00C03334" w:rsidRPr="00685984" w:rsidRDefault="009A2CC0" w:rsidP="00C03334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</w:t>
      </w:r>
      <w:r w:rsidR="00C03334"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พิจารณานำเสนอ</w:t>
      </w:r>
    </w:p>
    <w:p w:rsidR="000B6F12" w:rsidRPr="00685984" w:rsidRDefault="00C03334" w:rsidP="00304DE7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9A2CC0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หากมีการพิจารณานำเสนอเจ้าหน้าที่ที่รับผิดชอบนำหนังสือที่ผ่านการตรวจสอบ</w:t>
      </w:r>
      <w:r w:rsidR="00D426C1" w:rsidRPr="00685984">
        <w:rPr>
          <w:rFonts w:ascii="TH Sarabun New" w:eastAsia="TH Sarabun New" w:hAnsi="TH Sarabun New" w:cs="TH Sarabun New"/>
          <w:sz w:val="28"/>
          <w:szCs w:val="28"/>
          <w:cs/>
        </w:rPr>
        <w:t>เรียบร้อย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้ว </w:t>
      </w:r>
      <w:r w:rsidR="00CB6577" w:rsidRPr="00685984">
        <w:rPr>
          <w:rFonts w:ascii="TH Sarabun New" w:eastAsia="TH Sarabun New" w:hAnsi="TH Sarabun New" w:cs="TH Sarabun New"/>
          <w:sz w:val="28"/>
          <w:szCs w:val="28"/>
          <w:cs/>
        </w:rPr>
        <w:t>ให้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นำเสนอผู้บริหารเพื่อสั่งการ โดยหนังสือที่</w:t>
      </w:r>
      <w:r w:rsidR="008A0403" w:rsidRPr="00685984">
        <w:rPr>
          <w:rFonts w:ascii="TH Sarabun New" w:eastAsia="TH Sarabun New" w:hAnsi="TH Sarabun New" w:cs="TH Sarabun New"/>
          <w:sz w:val="28"/>
          <w:szCs w:val="28"/>
          <w:cs/>
        </w:rPr>
        <w:t>มี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การสั่งการจะถูกส่งไปยังส่วนงานต่าง</w:t>
      </w:r>
      <w:r w:rsidR="00597BE4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ๆ ที่รับผิดชอบ</w:t>
      </w:r>
      <w:r w:rsidR="00304DE7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โดยขั้นตอนนี้จะเสนอผ่านผู้บังคับบัญชาตามลำดับขั้นหรือไม่นั้น ขึ้นอยู่กับหัวหน้าส่วนราชการกำหนด</w:t>
      </w:r>
    </w:p>
    <w:p w:rsidR="000B6F12" w:rsidRPr="00685984" w:rsidRDefault="00FA208C" w:rsidP="000B6F12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</w:t>
      </w:r>
      <w:r w:rsidR="000B6F12" w:rsidRPr="00685984">
        <w:rPr>
          <w:rFonts w:ascii="TH Sarabun New" w:eastAsia="TH Sarabun New" w:hAnsi="TH Sarabun New" w:cs="TH Sarabun New"/>
          <w:sz w:val="28"/>
          <w:szCs w:val="28"/>
        </w:rPr>
        <w:t>4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จัดทำหนังสือโต้ตอบ</w:t>
      </w:r>
    </w:p>
    <w:p w:rsidR="000B6F12" w:rsidRPr="00685984" w:rsidRDefault="000B6F12" w:rsidP="000B6F12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="00FA208C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จ้าหน้าที่รับผิดชอบงานด้านสาร</w:t>
      </w:r>
      <w:r w:rsidR="00D8479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บรรณ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จัดทำหนังสือโต้ตอบตามคำสั่งของผู้บริหาร</w:t>
      </w:r>
      <w:r w:rsidR="00E7048D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และ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ตรวจสอบรูปแบบของหนังสือที่จะส่งออกให้ถูกต้องตามระเบียบสารบรรณ</w:t>
      </w:r>
      <w:r w:rsidR="00E7048D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สนอเรื่องดังกล่าวให้ผู้บริหารลงนามในหนังสือ เมื่อผู้บริหารลงนามแล้วให้ตรวจสอบความเรียบร้อย</w:t>
      </w:r>
      <w:r w:rsidR="00E7048D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และ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สิ่งที่จะ</w:t>
      </w:r>
      <w:r w:rsidR="00E7048D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แนบไปกับหนังสือ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ให้ครบถ้วน จากนั้นให้ดำเนินการลงทะเบียนหนังสือส่งออกในกระบวนการส่งหนังสือออกต่อไป</w:t>
      </w:r>
    </w:p>
    <w:p w:rsidR="000B6F12" w:rsidRPr="00685984" w:rsidRDefault="00DD7015" w:rsidP="000B6F12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</w:t>
      </w:r>
      <w:r w:rsidR="000B6F12" w:rsidRPr="00685984">
        <w:rPr>
          <w:rFonts w:ascii="TH Sarabun New" w:eastAsia="TH Sarabun New" w:hAnsi="TH Sarabun New" w:cs="TH Sarabun New"/>
          <w:sz w:val="28"/>
          <w:szCs w:val="28"/>
        </w:rPr>
        <w:t>5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จัดทำสำเนาหนังสือเวียน</w:t>
      </w:r>
    </w:p>
    <w:p w:rsidR="00313BCC" w:rsidRPr="00685984" w:rsidRDefault="000B6F12" w:rsidP="00E008A7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="00DD7015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5F053E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จัดทำสำเนาหนังสือเวียนไปยังส่วนงานภายในที่เกี่ยวข้องตามคำสั่งของผู้บริหาร</w:t>
      </w:r>
      <w:r w:rsidR="00B12BDD" w:rsidRPr="00685984">
        <w:rPr>
          <w:rFonts w:ascii="TH Sarabun New" w:eastAsia="TH Sarabun New" w:hAnsi="TH Sarabun New" w:cs="TH Sarabun New"/>
          <w:sz w:val="28"/>
          <w:szCs w:val="28"/>
          <w:cs/>
        </w:rPr>
        <w:t>โดยเป็นการ</w:t>
      </w:r>
      <w:r w:rsidR="005F053E" w:rsidRPr="00685984">
        <w:rPr>
          <w:rFonts w:ascii="TH Sarabun New" w:eastAsia="TH Sarabun New" w:hAnsi="TH Sarabun New" w:cs="TH Sarabun New"/>
          <w:sz w:val="28"/>
          <w:szCs w:val="28"/>
          <w:cs/>
        </w:rPr>
        <w:t>ส่งหนังสือถึงผู้รับเป็นจำนวนมากโดยหนังสือมีใจความอย่างเดียวกัน ให้เพิ่มรหัสพยัญชนะ ว หน้าเลขทะเบียนหนังสือส่ง ซึ่งกำหนดเป็นเลขที่หนังสือเวียนโดยเฉพาะ</w:t>
      </w:r>
      <w:r w:rsidR="00E008A7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เมื่อผู้รับได้รับหนังสือเวียนแล้ว</w:t>
      </w:r>
      <w:r w:rsidR="004E73A4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และ</w:t>
      </w:r>
      <w:r w:rsidR="00E008A7" w:rsidRPr="00685984">
        <w:rPr>
          <w:rFonts w:ascii="TH Sarabun New" w:eastAsia="TH Sarabun New" w:hAnsi="TH Sarabun New" w:cs="TH Sarabun New"/>
          <w:sz w:val="28"/>
          <w:szCs w:val="28"/>
          <w:cs/>
        </w:rPr>
        <w:t>เรื่องนั้นต้องให้ส่วนงาน หรือบุคคลได้รับทราบด้วย ก็ให้เจ้าหน้าที่จัดทำสำเนา หรือจัดส่งให้โดยเร็ว</w:t>
      </w:r>
    </w:p>
    <w:p w:rsidR="00253016" w:rsidRPr="00685984" w:rsidRDefault="00253016" w:rsidP="00253016">
      <w:pPr>
        <w:spacing w:line="276" w:lineRule="auto"/>
        <w:jc w:val="center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noProof/>
          <w:sz w:val="28"/>
          <w:szCs w:val="28"/>
        </w:rPr>
        <w:lastRenderedPageBreak/>
        <w:drawing>
          <wp:inline distT="0" distB="0" distL="0" distR="0" wp14:anchorId="3DDAC04F" wp14:editId="0C10660D">
            <wp:extent cx="3310359" cy="4531546"/>
            <wp:effectExtent l="0" t="0" r="4445" b="2540"/>
            <wp:docPr id="39" name="Picture 28" descr="C:\Users\NEWFANY\Desktop\coffee\book\ส่งหนังสือของพี่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NEWFANY\Desktop\coffee\book\ส่งหนังสือของพี่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8922" cy="4570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53016" w:rsidRPr="00685984" w:rsidRDefault="00253016" w:rsidP="00253016">
      <w:pPr>
        <w:spacing w:line="276" w:lineRule="auto"/>
        <w:jc w:val="center"/>
        <w:rPr>
          <w:rFonts w:ascii="TH Sarabun New" w:eastAsia="TH Sarabun New" w:hAnsi="TH Sarabun New" w:cs="TH Sarabun New"/>
          <w:bCs/>
          <w:sz w:val="28"/>
          <w:szCs w:val="28"/>
        </w:rPr>
      </w:pPr>
    </w:p>
    <w:p w:rsidR="00253016" w:rsidRDefault="00253016" w:rsidP="00E42E3F">
      <w:pPr>
        <w:spacing w:line="276" w:lineRule="auto"/>
        <w:jc w:val="center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ภาพที่ </w:t>
      </w:r>
      <w:r w:rsidR="005A29F5" w:rsidRPr="005A29F5">
        <w:rPr>
          <w:rFonts w:ascii="TH Sarabun New" w:eastAsia="TH Sarabun New" w:hAnsi="TH Sarabun New" w:cs="TH Sarabun New" w:hint="cs"/>
          <w:bCs/>
          <w:sz w:val="28"/>
          <w:szCs w:val="28"/>
          <w:cs/>
        </w:rPr>
        <w:t>3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Flow chart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ส่งหนังสือออก</w:t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[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]</w:t>
      </w:r>
    </w:p>
    <w:p w:rsidR="00E42E3F" w:rsidRPr="00685984" w:rsidRDefault="00E42E3F" w:rsidP="00E42E3F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253016" w:rsidRPr="00685984" w:rsidRDefault="00253016" w:rsidP="00112EED">
      <w:pPr>
        <w:tabs>
          <w:tab w:val="left" w:pos="1276"/>
        </w:tabs>
        <w:spacing w:line="276" w:lineRule="auto"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จากภาพที่ </w:t>
      </w:r>
      <w:r w:rsidR="005A29F5">
        <w:rPr>
          <w:rFonts w:ascii="TH Sarabun New" w:eastAsia="TH Sarabun New" w:hAnsi="TH Sarabun New" w:cs="TH Sarabun New" w:hint="cs"/>
          <w:sz w:val="28"/>
          <w:szCs w:val="28"/>
          <w:cs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จะแสดงถึงกระบวน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ส่งหนังสือออก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ของหน่วยงานสารบรรณโดยมีรายละเอียดดังต่อไปนี้</w:t>
      </w:r>
    </w:p>
    <w:p w:rsidR="00C50AFD" w:rsidRPr="00685984" w:rsidRDefault="006F2B18" w:rsidP="00C50AFD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4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.2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การส่งหนังสือออก</w:t>
      </w:r>
    </w:p>
    <w:p w:rsidR="0073459F" w:rsidRPr="00685984" w:rsidRDefault="00C50AFD" w:rsidP="0073459F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="000148FA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รับหนังสือจากส่วนงานที่พร้อมส่งมาดำเนินการทางด้านสารบรรณ จากนั้นให้นำส่งหน่วยงานผู้รับโดยเจ้าหน้าที่ส่งเอกสารหรือไปรษณีย์</w:t>
      </w:r>
    </w:p>
    <w:p w:rsidR="0073459F" w:rsidRPr="00685984" w:rsidRDefault="0073459F" w:rsidP="0073459F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="000148FA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    </w:t>
      </w:r>
      <w:r w:rsidR="000148FA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1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สร้างและจัดทำหนังสือส่งออก</w:t>
      </w:r>
    </w:p>
    <w:p w:rsidR="0073459F" w:rsidRPr="00685984" w:rsidRDefault="0073459F" w:rsidP="0073459F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="000148FA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="000148FA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  <w:t xml:space="preserve">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 สร้างหนังสือที่ต้องการส่งออกโดยการนำหนังสือจากหน่วยงานภายนอกและเอกสารเพิ่มเติมที่ต้องการ (ถ้ามี) มาจัดทำหนังสือที่ต้องการส่งออกและสิ่งที่ส่งมาด้วย</w:t>
      </w:r>
      <w:r w:rsidR="00F15B6A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จากนั้นให้เจ้าหน้าที่ทำตรวจสอบรูปแบบของหนังสือที่จะส่งออกว่าถูกต้องตามระเบียบสารบรรณหรือไม่ หากไ</w:t>
      </w:r>
      <w:r w:rsidR="004C2B1D" w:rsidRPr="00685984">
        <w:rPr>
          <w:rFonts w:ascii="TH Sarabun New" w:eastAsia="TH Sarabun New" w:hAnsi="TH Sarabun New" w:cs="TH Sarabun New"/>
          <w:sz w:val="28"/>
          <w:szCs w:val="28"/>
          <w:cs/>
        </w:rPr>
        <w:t>ม่ถูกต้องให้ส่งคืน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ของเรื่องเพื่อทำการแก้ไข จากนั้นเสนอเรื่องดังกล่าวให้ผู้บริหารลงนามในหนังสือ เมื่อผู้บริหารลงนามแล้วให้ตรวจสอบความเรียบร้อยของหนังสือรวมทั้งสิ่งที่แนบ</w:t>
      </w:r>
      <w:r w:rsidR="000B2BE1" w:rsidRPr="00685984">
        <w:rPr>
          <w:rFonts w:ascii="TH Sarabun New" w:eastAsia="TH Sarabun New" w:hAnsi="TH Sarabun New" w:cs="TH Sarabun New"/>
          <w:sz w:val="28"/>
          <w:szCs w:val="28"/>
          <w:cs/>
        </w:rPr>
        <w:t>มาด้วยแล้ว</w:t>
      </w:r>
    </w:p>
    <w:p w:rsidR="0073459F" w:rsidRPr="00685984" w:rsidRDefault="003C7ABE" w:rsidP="0073459F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lastRenderedPageBreak/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2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ลงทะเบียนหนังสือส่งออก</w:t>
      </w:r>
    </w:p>
    <w:p w:rsidR="0073459F" w:rsidRPr="00685984" w:rsidRDefault="003A5C23" w:rsidP="00E71E00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  <w:t xml:space="preserve">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งานด้านสารบรรณที่ทำการลงทะเบียนส</w:t>
      </w:r>
      <w:r w:rsidR="00393DC4" w:rsidRPr="00685984">
        <w:rPr>
          <w:rFonts w:ascii="TH Sarabun New" w:eastAsia="TH Sarabun New" w:hAnsi="TH Sarabun New" w:cs="TH Sarabun New"/>
          <w:sz w:val="28"/>
          <w:szCs w:val="28"/>
          <w:cs/>
        </w:rPr>
        <w:t>่งหนังสือในทะเบียนหนังสือส่งโดย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ประกอบด้วย</w:t>
      </w:r>
      <w:r w:rsidR="00393DC4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วันที่ลงทะเบียนหนังสือส่ง เลขทะเบียนส่ง ที่ ลงวันที่ จาก ถึง เรื่อง การปฏิบัติและหมายเหตุ พร้อมทั้งลงเลขที่และวันเดือนปีหนังสือที่จะส่งออกทั้งในต้นฉบับและสำเนาคู่ฉบับให้ตรงกับเลขทะเบียนส่งแ</w:t>
      </w:r>
      <w:r w:rsidR="00440231" w:rsidRPr="00685984">
        <w:rPr>
          <w:rFonts w:ascii="TH Sarabun New" w:eastAsia="TH Sarabun New" w:hAnsi="TH Sarabun New" w:cs="TH Sarabun New"/>
          <w:sz w:val="28"/>
          <w:szCs w:val="28"/>
          <w:cs/>
        </w:rPr>
        <w:t>ละวันเดือนปีในทะเบียนหนังสือส่ง</w:t>
      </w:r>
      <w:r w:rsidR="003217DC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="003217DC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="003217DC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  <w:t xml:space="preserve">          </w:t>
      </w:r>
    </w:p>
    <w:p w:rsidR="00545235" w:rsidRPr="00685984" w:rsidRDefault="003217DC" w:rsidP="00545235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  <w:t xml:space="preserve">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หนังสือที่จัดทำขึ้นให้มีสำเนาคู่ฉบับ เก็บไว้ที่ต้นเรื่อง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ฉบับ และให้มีสำเนาเก็บไว้ที่สารบรรณของหน่วยงาน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ฉบับ หรือ กรณีที่มีส่วนราชการอื่นที่เกี่ยวข้องควรได้รับทราบด้วยให้ส่งสำเนาไปให้ทราบโดยทำเป็นหนังสือประทับตรา ทั้งนี้สำเนาคู่ฉบับให้ผู้ลงชื่อลงลายมือชื่อ</w:t>
      </w:r>
      <w:r w:rsidR="00E84B68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และให้ผู้ร่างผู้พิมพ์และผู้ตรวจ ลงลายมือ</w:t>
      </w:r>
      <w:r w:rsidR="009B096B" w:rsidRPr="00685984">
        <w:rPr>
          <w:rFonts w:ascii="TH Sarabun New" w:eastAsia="TH Sarabun New" w:hAnsi="TH Sarabun New" w:cs="TH Sarabun New"/>
          <w:sz w:val="28"/>
          <w:szCs w:val="28"/>
          <w:cs/>
        </w:rPr>
        <w:t>ชื่อ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ที่ข้างท้ายขอบล่างด้านขวาของหนังสือ</w:t>
      </w:r>
      <w:r w:rsidR="00FC00F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หนังสือที่ทำการสำเนา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จะต้องมีคำรับรองว่า</w:t>
      </w:r>
      <w:r w:rsidR="00FC00F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“สำเนาถูกต้อง”</w:t>
      </w:r>
      <w:r w:rsidR="00FC00F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โดยให้มีเจ้าหน้าที่ตั้งแต่ระดับ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หรือเทียบเท่าขึ้นไป ซึ่งเป็นเจ้าของเรื่องลงลายมือชื่อรับรอง พร้อมทั้งลงชื่อตัวบรรจงและตำแหน่งที่ขอบล่างของหนังสือ</w:t>
      </w:r>
    </w:p>
    <w:p w:rsidR="00545235" w:rsidRPr="00685984" w:rsidRDefault="009170C9" w:rsidP="00545235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3)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ส่งหนังสือออก</w:t>
      </w:r>
    </w:p>
    <w:p w:rsidR="00E24A82" w:rsidRPr="00685984" w:rsidRDefault="00440231" w:rsidP="00112EED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ab/>
        <w:t xml:space="preserve">       </w:t>
      </w:r>
      <w:r w:rsidR="009170C9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เจ้าหน้าที่ที่รับผิดชอบงานด้านสารบรรณ นำหนังสือที่บรรจุซองเรียบร้อยแล้วมาทำการส่งออก </w:t>
      </w:r>
      <w:r w:rsidR="009A671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าก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ส่งหนังสือโดยทางไปรษณีย์ให้ถือปฏิบัติตามระเบียบ เมื่อส่งหนังสือให้ผู้รับแล้วผู้ส่งต้องให้ผู้รับลงชื่อรับใน “สมุดส่งหนังสือ” โดยมีรายละเอียด ได้แก่ เลขทะเบียน จาก ถึง หน่วยรับ ผู้รับ วันและเวลา และหมายเหตุ โดยมีรายละเอียด ได้แก่ ที่ ถึง เรื่อง รับวันที่ เวลา และ ผู้รับ </w:t>
      </w:r>
    </w:p>
    <w:p w:rsidR="00112EED" w:rsidRPr="00685984" w:rsidRDefault="00112EED" w:rsidP="00112EED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12EED" w:rsidRPr="00685984" w:rsidRDefault="00112EED" w:rsidP="00AD2908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3C10AA08" wp14:editId="6657BC3C">
            <wp:extent cx="5223933" cy="5107573"/>
            <wp:effectExtent l="0" t="0" r="0" b="0"/>
            <wp:docPr id="49" name="รูปภาพ 49" descr="C:\Users\HP\AppData\Local\Microsoft\Windows\INetCache\Content.Word\จัดเก็บทำลาย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จัดเก็บทำลาย.BMP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1015" cy="5143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2EED" w:rsidRPr="00685984" w:rsidRDefault="00112EED" w:rsidP="00112EED">
      <w:pPr>
        <w:spacing w:line="276" w:lineRule="auto"/>
        <w:jc w:val="center"/>
        <w:rPr>
          <w:rFonts w:ascii="TH Sarabun New" w:eastAsia="TH Sarabun New" w:hAnsi="TH Sarabun New" w:cs="TH Sarabun New"/>
          <w:bCs/>
          <w:sz w:val="28"/>
          <w:szCs w:val="28"/>
        </w:rPr>
      </w:pPr>
    </w:p>
    <w:p w:rsidR="00112EED" w:rsidRPr="00685984" w:rsidRDefault="00112EED" w:rsidP="00112EED">
      <w:pPr>
        <w:tabs>
          <w:tab w:val="left" w:pos="1418"/>
        </w:tabs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ภาพที่ </w:t>
      </w:r>
      <w:r w:rsidR="005A29F5" w:rsidRPr="005A29F5">
        <w:rPr>
          <w:rFonts w:ascii="TH Sarabun New" w:eastAsia="TH Sarabun New" w:hAnsi="TH Sarabun New" w:cs="TH Sarabun New" w:hint="cs"/>
          <w:bCs/>
          <w:sz w:val="28"/>
          <w:szCs w:val="28"/>
          <w:cs/>
        </w:rPr>
        <w:t>4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="001917D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การจัดเก็บ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และทำลาย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3314E5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E24A82" w:rsidRPr="00685984" w:rsidRDefault="00E24A82" w:rsidP="00E24A82">
      <w:pPr>
        <w:spacing w:line="276" w:lineRule="auto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F410D9" w:rsidRPr="00685984" w:rsidRDefault="00112EED" w:rsidP="00F410D9">
      <w:pPr>
        <w:tabs>
          <w:tab w:val="left" w:pos="1276"/>
        </w:tabs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จากภาพที่ </w:t>
      </w:r>
      <w:r w:rsidR="005A29F5">
        <w:rPr>
          <w:rFonts w:ascii="TH Sarabun New" w:eastAsia="TH Sarabun New" w:hAnsi="TH Sarabun New" w:cs="TH Sarabun New" w:hint="cs"/>
          <w:sz w:val="28"/>
          <w:szCs w:val="28"/>
          <w:cs/>
        </w:rPr>
        <w:t>4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จะแสดงถึงกระบวน</w:t>
      </w:r>
      <w:r w:rsidR="001917D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การจัดเก็บ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และทำลาย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ของหน่วยงานสารบรรณโดยมีรายละเอียดดังต่อไปนี้</w:t>
      </w:r>
    </w:p>
    <w:p w:rsidR="00176CF2" w:rsidRPr="00685984" w:rsidRDefault="00B033CE" w:rsidP="00176CF2">
      <w:pPr>
        <w:tabs>
          <w:tab w:val="left" w:pos="567"/>
          <w:tab w:val="left" w:pos="1134"/>
          <w:tab w:val="left" w:pos="1701"/>
          <w:tab w:val="left" w:pos="2552"/>
        </w:tabs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4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.3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จัดเก็บ และทำลาย</w:t>
      </w:r>
    </w:p>
    <w:p w:rsidR="00176CF2" w:rsidRPr="00685984" w:rsidRDefault="00176CF2" w:rsidP="00176CF2">
      <w:pPr>
        <w:tabs>
          <w:tab w:val="left" w:pos="567"/>
          <w:tab w:val="left" w:pos="1134"/>
          <w:tab w:val="left" w:pos="1701"/>
          <w:tab w:val="left" w:pos="2552"/>
        </w:tabs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655D5E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 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จ้าหน้าที่รับผิดชอบงานด้านสารบรรณ นำหนังสือรับแ</w:t>
      </w:r>
      <w:r w:rsidR="00E7583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ละสำเนาหนังสือส่งออกเข้าแฟ้มรับ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ส่งหนังสือ เพื่อให้บริการยืมหนังสือ เก็บรักษาระยะยาวและนำมาใช้ประโยชน์ในการอ่าน</w:t>
      </w:r>
      <w:r w:rsidR="00A22221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โดยจัดเก็บไว้ที่หน่วยงานหรือส่งให้สำนักหอจดหมายเหตุแห่งชาติกรมศิลปากร </w:t>
      </w:r>
      <w:r w:rsidR="00CC7CA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พื่อทำลาย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ตามระเบียบสารบรรณ</w:t>
      </w:r>
    </w:p>
    <w:p w:rsidR="00991D9B" w:rsidRPr="00685984" w:rsidRDefault="00A651C4" w:rsidP="00991D9B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lastRenderedPageBreak/>
        <w:t xml:space="preserve">      </w:t>
      </w:r>
      <w:r w:rsidR="00991D9B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="00991D9B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="00991D9B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เก็บรักษาหนังสือแบ่งออกเป็น การเก็บระหว่างปฏิบัติการเก็บเมื่อปฏิบัติเสร็จแล้ว และการเก็บไว้เพื่อใช้ในการตรวจสอบ โดยนำสำเนาหนังสือเวียนและสำเนาเอกสารแนบสำเนาหนังสือส่งออก หลักฐานการรับ-ส่งหนังสือ หนังสือรับที่ดำเนินการแล้ว มาจัดเก็บเข้าแฟ้มเพื่อใช้ประโยชน์ในการดำเนินงานต่อไป</w:t>
      </w:r>
    </w:p>
    <w:p w:rsidR="00991D9B" w:rsidRPr="00685984" w:rsidRDefault="00A651C4" w:rsidP="00991D9B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  <w:t xml:space="preserve">      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ในการจัดเก็บหนังสือและเอกสารให้กำหนดหมวดหมู่หนังสือและเอกสาร และมีการกำหนดอายุจัดเก็บเอกสารของหน่วยงาน เพื่อให้ง่ายต่อการจัดเก็บ ค้นหา ทำลาย และส่งไปจัดเก็บถาวร แบ่งเป็น </w:t>
      </w:r>
      <w:r w:rsidR="00E24A82" w:rsidRPr="00685984">
        <w:rPr>
          <w:rFonts w:ascii="TH Sarabun New" w:eastAsia="TH Sarabun New" w:hAnsi="TH Sarabun New" w:cs="TH Sarabun New"/>
          <w:bCs/>
          <w:sz w:val="28"/>
          <w:szCs w:val="28"/>
        </w:rPr>
        <w:t>2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ประเภท ดังนี้</w:t>
      </w:r>
    </w:p>
    <w:p w:rsidR="00E24A82" w:rsidRPr="00685984" w:rsidRDefault="00FD2C32" w:rsidP="00991D9B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1</w:t>
      </w:r>
      <w:r w:rsidR="00991D9B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มวดหมู่เอกสารประเภททั่วไป เป็นเอกสารที่มีลักษณะคล้ายคลึงกับที่มีอยู่ในทุกหน่วยงาน โดยมีรายละเอียดการจัดหมวดหมู่เอกสารประเภททั่วไปได้แก่</w:t>
      </w:r>
    </w:p>
    <w:p w:rsidR="00E24A82" w:rsidRPr="00685984" w:rsidRDefault="00FD2C32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         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การเงินและงบประมาณ</w:t>
      </w:r>
    </w:p>
    <w:p w:rsidR="00E24A82" w:rsidRPr="00685984" w:rsidRDefault="00FD2C32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         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ข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กฎหมาย คำสั่ง ระเบียบ คู่มือ มติครม.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ค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ทั่วไป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ง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บริหาร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จ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บริหารงานบุคคล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ฉ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ประชุม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ช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พัสดุครุภัณฑ์</w:t>
      </w:r>
    </w:p>
    <w:p w:rsidR="00E24A82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               </w:t>
      </w:r>
      <w:r w:rsidR="00185F42" w:rsidRPr="00685984">
        <w:rPr>
          <w:rFonts w:ascii="TH Sarabun New" w:eastAsia="TH Sarabun New" w:hAnsi="TH Sarabun New" w:cs="TH Sarabun New"/>
          <w:sz w:val="28"/>
          <w:szCs w:val="28"/>
          <w:cs/>
        </w:rPr>
        <w:t>ซ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ที่ดินและสิ่งก่อสร้าง</w:t>
      </w:r>
    </w:p>
    <w:p w:rsidR="00991D9B" w:rsidRPr="00685984" w:rsidRDefault="00EA377B" w:rsidP="00991D9B">
      <w:pPr>
        <w:tabs>
          <w:tab w:val="left" w:pos="567"/>
          <w:tab w:val="left" w:pos="1134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               </w:t>
      </w:r>
      <w:r w:rsidR="007F0C8E" w:rsidRPr="00685984">
        <w:rPr>
          <w:rFonts w:ascii="TH Sarabun New" w:eastAsia="TH Sarabun New" w:hAnsi="TH Sarabun New" w:cs="TH Sarabun New"/>
          <w:sz w:val="28"/>
          <w:szCs w:val="28"/>
          <w:cs/>
        </w:rPr>
        <w:t>ฌ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) เทคโนโลยีสารสนเทศ</w:t>
      </w:r>
    </w:p>
    <w:p w:rsidR="00E24A82" w:rsidRPr="00685984" w:rsidRDefault="00185F42" w:rsidP="00991D9B">
      <w:pPr>
        <w:tabs>
          <w:tab w:val="left" w:pos="567"/>
          <w:tab w:val="left" w:pos="1134"/>
          <w:tab w:val="left" w:pos="1701"/>
          <w:tab w:val="left" w:pos="2552"/>
          <w:tab w:val="left" w:pos="2835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  <w:t xml:space="preserve">      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2</w:t>
      </w:r>
      <w:r w:rsidR="00991D9B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มวดหมู่เอกสารประเภทจำแนกตามภารกิจของหน่วยงาน ตามลักษณะงานที่เป็นภาระหน้าที่หลักของหน่วยงาน</w:t>
      </w:r>
      <w:r w:rsidR="00F43B15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นั้น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มีรายละเอียดดังต่อไปนี้</w:t>
      </w:r>
    </w:p>
    <w:p w:rsidR="004F384A" w:rsidRPr="00685984" w:rsidRDefault="00E24A82" w:rsidP="008A11DE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="007D745C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     </w:t>
      </w:r>
      <w:r w:rsidR="004F384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ก)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เก็บหนังสือ “ระหว่างปฏิบัติ”</w:t>
      </w:r>
    </w:p>
    <w:p w:rsidR="00E24A82" w:rsidRPr="00685984" w:rsidRDefault="0003185A" w:rsidP="008A11DE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ป็นการเก็บหนังสือที่ปฏิบัติยังไม่เสร็จ</w:t>
      </w:r>
      <w:r w:rsidR="00EA377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สิ้น</w:t>
      </w:r>
      <w:r w:rsidR="006E1335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สำหรับ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วิธีการเก็บ</w:t>
      </w:r>
      <w:r w:rsidR="006E1335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จะต้องเหมาะ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ตามขั้นตอนของการปฏิบัติงาน เพื่อให้การรับและส่งหนังสือ</w:t>
      </w:r>
      <w:r w:rsidR="006E1335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ดำเนินการได้สะดวก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โดยสำรวจทะเบียนหนังสือรับเป็นประจำว่าหนังสือตามทะเบียนรับนั้นได้ปฏิบัติหรือไม่ </w:t>
      </w:r>
      <w:r w:rsidR="000126D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พื่อ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ปฏิบัติเพื่อใช้ในกระบวนการ “ค้นหา/ยืม/คืนหนังสือ” ต่อไป</w:t>
      </w:r>
    </w:p>
    <w:p w:rsidR="004F384A" w:rsidRPr="00685984" w:rsidRDefault="00EA377B" w:rsidP="00886A91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     </w:t>
      </w:r>
      <w:r w:rsidR="004F384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ข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เก็บหน</w:t>
      </w:r>
      <w:r w:rsidR="0074392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ังสือ “ปฏิบัติเสร็จแล้ว”</w:t>
      </w:r>
    </w:p>
    <w:p w:rsidR="002B35E0" w:rsidRPr="00685984" w:rsidRDefault="00743923" w:rsidP="00886A91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03185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03185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03185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03185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ก็บหนังสือปฏิบัติเสร็จเรียบร้อยแล้ว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เจ้าหน้าที่ที่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รับผิดชอบจัดทำ “บัญชีหนังสือส่งเก็บ” โดยมีรายละเอียดได้แก่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ลำดับที่ ที่ลงวันที่ เรื่องอายุการเก็บหนังสือ และหมายเหตุ จากนั้นให้ส่งหนังสือและเรื่องปฏิบัติที่เกี่ยวข้องกับหนังสือนั้นพร้อมทั้งบัญชีหนังสือส่งเก็บไปให้หน่วยเก็บที่หน่วยงานนั้น</w:t>
      </w:r>
      <w:r w:rsidR="007D01D4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ๆ</w:t>
      </w:r>
    </w:p>
    <w:p w:rsidR="00E24A82" w:rsidRPr="00685984" w:rsidRDefault="002B35E0" w:rsidP="00077091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="00077091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     </w:t>
      </w:r>
      <w:r w:rsidR="00C33DA5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   </w:t>
      </w:r>
      <w:r w:rsidR="00077091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มื่อได้รับเรื่องแล้วให้เจ้าหน้าที่ผู้รับผิดชอบ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ประทับตรากำหนดเก็บหนังสือไว้ที่มุมล่างด้านขวาของกระดาษแผ่นแรกของหนังสือ และลงชื่อกำกับ</w:t>
      </w:r>
      <w:r w:rsidR="00077091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ไว้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ระบุระยะเวลาที่จัดเก็บ </w:t>
      </w:r>
      <w:r w:rsidR="00077091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าก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เป็นหนังสือที่ต้องเก็บไว้ตลอดไป ให้ประทับตราคำว่า “ห้ามทำลาย” หรือหนังสือที่เก็บโดยมีกำหนดเวลาให้ประทับตราคำว่า “เก็บถึง พ.ศ. </w:t>
      </w:r>
      <w:r w:rsidR="00E24A82" w:rsidRPr="00685984">
        <w:rPr>
          <w:rFonts w:ascii="TH Sarabun New" w:eastAsia="TH Sarabun New" w:hAnsi="TH Sarabun New" w:cs="TH Sarabun New"/>
          <w:bCs/>
          <w:sz w:val="28"/>
          <w:szCs w:val="28"/>
        </w:rPr>
        <w:t>___</w:t>
      </w:r>
      <w:r w:rsidR="00E24A82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”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จากนั้นให้บันทึกรายละเอียดลงใน “ทะเบียนห</w:t>
      </w:r>
      <w:r w:rsidR="002A26F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นังสือเก็บ” ไว้เป็นหลักฐาน</w:t>
      </w:r>
    </w:p>
    <w:p w:rsidR="002A7112" w:rsidRPr="00685984" w:rsidRDefault="00EA377B" w:rsidP="00A7275C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Cs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     </w:t>
      </w:r>
      <w:r w:rsidR="004F384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ค)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ารเก็บหนังสือไว้เพื่อใช้ในการ “ตรวจสอบ”</w:t>
      </w:r>
      <w:r w:rsidR="00E24A82"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="00FE002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FE002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FE002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FE002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</w:t>
      </w:r>
      <w:r w:rsidR="00165C8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165C8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165C8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ป็นหนังสือที่ปฏิบัติเสร็จเรียบร้อยแล้วแต่</w:t>
      </w:r>
      <w:r w:rsidR="002A26F3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ยัง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ต้องใช้ในการตรวจสอบเป็นประจำ 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lastRenderedPageBreak/>
        <w:t>เมื่อ</w:t>
      </w:r>
      <w:r w:rsidR="00051A55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ไม่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ต้องใช้ในการตรวจสอบแล้วให้</w:t>
      </w:r>
      <w:r w:rsidR="00C52E2F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ส่งหนังสือไปยัง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น่วยเก็บของหน่วยงาน</w:t>
      </w:r>
      <w:r w:rsidR="00C41AB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นั้น</w:t>
      </w:r>
      <w:r w:rsidR="004E6CA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และถือว่าเป็น</w:t>
      </w:r>
      <w:r w:rsidR="00E24A82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หนังสือที่ปฏิบัติเสร็จแล้ว</w:t>
      </w:r>
    </w:p>
    <w:p w:rsidR="00E24A82" w:rsidRPr="00685984" w:rsidRDefault="00EA377B" w:rsidP="00674D5F">
      <w:pPr>
        <w:tabs>
          <w:tab w:val="left" w:pos="567"/>
          <w:tab w:val="left" w:pos="1134"/>
          <w:tab w:val="left" w:pos="1701"/>
          <w:tab w:val="left" w:pos="2552"/>
        </w:tabs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    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การ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ก็บถาวร และทำลายหนังสือ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จ้าหน้าที่รับผิดชอบ สำรวจหนังสือที่ครบกำหนดอายุ</w:t>
      </w:r>
      <w:r w:rsidR="00DD2490" w:rsidRPr="00685984">
        <w:rPr>
          <w:rFonts w:ascii="TH Sarabun New" w:eastAsia="TH Sarabun New" w:hAnsi="TH Sarabun New" w:cs="TH Sarabun New"/>
          <w:sz w:val="28"/>
          <w:szCs w:val="28"/>
          <w:cs/>
        </w:rPr>
        <w:t>นปีนั้นทุกปี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จากนั้นจัดทำ “บัญชีหนังสือขอทำลาย” ให้มีต้นฉบับและคู่ </w:t>
      </w:r>
      <w:r w:rsidR="00DD2490" w:rsidRPr="00685984">
        <w:rPr>
          <w:rFonts w:ascii="TH Sarabun New" w:eastAsia="TH Sarabun New" w:hAnsi="TH Sarabun New" w:cs="TH Sarabun New"/>
          <w:sz w:val="28"/>
          <w:szCs w:val="28"/>
          <w:cs/>
        </w:rPr>
        <w:t>และ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นำเสนอหัวหน้าเพื่อพิจารณาแต่งตั้ง“คณะกรรมการทำลายหนังสือ” </w:t>
      </w:r>
      <w:r w:rsidR="000029B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ซึ่งการเก็บถาวรและทำลายหนังสือ</w:t>
      </w:r>
      <w:r w:rsidR="00BA7205" w:rsidRPr="00685984">
        <w:rPr>
          <w:rFonts w:ascii="TH Sarabun New" w:eastAsia="TH Sarabun New" w:hAnsi="TH Sarabun New" w:cs="TH Sarabun New"/>
          <w:sz w:val="28"/>
          <w:szCs w:val="28"/>
          <w:cs/>
        </w:rPr>
        <w:t>สามารถ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แบ่ง</w:t>
      </w:r>
      <w:r w:rsidR="00BA7205" w:rsidRPr="00685984">
        <w:rPr>
          <w:rFonts w:ascii="TH Sarabun New" w:eastAsia="TH Sarabun New" w:hAnsi="TH Sarabun New" w:cs="TH Sarabun New"/>
          <w:sz w:val="28"/>
          <w:szCs w:val="28"/>
          <w:cs/>
        </w:rPr>
        <w:t>ได้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ดังนี้</w:t>
      </w:r>
    </w:p>
    <w:p w:rsidR="00E24A82" w:rsidRPr="00685984" w:rsidRDefault="00E24A82" w:rsidP="00674D5F">
      <w:pPr>
        <w:tabs>
          <w:tab w:val="left" w:pos="1134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1) หนังสือและเอกสารที่ครบกำหนดให้ทำลาย “บัญชีหนังสือขอทำลาย”</w:t>
      </w:r>
    </w:p>
    <w:p w:rsidR="00E24A82" w:rsidRPr="00685984" w:rsidRDefault="00E24A82" w:rsidP="009F3840">
      <w:pPr>
        <w:tabs>
          <w:tab w:val="left" w:pos="1134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2) หนังสือและเอกสารที่ครบกำหนดให้ส่งไปสำนักหอจดหมายเหตุแห่งชาติกรมศิลปากร โดยจัดทำ “บัญชีส่งมอบหนังสือคร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20 </w:t>
      </w:r>
      <w:r w:rsidR="003B5062" w:rsidRPr="00685984">
        <w:rPr>
          <w:rFonts w:ascii="TH Sarabun New" w:eastAsia="TH Sarabun New" w:hAnsi="TH Sarabun New" w:cs="TH Sarabun New"/>
          <w:sz w:val="28"/>
          <w:szCs w:val="28"/>
          <w:cs/>
        </w:rPr>
        <w:t>ปี”</w:t>
      </w:r>
    </w:p>
    <w:p w:rsidR="00E24A82" w:rsidRPr="00685984" w:rsidRDefault="009F3840" w:rsidP="009F3840">
      <w:pPr>
        <w:tabs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  <w:t xml:space="preserve">          </w:t>
      </w:r>
      <w:r w:rsidR="00602594" w:rsidRPr="00685984">
        <w:rPr>
          <w:rFonts w:ascii="TH Sarabun New" w:eastAsia="TH Sarabun New" w:hAnsi="TH Sarabun New" w:cs="TH Sarabun New"/>
          <w:sz w:val="28"/>
          <w:szCs w:val="28"/>
          <w:cs/>
        </w:rPr>
        <w:t>การ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จัดส่งหนังสือที่มีอายุครบ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0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ปีนับจากวันที่ได้จัดทำขึ้นที่เก็บไว้ ณ ส</w:t>
      </w:r>
      <w:r w:rsidR="00602594" w:rsidRPr="00685984">
        <w:rPr>
          <w:rFonts w:ascii="TH Sarabun New" w:eastAsia="TH Sarabun New" w:hAnsi="TH Sarabun New" w:cs="TH Sarabun New"/>
          <w:sz w:val="28"/>
          <w:szCs w:val="28"/>
          <w:cs/>
        </w:rPr>
        <w:t>่วนราชการใด พร้อมทั้งบัญชีส่ง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หนังสือครบ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20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ปี</w:t>
      </w:r>
      <w:r w:rsidR="00602594" w:rsidRPr="00685984">
        <w:rPr>
          <w:rFonts w:ascii="TH Sarabun New" w:eastAsia="TH Sarabun New" w:hAnsi="TH Sarabun New" w:cs="TH Sarabun New"/>
          <w:sz w:val="28"/>
          <w:szCs w:val="28"/>
          <w:cs/>
        </w:rPr>
        <w:t>ไป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ให้สำนักหอจดหมายเหตุแห่งชาติกรมศิลปากร ภายในวันที่ </w:t>
      </w:r>
      <w:r w:rsidR="00E24A82" w:rsidRPr="00685984">
        <w:rPr>
          <w:rFonts w:ascii="TH Sarabun New" w:eastAsia="TH Sarabun New" w:hAnsi="TH Sarabun New" w:cs="TH Sarabun New"/>
          <w:sz w:val="28"/>
          <w:szCs w:val="28"/>
        </w:rPr>
        <w:t>31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มกราคมของปีถัดไป เว้นแต่หนังสือต่อไปนี้</w:t>
      </w:r>
    </w:p>
    <w:p w:rsidR="00525FDD" w:rsidRPr="00685984" w:rsidRDefault="00E24A82" w:rsidP="00674D5F">
      <w:pPr>
        <w:tabs>
          <w:tab w:val="left" w:pos="1134"/>
          <w:tab w:val="left" w:pos="2552"/>
        </w:tabs>
        <w:ind w:firstLine="720"/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525FDD" w:rsidRPr="00685984">
        <w:rPr>
          <w:rFonts w:ascii="TH Sarabun New" w:eastAsia="TH Sarabun New" w:hAnsi="TH Sarabun New" w:cs="TH Sarabun New"/>
          <w:sz w:val="28"/>
          <w:szCs w:val="28"/>
          <w:cs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หนังสือที่ต้องสงวนเป็นความลับให้ปฏิบัติตามกฎหมาย</w:t>
      </w:r>
    </w:p>
    <w:p w:rsidR="00E24A82" w:rsidRPr="00685984" w:rsidRDefault="00E24A82" w:rsidP="00674D5F">
      <w:pPr>
        <w:tabs>
          <w:tab w:val="left" w:pos="1134"/>
          <w:tab w:val="left" w:pos="2552"/>
        </w:tabs>
        <w:ind w:firstLine="720"/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525FDD" w:rsidRPr="00685984">
        <w:rPr>
          <w:rFonts w:ascii="TH Sarabun New" w:eastAsia="TH Sarabun New" w:hAnsi="TH Sarabun New" w:cs="TH Sarabun New"/>
          <w:sz w:val="28"/>
          <w:szCs w:val="28"/>
          <w:cs/>
        </w:rPr>
        <w:t>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หนังสือที่มีกฎหมาย ข้อบังคับ หรือระเบียบที่ออกใช้เป็นการทั่วไปกำหนดไว้เป็นอย่างอื่น</w:t>
      </w:r>
    </w:p>
    <w:p w:rsidR="00525FDD" w:rsidRPr="00685984" w:rsidRDefault="00E24A82" w:rsidP="00674D5F">
      <w:pPr>
        <w:tabs>
          <w:tab w:val="left" w:pos="1134"/>
          <w:tab w:val="left" w:pos="2552"/>
        </w:tabs>
        <w:ind w:firstLine="720"/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525FDD" w:rsidRPr="00685984">
        <w:rPr>
          <w:rFonts w:ascii="TH Sarabun New" w:eastAsia="TH Sarabun New" w:hAnsi="TH Sarabun New" w:cs="TH Sarabun New"/>
          <w:sz w:val="28"/>
          <w:szCs w:val="28"/>
          <w:cs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 หนังสือที่ส่วนราชการมีความจำเป็นต้องเก็บไว้ที่ส่วนราชการนั้น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</w:p>
    <w:p w:rsidR="00E24A82" w:rsidRPr="00685984" w:rsidRDefault="00525FDD" w:rsidP="00525FDD">
      <w:pPr>
        <w:tabs>
          <w:tab w:val="left" w:pos="1134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ab/>
        <w:t xml:space="preserve">                  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โดยการจัดทำบัญชีส่งมอบหนังสือครบ 20 ปี</w:t>
      </w:r>
      <w:r w:rsidR="00057A66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จะต้องมี</w:t>
      </w:r>
      <w:r w:rsidR="00833610" w:rsidRPr="00685984">
        <w:rPr>
          <w:rFonts w:ascii="TH Sarabun New" w:eastAsia="TH Sarabun New" w:hAnsi="TH Sarabun New" w:cs="TH Sarabun New"/>
          <w:sz w:val="28"/>
          <w:szCs w:val="28"/>
          <w:cs/>
        </w:rPr>
        <w:t>น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ต้นฉบับและสำเนาคู่ฉบับ เพื่อให้ส่วนราชการผู้มอบและสำนักหอจดหมายเหตุแห่งชาติกรมศิลปากรผู้รับมอบยึดถือไว้เป็นหลักฐานฝ่ายละฉบับ</w:t>
      </w:r>
      <w:r w:rsidR="004A77F8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E24A82" w:rsidRPr="00685984">
        <w:rPr>
          <w:rFonts w:ascii="TH Sarabun New" w:eastAsia="TH Sarabun New" w:hAnsi="TH Sarabun New" w:cs="TH Sarabun New"/>
          <w:sz w:val="28"/>
          <w:szCs w:val="28"/>
          <w:cs/>
        </w:rPr>
        <w:t>เมื่อหน่วยงานเก็บรักษาเอกสารราชการครบกำหนดระยะเวลาแล้ว ให้ส่งมอบเอกสารราชการแก่กรมศิลปากร เว้นแต่ได้ส่งมอบให้แก่หน่วยงานอื่นของรัฐตามที่กำหนดไว้ในกฎหมายว่าด้วยข้อมูลข่าวสารของราชการในการนี้ให้หน่วยงานของรัฐแจ้งให้กรมศิลปากรทราบด้วย</w:t>
      </w:r>
      <w:r w:rsidR="00EC6F1F"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="005364C2" w:rsidRPr="00685984">
        <w:rPr>
          <w:rFonts w:ascii="TH Sarabun New" w:hAnsi="TH Sarabun New" w:cs="TH Sarabun New"/>
          <w:sz w:val="28"/>
          <w:szCs w:val="28"/>
          <w:cs/>
        </w:rPr>
        <w:t>[</w:t>
      </w:r>
      <w:r w:rsidR="005364C2" w:rsidRPr="00685984">
        <w:rPr>
          <w:rFonts w:ascii="TH Sarabun New" w:hAnsi="TH Sarabun New" w:cs="TH Sarabun New"/>
          <w:sz w:val="28"/>
          <w:szCs w:val="28"/>
        </w:rPr>
        <w:t>1</w:t>
      </w:r>
      <w:r w:rsidR="005364C2" w:rsidRPr="00685984">
        <w:rPr>
          <w:rFonts w:ascii="TH Sarabun New" w:hAnsi="TH Sarabun New" w:cs="TH Sarabun New"/>
          <w:sz w:val="28"/>
          <w:szCs w:val="28"/>
          <w:cs/>
        </w:rPr>
        <w:t>]</w:t>
      </w:r>
    </w:p>
    <w:p w:rsidR="000C53BA" w:rsidRPr="00685984" w:rsidRDefault="002E65BA" w:rsidP="000C53BA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>4.2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>งานวิจัยที่เกี่ยวข้อง</w:t>
      </w:r>
    </w:p>
    <w:p w:rsidR="000C53BA" w:rsidRPr="00685984" w:rsidRDefault="000C53BA" w:rsidP="000C53BA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="002E65BA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4.2.1</w:t>
      </w:r>
      <w:r w:rsidR="0026181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bookmarkStart w:id="4" w:name="_Hlk482802534"/>
      <w:bookmarkEnd w:id="4"/>
      <w:r w:rsidR="0026181B" w:rsidRPr="00685984">
        <w:rPr>
          <w:rFonts w:ascii="TH Sarabun New" w:hAnsi="TH Sarabun New" w:cs="TH Sarabun New"/>
          <w:sz w:val="28"/>
          <w:szCs w:val="28"/>
          <w:cs/>
        </w:rPr>
        <w:t>ระบบสารบรรณอิเล็กทรอนิกส์มหาวิทยาลัยเทคโนโลยีราชมงคลพระนคร</w:t>
      </w:r>
      <w:r w:rsidR="00B85F62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="00FA4B5C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E442BC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FA4B5C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0C53BA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ประกอบไปด้วย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เข้าสู่ระบบสารบรรณอิเล็กทรอนิกส์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ส่งหนังสือภายในมหาวิทยาลัยเทคโนโลยีราชมงคลพระนคร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รับหนังสือจากหน่วยงานภายในมหาวิทยาลัยเทคโนโลยีราชมงคลพระนคร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รับหนังสือจากหน่วยงานภายนอกมหาวิทยาลัยเทคโนโลยีราชมงคลพระนคร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ค้นหาหนังสือ</w:t>
      </w:r>
      <w:bookmarkStart w:id="5" w:name="_Hlk482798440"/>
      <w:bookmarkEnd w:id="5"/>
    </w:p>
    <w:p w:rsidR="00410E86" w:rsidRPr="00685984" w:rsidRDefault="00410E86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A118F8" w:rsidRPr="00685984" w:rsidRDefault="00A118F8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A118F8" w:rsidRPr="00685984" w:rsidRDefault="00A118F8" w:rsidP="00410E86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33027936" wp14:editId="00F0D7A0">
                <wp:simplePos x="0" y="0"/>
                <wp:positionH relativeFrom="margin">
                  <wp:posOffset>76200</wp:posOffset>
                </wp:positionH>
                <wp:positionV relativeFrom="paragraph">
                  <wp:posOffset>45720</wp:posOffset>
                </wp:positionV>
                <wp:extent cx="5135880" cy="4411980"/>
                <wp:effectExtent l="0" t="0" r="26670" b="26670"/>
                <wp:wrapNone/>
                <wp:docPr id="16" name="สี่เหลี่ยมผืนผ้า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35880" cy="441198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59644358" id="สี่เหลี่ยมผืนผ้า 16" o:spid="_x0000_s1026" style="position:absolute;margin-left:6pt;margin-top:3.6pt;width:404.4pt;height:347.4pt;z-index:2516848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" fillcolor="white [3201]" strokecolor="black [3213]" strokeweight="1pt">
                <w10:wrap anchorx="margin"/>
              </v:rect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85888" behindDoc="0" locked="0" layoutInCell="1" allowOverlap="1" wp14:anchorId="74CA4A51" wp14:editId="0F91ED6E">
            <wp:simplePos x="0" y="0"/>
            <wp:positionH relativeFrom="margin">
              <wp:posOffset>4204335</wp:posOffset>
            </wp:positionH>
            <wp:positionV relativeFrom="paragraph">
              <wp:posOffset>121920</wp:posOffset>
            </wp:positionV>
            <wp:extent cx="720000" cy="720000"/>
            <wp:effectExtent l="0" t="0" r="4445" b="4445"/>
            <wp:wrapNone/>
            <wp:docPr id="4" name="รูปภาพ 4" descr="C:\Users\HP\AppData\Local\Microsoft\Windows\INetCache\Content.Word\student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student (3)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87936" behindDoc="0" locked="0" layoutInCell="1" allowOverlap="1" wp14:anchorId="6C4E4CEE" wp14:editId="12EA3A9A">
            <wp:simplePos x="0" y="0"/>
            <wp:positionH relativeFrom="margin">
              <wp:posOffset>2890520</wp:posOffset>
            </wp:positionH>
            <wp:positionV relativeFrom="paragraph">
              <wp:posOffset>68580</wp:posOffset>
            </wp:positionV>
            <wp:extent cx="720000" cy="720000"/>
            <wp:effectExtent l="0" t="0" r="0" b="4445"/>
            <wp:wrapNone/>
            <wp:docPr id="200" name="รูปภาพ 200" descr="C:\Users\HP\AppData\Local\Microsoft\Windows\INetCache\Content.Word\copi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copier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688960" behindDoc="0" locked="0" layoutInCell="1" allowOverlap="1" wp14:anchorId="3ED6EE67" wp14:editId="5684B1B2">
            <wp:simplePos x="0" y="0"/>
            <wp:positionH relativeFrom="column">
              <wp:posOffset>1668780</wp:posOffset>
            </wp:positionH>
            <wp:positionV relativeFrom="paragraph">
              <wp:posOffset>132715</wp:posOffset>
            </wp:positionV>
            <wp:extent cx="720000" cy="720000"/>
            <wp:effectExtent l="0" t="0" r="4445" b="4445"/>
            <wp:wrapNone/>
            <wp:docPr id="205" name="รูปภาพ 205" descr="C:\Users\HP\AppData\Local\Microsoft\Windows\INetCache\Content.Word\hierarchical-struc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P\AppData\Local\Microsoft\Windows\INetCache\Content.Word\hierarchical-structure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6" w:name="_Hlk482798775"/>
      <w:bookmarkEnd w:id="6"/>
      <w:r w:rsidR="0026181B"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8176" behindDoc="0" locked="0" layoutInCell="1" allowOverlap="1" wp14:anchorId="328CC1C9" wp14:editId="5CF2F963">
                <wp:simplePos x="0" y="0"/>
                <wp:positionH relativeFrom="column">
                  <wp:posOffset>3200823</wp:posOffset>
                </wp:positionH>
                <wp:positionV relativeFrom="paragraph">
                  <wp:posOffset>3627331</wp:posOffset>
                </wp:positionV>
                <wp:extent cx="1007110" cy="660400"/>
                <wp:effectExtent l="0" t="0" r="21590" b="25400"/>
                <wp:wrapSquare wrapText="bothSides"/>
                <wp:docPr id="17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66040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Inbox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หน่วยงานที่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8CC1C9" id="_x0000_t202" coordsize="21600,21600" o:spt="202" path="m,l,21600r21600,l21600,xe">
                <v:stroke joinstyle="miter"/>
                <v:path gradientshapeok="t" o:connecttype="rect"/>
              </v:shapetype>
              <v:shape id="กล่องข้อความ 2" o:spid="_x0000_s1029" type="#_x0000_t202" style="position:absolute;margin-left:252.05pt;margin-top:285.6pt;width:79.3pt;height:52pt;z-index:2516981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Inbox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หน่วยงานที่เกี่ยวข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26181B"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7152" behindDoc="0" locked="0" layoutInCell="1" allowOverlap="1" wp14:anchorId="7056273D" wp14:editId="342C3045">
                <wp:simplePos x="0" y="0"/>
                <wp:positionH relativeFrom="column">
                  <wp:posOffset>1599988</wp:posOffset>
                </wp:positionH>
                <wp:positionV relativeFrom="paragraph">
                  <wp:posOffset>3627331</wp:posOffset>
                </wp:positionV>
                <wp:extent cx="1262380" cy="660400"/>
                <wp:effectExtent l="0" t="0" r="13970" b="25400"/>
                <wp:wrapSquare wrapText="bothSides"/>
                <wp:docPr id="2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2380" cy="66040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หน่วยงานผู้รับเปิดและตรวจสอบหนังสือ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56273D" id="_x0000_s1030" type="#_x0000_t202" style="position:absolute;margin-left:126pt;margin-top:285.6pt;width:99.4pt;height:52pt;z-index:2516971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หน่วยงานผู้รับเปิดและตรวจสอบหนังสือ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89984" behindDoc="0" locked="0" layoutInCell="1" allowOverlap="1" wp14:anchorId="1E448A21" wp14:editId="4673DD45">
            <wp:simplePos x="0" y="0"/>
            <wp:positionH relativeFrom="column">
              <wp:posOffset>1816947</wp:posOffset>
            </wp:positionH>
            <wp:positionV relativeFrom="paragraph">
              <wp:posOffset>2771563</wp:posOffset>
            </wp:positionV>
            <wp:extent cx="719455" cy="719455"/>
            <wp:effectExtent l="0" t="0" r="4445" b="4445"/>
            <wp:wrapNone/>
            <wp:docPr id="192" name="รูปภาพ 192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65FC6C44" wp14:editId="1FD2627E">
                <wp:simplePos x="0" y="0"/>
                <wp:positionH relativeFrom="margin">
                  <wp:posOffset>2621703</wp:posOffset>
                </wp:positionH>
                <wp:positionV relativeFrom="paragraph">
                  <wp:posOffset>3092450</wp:posOffset>
                </wp:positionV>
                <wp:extent cx="633600" cy="0"/>
                <wp:effectExtent l="0" t="95250" r="0" b="95250"/>
                <wp:wrapNone/>
                <wp:docPr id="21" name="ลูกศรเชื่อมต่อแบบตรง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>
                          <a:off x="0" y="0"/>
                          <a:ext cx="6336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type w14:anchorId="53F9B5A7" id="_x0000_t32" coordsize="21600,21600" o:spt="32" o:oned="t" path="m,l21600,21600e" filled="f">
                <v:path arrowok="t" fillok="f" o:connecttype="none"/>
                <o:lock v:ext="edit" shapetype="t"/>
              </v:shapetype>
              <v:shape id="ลูกศรเชื่อมต่อแบบตรง 21" o:spid="_x0000_s1026" type="#_x0000_t32" style="position:absolute;margin-left:206.45pt;margin-top:243.5pt;width:49.9pt;height:0;rotation:180;z-index:251703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" strokecolor="red" strokeweight="3pt">
                <v:stroke endarrow="block" joinstyle="miter"/>
                <w10:wrap anchorx="margin"/>
              </v:shape>
            </w:pict>
          </mc:Fallback>
        </mc:AlternateContent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91008" behindDoc="0" locked="0" layoutInCell="1" allowOverlap="1" wp14:anchorId="25B9F5F8" wp14:editId="6A1E01B5">
            <wp:simplePos x="0" y="0"/>
            <wp:positionH relativeFrom="margin">
              <wp:posOffset>3302212</wp:posOffset>
            </wp:positionH>
            <wp:positionV relativeFrom="paragraph">
              <wp:posOffset>2776644</wp:posOffset>
            </wp:positionV>
            <wp:extent cx="719455" cy="719455"/>
            <wp:effectExtent l="0" t="0" r="4445" b="4445"/>
            <wp:wrapNone/>
            <wp:docPr id="195" name="รูปภาพ 195" descr="C:\Users\HP\AppData\Local\Microsoft\Windows\INetCache\Content.Word\mail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HP\AppData\Local\Microsoft\Windows\INetCache\Content.Word\mailing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686912" behindDoc="0" locked="0" layoutInCell="1" allowOverlap="1" wp14:anchorId="3BA1D00F" wp14:editId="49B7937C">
            <wp:simplePos x="0" y="0"/>
            <wp:positionH relativeFrom="column">
              <wp:posOffset>456656</wp:posOffset>
            </wp:positionH>
            <wp:positionV relativeFrom="paragraph">
              <wp:posOffset>96611</wp:posOffset>
            </wp:positionV>
            <wp:extent cx="720000" cy="720000"/>
            <wp:effectExtent l="0" t="0" r="4445" b="4445"/>
            <wp:wrapNone/>
            <wp:docPr id="214" name="รูปภาพ 214" descr="C:\Users\HP\AppData\Local\Microsoft\Windows\INetCache\Content.Word\studen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P\AppData\Local\Microsoft\Windows\INetCache\Content.Word\student (1)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33270FF3" wp14:editId="7C9B9FCF">
                <wp:simplePos x="0" y="0"/>
                <wp:positionH relativeFrom="column">
                  <wp:posOffset>3529330</wp:posOffset>
                </wp:positionH>
                <wp:positionV relativeFrom="paragraph">
                  <wp:posOffset>215265</wp:posOffset>
                </wp:positionV>
                <wp:extent cx="635000" cy="0"/>
                <wp:effectExtent l="0" t="95250" r="0" b="95250"/>
                <wp:wrapNone/>
                <wp:docPr id="29" name="ลูกศรเชื่อมต่อแบบตรง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41B488F7" id="ลูกศรเชื่อมต่อแบบตรง 29" o:spid="_x0000_s1026" type="#_x0000_t32" style="position:absolute;margin-left:277.9pt;margin-top:16.95pt;width:50pt;height:0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794ED3CA" wp14:editId="601FD581">
                <wp:simplePos x="0" y="0"/>
                <wp:positionH relativeFrom="margin">
                  <wp:align>center</wp:align>
                </wp:positionH>
                <wp:positionV relativeFrom="paragraph">
                  <wp:posOffset>223520</wp:posOffset>
                </wp:positionV>
                <wp:extent cx="635000" cy="0"/>
                <wp:effectExtent l="0" t="95250" r="0" b="95250"/>
                <wp:wrapNone/>
                <wp:docPr id="42" name="ลูกศรเชื่อมต่อแบบตรง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68447593" id="ลูกศรเชื่อมต่อแบบตรง 42" o:spid="_x0000_s1026" type="#_x0000_t32" style="position:absolute;margin-left:0;margin-top:17.6pt;width:50pt;height:0;z-index:251700224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" strokecolor="red" strokeweight="3pt">
                <v:stroke endarrow="block" joinstyle="miter"/>
                <w10:wrap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404EB012" wp14:editId="25C58632">
                <wp:simplePos x="0" y="0"/>
                <wp:positionH relativeFrom="column">
                  <wp:posOffset>1158875</wp:posOffset>
                </wp:positionH>
                <wp:positionV relativeFrom="paragraph">
                  <wp:posOffset>224790</wp:posOffset>
                </wp:positionV>
                <wp:extent cx="635000" cy="0"/>
                <wp:effectExtent l="0" t="95250" r="0" b="95250"/>
                <wp:wrapNone/>
                <wp:docPr id="57" name="ลูกศรเชื่อมต่อแบบตรง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AAF8E26" id="ลูกศรเชื่อมต่อแบบตรง 57" o:spid="_x0000_s1026" type="#_x0000_t32" style="position:absolute;margin-left:91.25pt;margin-top:17.7pt;width:50pt;height:0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6128" behindDoc="0" locked="0" layoutInCell="1" allowOverlap="1" wp14:anchorId="22A1D331" wp14:editId="352FBBCB">
                <wp:simplePos x="0" y="0"/>
                <wp:positionH relativeFrom="margin">
                  <wp:posOffset>3939540</wp:posOffset>
                </wp:positionH>
                <wp:positionV relativeFrom="paragraph">
                  <wp:posOffset>456565</wp:posOffset>
                </wp:positionV>
                <wp:extent cx="1157605" cy="1455420"/>
                <wp:effectExtent l="0" t="0" r="23495" b="11430"/>
                <wp:wrapSquare wrapText="bothSides"/>
                <wp:docPr id="60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57605" cy="145542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เจ้าหน้าที่สารบรรณ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Download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อกสารเข้าระบบ บันทึกรายการหนังสือส่ง  ลงทะเบียนส่ง ส่งต่อให้หน่วยงานที่เกี่ยวข้อง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A1D331" id="_x0000_s1031" type="#_x0000_t202" style="position:absolute;margin-left:310.2pt;margin-top:35.95pt;width:91.15pt;height:114.6pt;z-index:25169612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เจ้าหน้าที่สารบรรณ </w:t>
                      </w: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Download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อกสารเข้าระบบ บันทึกรายการหนังสือส่ง  ลงทะเบียนส่ง ส่งต่อให้หน่วยงานที่เกี่ยวข้อง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4080" behindDoc="0" locked="0" layoutInCell="1" allowOverlap="1" wp14:anchorId="13C9938D" wp14:editId="372E51F4">
                <wp:simplePos x="0" y="0"/>
                <wp:positionH relativeFrom="column">
                  <wp:posOffset>1350645</wp:posOffset>
                </wp:positionH>
                <wp:positionV relativeFrom="paragraph">
                  <wp:posOffset>473710</wp:posOffset>
                </wp:positionV>
                <wp:extent cx="1262380" cy="402590"/>
                <wp:effectExtent l="0" t="0" r="13970" b="16510"/>
                <wp:wrapSquare wrapText="bothSides"/>
                <wp:docPr id="5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2380" cy="40259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 w:rsidRPr="00B469B9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 xml:space="preserve">ผอ. /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cs/>
                              </w:rPr>
                              <w:t>คณ</w:t>
                            </w:r>
                            <w:r w:rsidRPr="00B469B9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บดีลงนาม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C9938D" id="_x0000_s1032" type="#_x0000_t202" style="position:absolute;margin-left:106.35pt;margin-top:37.3pt;width:99.4pt;height:31.7pt;z-index:2516940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 w:rsidRPr="00B469B9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 xml:space="preserve">ผอ. / 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cs/>
                        </w:rPr>
                        <w:t>คณ</w:t>
                      </w:r>
                      <w:r w:rsidRPr="00B469B9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บดีลงนาม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3056" behindDoc="0" locked="0" layoutInCell="1" allowOverlap="1" wp14:anchorId="070ACD4B" wp14:editId="44726CF2">
                <wp:simplePos x="0" y="0"/>
                <wp:positionH relativeFrom="column">
                  <wp:posOffset>175260</wp:posOffset>
                </wp:positionH>
                <wp:positionV relativeFrom="paragraph">
                  <wp:posOffset>471805</wp:posOffset>
                </wp:positionV>
                <wp:extent cx="990600" cy="1394460"/>
                <wp:effectExtent l="0" t="0" r="19050" b="15240"/>
                <wp:wrapSquare wrapText="bothSides"/>
                <wp:docPr id="217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90600" cy="139446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bookmarkStart w:id="7" w:name="_Hlk482802525"/>
                            <w:bookmarkEnd w:id="7"/>
                            <w:r w:rsidRPr="00B469B9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ผู้</w:t>
                            </w:r>
                            <w:r w:rsidRPr="00B469B9"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</w:rPr>
                              <w:t>ปฏิบั</w:t>
                            </w:r>
                            <w:r w:rsidRPr="00B469B9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 xml:space="preserve">ติงานจัดทำเอกสารและพิมพ์บันทึกเตรียมเสนอ ผอ. /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cs/>
                              </w:rPr>
                              <w:t>คณ</w:t>
                            </w:r>
                            <w:r w:rsidRPr="00B469B9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บดีลงนาม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0ACD4B" id="_x0000_s1033" type="#_x0000_t202" style="position:absolute;margin-left:13.8pt;margin-top:37.15pt;width:78pt;height:109.8pt;z-index:2516930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bookmarkStart w:id="8" w:name="_Hlk482802525"/>
                      <w:bookmarkEnd w:id="8"/>
                      <w:r w:rsidRPr="00B469B9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ผู้</w:t>
                      </w:r>
                      <w:r w:rsidRPr="00B469B9"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</w:rPr>
                        <w:t>ปฏิบั</w:t>
                      </w:r>
                      <w:r w:rsidRPr="00B469B9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 xml:space="preserve">ติงานจัดทำเอกสารและพิมพ์บันทึกเตรียมเสนอ ผอ. / 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cs/>
                        </w:rPr>
                        <w:t>คณ</w:t>
                      </w:r>
                      <w:r w:rsidRPr="00B469B9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บดีลงนาม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695104" behindDoc="0" locked="0" layoutInCell="1" allowOverlap="1" wp14:anchorId="03442F0B" wp14:editId="69CD79BB">
                <wp:simplePos x="0" y="0"/>
                <wp:positionH relativeFrom="column">
                  <wp:posOffset>2880360</wp:posOffset>
                </wp:positionH>
                <wp:positionV relativeFrom="paragraph">
                  <wp:posOffset>173990</wp:posOffset>
                </wp:positionV>
                <wp:extent cx="800100" cy="1188720"/>
                <wp:effectExtent l="0" t="0" r="19050" b="11430"/>
                <wp:wrapSquare wrapText="bothSides"/>
                <wp:docPr id="61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0100" cy="118872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แกนเอกสารเตรียมเก็บในระบบสารบรรณ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42F0B" id="_x0000_s1034" type="#_x0000_t202" style="position:absolute;margin-left:226.8pt;margin-top:13.7pt;width:63pt;height:93.6pt;z-index:2516951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แกนเอกสารเตรียมเก็บในระบบสารบรรณ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51943ED" wp14:editId="154FD83B">
                <wp:simplePos x="0" y="0"/>
                <wp:positionH relativeFrom="column">
                  <wp:posOffset>4206240</wp:posOffset>
                </wp:positionH>
                <wp:positionV relativeFrom="paragraph">
                  <wp:posOffset>64770</wp:posOffset>
                </wp:positionV>
                <wp:extent cx="495300" cy="732790"/>
                <wp:effectExtent l="38100" t="19050" r="19050" b="48260"/>
                <wp:wrapNone/>
                <wp:docPr id="18" name="ลูกศรเชื่อมต่อแบบตรง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495300" cy="73279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FDC6CB2" id="ลูกศรเชื่อมต่อแบบตรง 18" o:spid="_x0000_s1026" type="#_x0000_t32" style="position:absolute;margin-left:331.2pt;margin-top:5.1pt;width:39pt;height:57.7pt;flip:x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410E86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1C347C0F" wp14:editId="2488163B">
                <wp:simplePos x="0" y="0"/>
                <wp:positionH relativeFrom="margin">
                  <wp:align>center</wp:align>
                </wp:positionH>
                <wp:positionV relativeFrom="paragraph">
                  <wp:posOffset>33020</wp:posOffset>
                </wp:positionV>
                <wp:extent cx="4968000" cy="8467"/>
                <wp:effectExtent l="19050" t="19050" r="23495" b="29845"/>
                <wp:wrapNone/>
                <wp:docPr id="58" name="ตัวเชื่อมต่อตรง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68000" cy="8467"/>
                        </a:xfrm>
                        <a:prstGeom prst="line">
                          <a:avLst/>
                        </a:prstGeom>
                        <a:ln w="38100">
                          <a:prstDash val="sys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line w14:anchorId="1DA292D8" id="ตัวเชื่อมต่อตรง 58" o:spid="_x0000_s1026" style="position:absolute;z-index:25169203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" from="0,2.6pt" to="391.2pt,3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" strokecolor="black [3200]" strokeweight="3pt">
                <v:stroke dashstyle="3 1" joinstyle="miter"/>
                <w10:wrap anchorx="margin"/>
              </v:line>
            </w:pict>
          </mc:Fallback>
        </mc:AlternateConten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365AB" w:rsidRPr="00685984" w:rsidRDefault="004365AB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984004" w:rsidRPr="00685984" w:rsidRDefault="0026181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5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แสดงขั้นตอนการส่งหนังสือภายในม</w:t>
      </w:r>
      <w:r w:rsidR="00410E86" w:rsidRPr="00685984">
        <w:rPr>
          <w:rFonts w:ascii="TH Sarabun New" w:hAnsi="TH Sarabun New" w:cs="TH Sarabun New"/>
          <w:sz w:val="28"/>
          <w:szCs w:val="28"/>
          <w:cs/>
        </w:rPr>
        <w:t>หาวิทยาลัยเทคโนโลยีราชมงคลพระนครระหว่างเจ้าหน้าที่และหน่วยงาน</w:t>
      </w:r>
      <w:r w:rsidR="0097371B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97371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020DAB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97371B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410E86">
      <w:pPr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76B" w:rsidRPr="00685984" w:rsidRDefault="00E5376B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0AC3F8BE" wp14:editId="1B2A5A88">
                <wp:simplePos x="0" y="0"/>
                <wp:positionH relativeFrom="margin">
                  <wp:align>left</wp:align>
                </wp:positionH>
                <wp:positionV relativeFrom="paragraph">
                  <wp:posOffset>53340</wp:posOffset>
                </wp:positionV>
                <wp:extent cx="5257800" cy="5867400"/>
                <wp:effectExtent l="0" t="0" r="19050" b="19050"/>
                <wp:wrapNone/>
                <wp:docPr id="22" name="สี่เหลี่ยมผืนผ้า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57800" cy="58674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4365AB"/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Pr="00556035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AC3F8BE" id="สี่เหลี่ยมผืนผ้า 22" o:spid="_x0000_s1035" style="position:absolute;margin-left:0;margin-top:4.2pt;width:414pt;height:462pt;z-index:25170432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" fillcolor="white [3201]" strokecolor="black [3213]" strokeweight="1pt">
                <v:textbox>
                  <w:txbxContent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4365AB"/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Pr="00556035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08416" behindDoc="0" locked="0" layoutInCell="1" allowOverlap="1" wp14:anchorId="42DFCE26" wp14:editId="1EF4713B">
            <wp:simplePos x="0" y="0"/>
            <wp:positionH relativeFrom="margin">
              <wp:posOffset>3964940</wp:posOffset>
            </wp:positionH>
            <wp:positionV relativeFrom="paragraph">
              <wp:posOffset>210185</wp:posOffset>
            </wp:positionV>
            <wp:extent cx="719455" cy="719455"/>
            <wp:effectExtent l="0" t="0" r="4445" b="4445"/>
            <wp:wrapNone/>
            <wp:docPr id="216" name="รูปภาพ 216" descr="C:\Users\HP\AppData\Local\Microsoft\Windows\INetCache\Content.Word\student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student (3)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15584" behindDoc="0" locked="0" layoutInCell="1" allowOverlap="1" wp14:anchorId="138BE34D" wp14:editId="789BC17C">
            <wp:simplePos x="0" y="0"/>
            <wp:positionH relativeFrom="column">
              <wp:posOffset>1441450</wp:posOffset>
            </wp:positionH>
            <wp:positionV relativeFrom="paragraph">
              <wp:posOffset>201295</wp:posOffset>
            </wp:positionV>
            <wp:extent cx="720000" cy="720000"/>
            <wp:effectExtent l="0" t="0" r="0" b="4445"/>
            <wp:wrapNone/>
            <wp:docPr id="37" name="รูปภาพ 37" descr="C:\Users\HP\AppData\Local\Microsoft\Windows\INetCache\Content.Word\n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P\AppData\Local\Microsoft\Windows\INetCache\Content.Word\nw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05344" behindDoc="0" locked="0" layoutInCell="1" allowOverlap="1" wp14:anchorId="423C3600" wp14:editId="1AF06629">
            <wp:simplePos x="0" y="0"/>
            <wp:positionH relativeFrom="column">
              <wp:posOffset>295275</wp:posOffset>
            </wp:positionH>
            <wp:positionV relativeFrom="paragraph">
              <wp:posOffset>242993</wp:posOffset>
            </wp:positionV>
            <wp:extent cx="720000" cy="720000"/>
            <wp:effectExtent l="0" t="0" r="4445" b="4445"/>
            <wp:wrapNone/>
            <wp:docPr id="24" name="รูปภาพ 24" descr="C:\Users\HP\Downloads\postm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HP\Downloads\postman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09440" behindDoc="0" locked="0" layoutInCell="1" allowOverlap="1" wp14:anchorId="22A8ADB7" wp14:editId="3C1D11AF">
            <wp:simplePos x="0" y="0"/>
            <wp:positionH relativeFrom="margin">
              <wp:posOffset>2711450</wp:posOffset>
            </wp:positionH>
            <wp:positionV relativeFrom="paragraph">
              <wp:posOffset>9525</wp:posOffset>
            </wp:positionV>
            <wp:extent cx="719455" cy="719455"/>
            <wp:effectExtent l="0" t="0" r="0" b="4445"/>
            <wp:wrapNone/>
            <wp:docPr id="219" name="รูปภาพ 219" descr="C:\Users\HP\AppData\Local\Microsoft\Windows\INetCache\Content.Word\copi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copier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3536" behindDoc="0" locked="0" layoutInCell="1" allowOverlap="1" wp14:anchorId="7B954275" wp14:editId="28236E54">
                <wp:simplePos x="0" y="0"/>
                <wp:positionH relativeFrom="column">
                  <wp:posOffset>177588</wp:posOffset>
                </wp:positionH>
                <wp:positionV relativeFrom="paragraph">
                  <wp:posOffset>725170</wp:posOffset>
                </wp:positionV>
                <wp:extent cx="914400" cy="897255"/>
                <wp:effectExtent l="0" t="0" r="19050" b="17145"/>
                <wp:wrapSquare wrapText="bothSides"/>
                <wp:docPr id="3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14400" cy="89725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ไปรษณีย์นำจดหมายมาส่งกองกลา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954275" id="_x0000_s1036" type="#_x0000_t202" style="position:absolute;left:0;text-align:left;margin-left:14pt;margin-top:57.1pt;width:1in;height:70.65pt;z-index:2517135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ไปรษณีย์นำจดหมายมาส่งกองกลา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06A490B6" wp14:editId="72504F0F">
                <wp:simplePos x="0" y="0"/>
                <wp:positionH relativeFrom="column">
                  <wp:posOffset>3316605</wp:posOffset>
                </wp:positionH>
                <wp:positionV relativeFrom="paragraph">
                  <wp:posOffset>26670</wp:posOffset>
                </wp:positionV>
                <wp:extent cx="635000" cy="0"/>
                <wp:effectExtent l="0" t="95250" r="0" b="95250"/>
                <wp:wrapNone/>
                <wp:docPr id="48" name="ลูกศรเชื่อมต่อแบบตรง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B0EF4BD" id="ลูกศรเชื่อมต่อแบบตรง 48" o:spid="_x0000_s1026" type="#_x0000_t32" style="position:absolute;margin-left:261.15pt;margin-top:2.1pt;width:50pt;height:0;z-index:251724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0DF5F474" wp14:editId="2FAFBF50">
                <wp:simplePos x="0" y="0"/>
                <wp:positionH relativeFrom="column">
                  <wp:posOffset>2039620</wp:posOffset>
                </wp:positionH>
                <wp:positionV relativeFrom="paragraph">
                  <wp:posOffset>13970</wp:posOffset>
                </wp:positionV>
                <wp:extent cx="635000" cy="0"/>
                <wp:effectExtent l="0" t="95250" r="0" b="95250"/>
                <wp:wrapNone/>
                <wp:docPr id="47" name="ลูกศรเชื่อมต่อแบบตรง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C0ED0A9" id="ลูกศรเชื่อมต่อแบบตรง 47" o:spid="_x0000_s1026" type="#_x0000_t32" style="position:absolute;margin-left:160.6pt;margin-top:1.1pt;width:50pt;height:0;z-index:251723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44B2A3F" wp14:editId="52A05F9E">
                <wp:simplePos x="0" y="0"/>
                <wp:positionH relativeFrom="column">
                  <wp:posOffset>941070</wp:posOffset>
                </wp:positionH>
                <wp:positionV relativeFrom="paragraph">
                  <wp:posOffset>23495</wp:posOffset>
                </wp:positionV>
                <wp:extent cx="635000" cy="0"/>
                <wp:effectExtent l="0" t="95250" r="0" b="95250"/>
                <wp:wrapNone/>
                <wp:docPr id="46" name="ลูกศรเชื่อมต่อแบบตรง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47FC6DE8" id="ลูกศรเชื่อมต่อแบบตรง 46" o:spid="_x0000_s1026" type="#_x0000_t32" style="position:absolute;margin-left:74.1pt;margin-top:1.85pt;width:50pt;height:0;z-index:251722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" strokecolor="red" strokeweight="3pt">
                <v:stroke endarrow="block" joinstyle="miter"/>
              </v:shape>
            </w:pict>
          </mc:Fallback>
        </mc:AlternateContent>
      </w:r>
    </w:p>
    <w:p w:rsidR="004365AB" w:rsidRPr="00685984" w:rsidRDefault="004365AB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4560" behindDoc="0" locked="0" layoutInCell="1" allowOverlap="1" wp14:anchorId="653874DC" wp14:editId="41E7FB02">
                <wp:simplePos x="0" y="0"/>
                <wp:positionH relativeFrom="column">
                  <wp:posOffset>1310640</wp:posOffset>
                </wp:positionH>
                <wp:positionV relativeFrom="paragraph">
                  <wp:posOffset>74295</wp:posOffset>
                </wp:positionV>
                <wp:extent cx="914400" cy="871855"/>
                <wp:effectExtent l="0" t="0" r="19050" b="23495"/>
                <wp:wrapNone/>
                <wp:docPr id="3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14400" cy="87185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กองกลางรับหนังสือและตรวจสอ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3874DC" id="_x0000_s1037" type="#_x0000_t202" style="position:absolute;margin-left:103.2pt;margin-top:5.85pt;width:1in;height:68.65pt;z-index:2517145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กองกลางรับหนังสือและตรวจสอบ</w:t>
                      </w:r>
                    </w:p>
                  </w:txbxContent>
                </v:textbox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7632" behindDoc="0" locked="0" layoutInCell="1" allowOverlap="1" wp14:anchorId="052628FC" wp14:editId="23FEF25D">
                <wp:simplePos x="0" y="0"/>
                <wp:positionH relativeFrom="margin">
                  <wp:posOffset>3756660</wp:posOffset>
                </wp:positionH>
                <wp:positionV relativeFrom="paragraph">
                  <wp:posOffset>90170</wp:posOffset>
                </wp:positionV>
                <wp:extent cx="1387475" cy="1181100"/>
                <wp:effectExtent l="0" t="0" r="22225" b="19050"/>
                <wp:wrapSquare wrapText="bothSides"/>
                <wp:docPr id="40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7475" cy="118110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4365A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เจ้าหน้าที่สารบรรณ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Download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อกสารเข้าระบบ บันทึกรายการหนังสือส่ง  ลงทะเบียนส่ง ส่งต่อให้หน่วยงานที่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2628FC" id="_x0000_s1038" type="#_x0000_t202" style="position:absolute;margin-left:295.8pt;margin-top:7.1pt;width:109.25pt;height:93pt;z-index:25171763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4365A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เจ้าหน้าที่สารบรรณ </w:t>
                      </w: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Download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อกสารเข้าระบบ บันทึกรายการหนังสือส่ง  ลงทะเบียนส่ง ส่งต่อให้หน่วยงานที่เกี่ยวข้อง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6608" behindDoc="0" locked="0" layoutInCell="1" allowOverlap="1" wp14:anchorId="432C4B07" wp14:editId="154723E3">
                <wp:simplePos x="0" y="0"/>
                <wp:positionH relativeFrom="column">
                  <wp:posOffset>2613660</wp:posOffset>
                </wp:positionH>
                <wp:positionV relativeFrom="paragraph">
                  <wp:posOffset>104775</wp:posOffset>
                </wp:positionV>
                <wp:extent cx="914400" cy="871855"/>
                <wp:effectExtent l="0" t="0" r="19050" b="23495"/>
                <wp:wrapNone/>
                <wp:docPr id="38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14400" cy="87185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แกนเอกสารเตรียมเก็บในระบบสารบรรณ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2C4B07" id="_x0000_s1039" type="#_x0000_t202" style="position:absolute;margin-left:205.8pt;margin-top:8.25pt;width:1in;height:68.65pt;z-index:2517166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แกนเอกสารเตรียมเก็บในระบบสารบรรณ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51424" behindDoc="0" locked="0" layoutInCell="1" allowOverlap="1" wp14:anchorId="724C4EAD" wp14:editId="74732B98">
                <wp:simplePos x="0" y="0"/>
                <wp:positionH relativeFrom="column">
                  <wp:posOffset>198120</wp:posOffset>
                </wp:positionH>
                <wp:positionV relativeFrom="paragraph">
                  <wp:posOffset>232092</wp:posOffset>
                </wp:positionV>
                <wp:extent cx="922655" cy="338455"/>
                <wp:effectExtent l="0" t="0" r="10795" b="23495"/>
                <wp:wrapNone/>
                <wp:docPr id="238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22655" cy="338455"/>
                        </a:xfrm>
                        <a:prstGeom prst="rect">
                          <a:avLst/>
                        </a:prstGeom>
                        <a:ln>
                          <a:headEnd/>
                          <a:tailEnd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A2BC2" w:rsidRPr="00292668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cs/>
                              </w:rPr>
                            </w:pPr>
                            <w:r w:rsidRPr="00292668"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sz w:val="28"/>
                                <w:cs/>
                              </w:rPr>
                              <w:t>ผู้ส่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4C4EAD" id="_x0000_s1040" type="#_x0000_t202" style="position:absolute;margin-left:15.6pt;margin-top:18.25pt;width:72.65pt;height:26.65pt;z-index:2517514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" fillcolor="#5b9bd5 [3204]" strokecolor="#1f4d78 [1604]" strokeweight="1pt">
                <v:textbox>
                  <w:txbxContent>
                    <w:p w:rsidR="007A2BC2" w:rsidRPr="00292668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cs/>
                        </w:rPr>
                      </w:pPr>
                      <w:r w:rsidRPr="00292668">
                        <w:rPr>
                          <w:rFonts w:ascii="TH Sarabun New" w:hAnsi="TH Sarabun New" w:cs="TH Sarabun New" w:hint="cs"/>
                          <w:b/>
                          <w:bCs/>
                          <w:sz w:val="28"/>
                          <w:cs/>
                        </w:rPr>
                        <w:t>ผู้ส่ง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748D0088" wp14:editId="605A5971">
                <wp:simplePos x="0" y="0"/>
                <wp:positionH relativeFrom="column">
                  <wp:posOffset>4273232</wp:posOffset>
                </wp:positionH>
                <wp:positionV relativeFrom="paragraph">
                  <wp:posOffset>108269</wp:posOffset>
                </wp:positionV>
                <wp:extent cx="396000" cy="0"/>
                <wp:effectExtent l="102553" t="0" r="126047" b="49848"/>
                <wp:wrapNone/>
                <wp:docPr id="50" name="ลูกศรเชื่อมต่อแบบตรง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396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4899DB3" id="ลูกศรเชื่อมต่อแบบตรง 50" o:spid="_x0000_s1026" type="#_x0000_t32" style="position:absolute;margin-left:336.45pt;margin-top:8.55pt;width:31.2pt;height:0;rotation:90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06368" behindDoc="0" locked="0" layoutInCell="1" allowOverlap="1" wp14:anchorId="0711B5A9" wp14:editId="4D72C7B8">
            <wp:simplePos x="0" y="0"/>
            <wp:positionH relativeFrom="column">
              <wp:posOffset>4103370</wp:posOffset>
            </wp:positionH>
            <wp:positionV relativeFrom="paragraph">
              <wp:posOffset>209550</wp:posOffset>
            </wp:positionV>
            <wp:extent cx="719455" cy="719455"/>
            <wp:effectExtent l="0" t="0" r="4445" b="4445"/>
            <wp:wrapNone/>
            <wp:docPr id="25" name="รูปภาพ 25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07392" behindDoc="0" locked="0" layoutInCell="1" allowOverlap="1" wp14:anchorId="4764C7F1" wp14:editId="00574A30">
            <wp:simplePos x="0" y="0"/>
            <wp:positionH relativeFrom="column">
              <wp:posOffset>2741295</wp:posOffset>
            </wp:positionH>
            <wp:positionV relativeFrom="paragraph">
              <wp:posOffset>242570</wp:posOffset>
            </wp:positionV>
            <wp:extent cx="719455" cy="719455"/>
            <wp:effectExtent l="0" t="0" r="4445" b="4445"/>
            <wp:wrapNone/>
            <wp:docPr id="220" name="รูปภาพ 220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2FC5BA8D" wp14:editId="4F928605">
                <wp:simplePos x="0" y="0"/>
                <wp:positionH relativeFrom="margin">
                  <wp:posOffset>99060</wp:posOffset>
                </wp:positionH>
                <wp:positionV relativeFrom="paragraph">
                  <wp:posOffset>48896</wp:posOffset>
                </wp:positionV>
                <wp:extent cx="5021580" cy="22860"/>
                <wp:effectExtent l="19050" t="19050" r="26670" b="34290"/>
                <wp:wrapNone/>
                <wp:docPr id="34" name="ตัวเชื่อมต่อตรง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021580" cy="22860"/>
                        </a:xfrm>
                        <a:prstGeom prst="line">
                          <a:avLst/>
                        </a:prstGeom>
                        <a:ln w="38100">
                          <a:prstDash val="sys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line w14:anchorId="0D6F58A9" id="ตัวเชื่อมต่อตรง 34" o:spid="_x0000_s1026" style="position:absolute;flip:y;z-index:251712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7.8pt,3.85pt" to="403.2pt,5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" strokecolor="black [3200]" strokeweight="3pt">
                <v:stroke dashstyle="3 1" joinstyle="miter"/>
                <w10:wrap anchorx="margin"/>
              </v:line>
            </w:pict>
          </mc:Fallback>
        </mc:AlternateContent>
      </w: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10464" behindDoc="0" locked="0" layoutInCell="1" allowOverlap="1" wp14:anchorId="57503232" wp14:editId="3AA27FE8">
            <wp:simplePos x="0" y="0"/>
            <wp:positionH relativeFrom="column">
              <wp:posOffset>1357630</wp:posOffset>
            </wp:positionH>
            <wp:positionV relativeFrom="paragraph">
              <wp:posOffset>74930</wp:posOffset>
            </wp:positionV>
            <wp:extent cx="719455" cy="719455"/>
            <wp:effectExtent l="0" t="0" r="4445" b="4445"/>
            <wp:wrapNone/>
            <wp:docPr id="30" name="รูปภาพ 30" descr="C:\Users\HP\AppData\Local\Microsoft\Windows\INetCache\Content.Word\studen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P\AppData\Local\Microsoft\Windows\INetCache\Content.Word\student (1)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52448" behindDoc="0" locked="0" layoutInCell="1" allowOverlap="1" wp14:anchorId="015C6407" wp14:editId="5076131E">
                <wp:simplePos x="0" y="0"/>
                <wp:positionH relativeFrom="column">
                  <wp:posOffset>213360</wp:posOffset>
                </wp:positionH>
                <wp:positionV relativeFrom="paragraph">
                  <wp:posOffset>93980</wp:posOffset>
                </wp:positionV>
                <wp:extent cx="922655" cy="338455"/>
                <wp:effectExtent l="0" t="0" r="10795" b="23495"/>
                <wp:wrapNone/>
                <wp:docPr id="23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22655" cy="338455"/>
                        </a:xfrm>
                        <a:prstGeom prst="rect">
                          <a:avLst/>
                        </a:prstGeom>
                        <a:ln>
                          <a:headEnd/>
                          <a:tailEnd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A2BC2" w:rsidRPr="00292668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b/>
                                <w:bCs/>
                                <w:sz w:val="28"/>
                                <w:cs/>
                              </w:rPr>
                              <w:t>ผู้รั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5C6407" id="_x0000_s1041" type="#_x0000_t202" style="position:absolute;margin-left:16.8pt;margin-top:7.4pt;width:72.65pt;height:26.65pt;z-index:2517524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" fillcolor="#5b9bd5 [3204]" strokecolor="#1f4d78 [1604]" strokeweight="1pt">
                <v:textbox>
                  <w:txbxContent>
                    <w:p w:rsidR="007A2BC2" w:rsidRPr="00292668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b/>
                          <w:bCs/>
                          <w:sz w:val="28"/>
                          <w:cs/>
                        </w:rPr>
                        <w:t>ผู้รับ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32D91D21" wp14:editId="4E3F47CA">
                <wp:simplePos x="0" y="0"/>
                <wp:positionH relativeFrom="margin">
                  <wp:posOffset>3275330</wp:posOffset>
                </wp:positionH>
                <wp:positionV relativeFrom="paragraph">
                  <wp:posOffset>193674</wp:posOffset>
                </wp:positionV>
                <wp:extent cx="633600" cy="0"/>
                <wp:effectExtent l="0" t="95250" r="0" b="95250"/>
                <wp:wrapNone/>
                <wp:docPr id="53" name="ลูกศรเชื่อมต่อแบบตรง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>
                          <a:off x="0" y="0"/>
                          <a:ext cx="6336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B8E724C" id="ลูกศรเชื่อมต่อแบบตรง 53" o:spid="_x0000_s1026" type="#_x0000_t32" style="position:absolute;margin-left:257.9pt;margin-top:15.25pt;width:49.9pt;height:0;rotation:180;z-index:2517278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" strokecolor="red" strokeweight="3pt">
                <v:stroke endarrow="block" joinstyle="miter"/>
                <w10:wrap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0A5A9AF3" wp14:editId="50F71B24">
                <wp:simplePos x="0" y="0"/>
                <wp:positionH relativeFrom="margin">
                  <wp:posOffset>2000250</wp:posOffset>
                </wp:positionH>
                <wp:positionV relativeFrom="paragraph">
                  <wp:posOffset>199390</wp:posOffset>
                </wp:positionV>
                <wp:extent cx="633600" cy="0"/>
                <wp:effectExtent l="0" t="95250" r="0" b="95250"/>
                <wp:wrapNone/>
                <wp:docPr id="54" name="ลูกศรเชื่อมต่อแบบตรง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>
                          <a:off x="0" y="0"/>
                          <a:ext cx="6336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34A5CE9C" id="ลูกศรเชื่อมต่อแบบตรง 54" o:spid="_x0000_s1026" type="#_x0000_t32" style="position:absolute;margin-left:157.5pt;margin-top:15.7pt;width:49.9pt;height:0;rotation:180;z-index:2517288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" strokecolor="red" strokeweight="3pt">
                <v:stroke endarrow="block" joinstyle="miter"/>
                <w10:wrap anchorx="margin"/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365A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8656" behindDoc="0" locked="0" layoutInCell="1" allowOverlap="1" wp14:anchorId="518FE96A" wp14:editId="18FA59B5">
                <wp:simplePos x="0" y="0"/>
                <wp:positionH relativeFrom="column">
                  <wp:posOffset>2677160</wp:posOffset>
                </wp:positionH>
                <wp:positionV relativeFrom="paragraph">
                  <wp:posOffset>66357</wp:posOffset>
                </wp:positionV>
                <wp:extent cx="914400" cy="807720"/>
                <wp:effectExtent l="0" t="0" r="19050" b="11430"/>
                <wp:wrapSquare wrapText="bothSides"/>
                <wp:docPr id="41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14400" cy="80772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กดปุ่มลงทะเบียนรับหนังสือและส่งให้ผู้ที่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8FE96A" id="_x0000_s1042" type="#_x0000_t202" style="position:absolute;margin-left:210.8pt;margin-top:5.2pt;width:1in;height:63.6pt;z-index:2517186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กดปุ่มลงทะเบียนรับหนังสือและส่งให้ผู้ที่เกี่ยวข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20704" behindDoc="0" locked="0" layoutInCell="1" allowOverlap="1" wp14:anchorId="6D811B18" wp14:editId="0CF95ABD">
                <wp:simplePos x="0" y="0"/>
                <wp:positionH relativeFrom="column">
                  <wp:posOffset>1059180</wp:posOffset>
                </wp:positionH>
                <wp:positionV relativeFrom="paragraph">
                  <wp:posOffset>114935</wp:posOffset>
                </wp:positionV>
                <wp:extent cx="1262380" cy="803910"/>
                <wp:effectExtent l="0" t="0" r="13970" b="15240"/>
                <wp:wrapSquare wrapText="bothSides"/>
                <wp:docPr id="4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2380" cy="80391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ผู้เกี่ยวข้องได้รับเรื่องและดำเนินการในส่วนที่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811B18" id="_x0000_s1043" type="#_x0000_t202" style="position:absolute;margin-left:83.4pt;margin-top:9.05pt;width:99.4pt;height:63.3pt;z-index:2517207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ผู้เกี่ยวข้องได้รับเรื่องและดำเนินการในส่วนที่เกี่ยวข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19680" behindDoc="0" locked="0" layoutInCell="1" allowOverlap="1" wp14:anchorId="551AB13E" wp14:editId="7C0E7448">
                <wp:simplePos x="0" y="0"/>
                <wp:positionH relativeFrom="margin">
                  <wp:posOffset>3863340</wp:posOffset>
                </wp:positionH>
                <wp:positionV relativeFrom="paragraph">
                  <wp:posOffset>12065</wp:posOffset>
                </wp:positionV>
                <wp:extent cx="1115695" cy="880110"/>
                <wp:effectExtent l="0" t="0" r="27305" b="15240"/>
                <wp:wrapSquare wrapText="bothSides"/>
                <wp:docPr id="6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15695" cy="88011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หน่วยงานที่เกี่ยวข้องได้รับหนังสืและทำการตรวจสอบหนังสือที่ได้รั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1AB13E" id="_x0000_s1044" type="#_x0000_t202" style="position:absolute;margin-left:304.2pt;margin-top:.95pt;width:87.85pt;height:69.3pt;z-index:25171968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หน่วยงานที่เกี่ยวข้องได้รับหนังสืและทำการตรวจสอบหนังสือที่ได้รับ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6CB1F130" wp14:editId="017EB25B">
                <wp:simplePos x="0" y="0"/>
                <wp:positionH relativeFrom="column">
                  <wp:posOffset>4239577</wp:posOffset>
                </wp:positionH>
                <wp:positionV relativeFrom="paragraph">
                  <wp:posOffset>128589</wp:posOffset>
                </wp:positionV>
                <wp:extent cx="396000" cy="0"/>
                <wp:effectExtent l="102553" t="0" r="126047" b="49848"/>
                <wp:wrapNone/>
                <wp:docPr id="51" name="ลูกศรเชื่อมต่อแบบตรง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396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BB44F55" id="ลูกศรเชื่อมต่อแบบตรง 51" o:spid="_x0000_s1026" type="#_x0000_t32" style="position:absolute;margin-left:333.8pt;margin-top:10.15pt;width:31.2pt;height:0;rotation:90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" strokecolor="red" strokeweight="3pt">
                <v:stroke endarrow="block" joinstyle="miter"/>
              </v:shape>
            </w:pict>
          </mc:Fallback>
        </mc:AlternateContent>
      </w: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noProof/>
          <w:sz w:val="28"/>
          <w:szCs w:val="28"/>
          <w:cs/>
        </w:rPr>
        <w:drawing>
          <wp:anchor distT="0" distB="0" distL="114300" distR="114300" simplePos="0" relativeHeight="251711488" behindDoc="0" locked="0" layoutInCell="1" allowOverlap="1" wp14:anchorId="5CC8570A" wp14:editId="0CC00A94">
            <wp:simplePos x="0" y="0"/>
            <wp:positionH relativeFrom="column">
              <wp:posOffset>4099560</wp:posOffset>
            </wp:positionH>
            <wp:positionV relativeFrom="paragraph">
              <wp:posOffset>4445</wp:posOffset>
            </wp:positionV>
            <wp:extent cx="719455" cy="719455"/>
            <wp:effectExtent l="0" t="0" r="4445" b="4445"/>
            <wp:wrapNone/>
            <wp:docPr id="32" name="รูปภาพ 32" descr="C:\Users\HP\Downloads\mailbo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P\Downloads\mailbox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21728" behindDoc="0" locked="0" layoutInCell="1" allowOverlap="1" wp14:anchorId="3E62917A" wp14:editId="6673DA9F">
                <wp:simplePos x="0" y="0"/>
                <wp:positionH relativeFrom="margin">
                  <wp:posOffset>4157345</wp:posOffset>
                </wp:positionH>
                <wp:positionV relativeFrom="paragraph">
                  <wp:posOffset>73660</wp:posOffset>
                </wp:positionV>
                <wp:extent cx="600710" cy="338455"/>
                <wp:effectExtent l="0" t="0" r="27940" b="23495"/>
                <wp:wrapNone/>
                <wp:docPr id="4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0710" cy="33845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่งคืน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62917A" id="_x0000_s1045" type="#_x0000_t202" style="position:absolute;left:0;text-align:left;margin-left:327.35pt;margin-top:5.8pt;width:47.3pt;height:26.65pt;z-index:25172172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่งคืน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6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แสดงขั้นตอนการรับหนังสือจากหน่วยงานภายนอกมหาวิทยาลัยเทคโนโลยีราชมงคลพระนคร</w:t>
      </w:r>
      <w:r w:rsidR="007A036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7A036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020DAB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7A036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4365AB" w:rsidRPr="00685984" w:rsidRDefault="004365AB" w:rsidP="00C02240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เข้าสู่ระบบสารบรรณอิเล็กทรอนิกส์</w:t>
      </w:r>
    </w:p>
    <w:p w:rsidR="0025540F" w:rsidRPr="00685984" w:rsidRDefault="0025540F" w:rsidP="00C02240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1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ลือกโปรแกรม </w:t>
      </w:r>
      <w:r w:rsidR="004365AB" w:rsidRPr="00685984">
        <w:rPr>
          <w:rFonts w:ascii="TH Sarabun New" w:eastAsiaTheme="minorHAnsi" w:hAnsi="TH Sarabun New" w:cs="TH Sarabun New"/>
          <w:color w:val="auto"/>
          <w:sz w:val="28"/>
          <w:szCs w:val="28"/>
        </w:rPr>
        <w:t>Internet Explorer</w:t>
      </w:r>
    </w:p>
    <w:p w:rsidR="0025540F" w:rsidRPr="00685984" w:rsidRDefault="0025540F" w:rsidP="00C02240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2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ข้าหน้าแรกของ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website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มหาวิทยาลัยเทคโนโลยีราชมงคลพระนคร </w:t>
      </w:r>
      <w:r w:rsidR="0026181B" w:rsidRPr="00685984">
        <w:rPr>
          <w:rFonts w:ascii="TH Sarabun New" w:hAnsi="TH Sarabun New" w:cs="TH Sarabun New"/>
          <w:sz w:val="28"/>
          <w:szCs w:val="28"/>
        </w:rPr>
        <w:t>www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rmutp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ac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th</w:t>
      </w:r>
    </w:p>
    <w:p w:rsidR="0025540F" w:rsidRPr="00685984" w:rsidRDefault="0025540F" w:rsidP="00C02240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3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ลือกเมนู บุคลากร ระบบสารบรรณอิเล็กทรอนิกส์หรือเลือกระบบบริการ </w:t>
      </w:r>
      <w:r w:rsidRPr="00685984">
        <w:rPr>
          <w:rFonts w:ascii="TH Sarabun New" w:hAnsi="TH Sarabun New" w:cs="TH Sarabun New"/>
          <w:sz w:val="28"/>
          <w:szCs w:val="28"/>
        </w:rPr>
        <w:t>e</w:t>
      </w:r>
    </w:p>
    <w:p w:rsidR="0026181B" w:rsidRPr="00685984" w:rsidRDefault="0025540F" w:rsidP="00C02240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4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Service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ระบบสารบรรณอิเล็กทรอนิกส์ หรือ </w:t>
      </w:r>
      <w:r w:rsidR="0026181B" w:rsidRPr="00685984">
        <w:rPr>
          <w:rFonts w:ascii="TH Sarabun New" w:hAnsi="TH Sarabun New" w:cs="TH Sarabun New"/>
          <w:sz w:val="28"/>
          <w:szCs w:val="28"/>
        </w:rPr>
        <w:t>http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://</w:t>
      </w:r>
      <w:r w:rsidR="0026181B" w:rsidRPr="00685984">
        <w:rPr>
          <w:rFonts w:ascii="TH Sarabun New" w:hAnsi="TH Sarabun New" w:cs="TH Sarabun New"/>
          <w:sz w:val="28"/>
          <w:szCs w:val="28"/>
        </w:rPr>
        <w:t>kms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rmutp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ac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th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/</w:t>
      </w:r>
      <w:r w:rsidR="0026181B" w:rsidRPr="00685984">
        <w:rPr>
          <w:rFonts w:ascii="TH Sarabun New" w:hAnsi="TH Sarabun New" w:cs="TH Sarabun New"/>
          <w:sz w:val="28"/>
          <w:szCs w:val="28"/>
        </w:rPr>
        <w:t>rmutp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26181B" w:rsidRPr="00685984">
        <w:rPr>
          <w:rFonts w:ascii="TH Sarabun New" w:hAnsi="TH Sarabun New" w:cs="TH Sarabun New"/>
          <w:sz w:val="28"/>
          <w:szCs w:val="28"/>
        </w:rPr>
        <w:t>edoc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/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0E6869" w:rsidP="000E6869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3EB0D6A6" wp14:editId="21276AE2">
                <wp:simplePos x="0" y="0"/>
                <wp:positionH relativeFrom="column">
                  <wp:posOffset>1280160</wp:posOffset>
                </wp:positionH>
                <wp:positionV relativeFrom="paragraph">
                  <wp:posOffset>2518410</wp:posOffset>
                </wp:positionV>
                <wp:extent cx="53340" cy="419100"/>
                <wp:effectExtent l="57150" t="19050" r="80010" b="38100"/>
                <wp:wrapNone/>
                <wp:docPr id="328" name="ลูกศรเชื่อมต่อแบบตรง 3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3340" cy="41910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C1BEFCA" id="ลูกศรเชื่อมต่อแบบตรง 328" o:spid="_x0000_s1026" type="#_x0000_t32" style="position:absolute;margin-left:100.8pt;margin-top:198.3pt;width:4.2pt;height:33pt;z-index:251805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cs/>
        </w:rPr>
        <w:drawing>
          <wp:anchor distT="0" distB="0" distL="114300" distR="114300" simplePos="0" relativeHeight="251804672" behindDoc="0" locked="0" layoutInCell="1" allowOverlap="1" wp14:anchorId="73AF3E6C" wp14:editId="24FAA5A1">
            <wp:simplePos x="0" y="0"/>
            <wp:positionH relativeFrom="column">
              <wp:posOffset>449581</wp:posOffset>
            </wp:positionH>
            <wp:positionV relativeFrom="paragraph">
              <wp:posOffset>2954684</wp:posOffset>
            </wp:positionV>
            <wp:extent cx="1981200" cy="318105"/>
            <wp:effectExtent l="38100" t="38100" r="38100" b="44450"/>
            <wp:wrapNone/>
            <wp:docPr id="325" name="รูปภาพ 3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5" t="65626" r="77780" b="29660"/>
                    <a:stretch/>
                  </pic:blipFill>
                  <pic:spPr bwMode="auto">
                    <a:xfrm>
                      <a:off x="0" y="0"/>
                      <a:ext cx="2000500" cy="321204"/>
                    </a:xfrm>
                    <a:prstGeom prst="rect">
                      <a:avLst/>
                    </a:prstGeom>
                    <a:noFill/>
                    <a:ln w="3810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003C2C02" wp14:editId="1F70FC48">
                <wp:simplePos x="0" y="0"/>
                <wp:positionH relativeFrom="column">
                  <wp:posOffset>2256790</wp:posOffset>
                </wp:positionH>
                <wp:positionV relativeFrom="paragraph">
                  <wp:posOffset>1177925</wp:posOffset>
                </wp:positionV>
                <wp:extent cx="360000" cy="0"/>
                <wp:effectExtent l="0" t="95250" r="0" b="95250"/>
                <wp:wrapNone/>
                <wp:docPr id="326" name="ลูกศรเชื่อมต่อแบบตรง 3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2373BCB4" id="ลูกศรเชื่อมต่อแบบตรง 326" o:spid="_x0000_s1026" type="#_x0000_t32" style="position:absolute;margin-left:177.7pt;margin-top:92.75pt;width:28.35pt;height:0;flip:y;z-index:251803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cs/>
        </w:rPr>
        <w:drawing>
          <wp:anchor distT="0" distB="0" distL="114300" distR="114300" simplePos="0" relativeHeight="251802624" behindDoc="0" locked="0" layoutInCell="1" allowOverlap="1" wp14:anchorId="4C8B086F" wp14:editId="0CCF6DFB">
            <wp:simplePos x="0" y="0"/>
            <wp:positionH relativeFrom="column">
              <wp:posOffset>2665730</wp:posOffset>
            </wp:positionH>
            <wp:positionV relativeFrom="paragraph">
              <wp:posOffset>91181</wp:posOffset>
            </wp:positionV>
            <wp:extent cx="2152943" cy="3193473"/>
            <wp:effectExtent l="57150" t="57150" r="57150" b="64135"/>
            <wp:wrapNone/>
            <wp:docPr id="56" name="รูปภาพ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930" t="20787" r="54600" b="30318"/>
                    <a:stretch/>
                  </pic:blipFill>
                  <pic:spPr bwMode="auto">
                    <a:xfrm>
                      <a:off x="0" y="0"/>
                      <a:ext cx="2152943" cy="3193473"/>
                    </a:xfrm>
                    <a:prstGeom prst="rect">
                      <a:avLst/>
                    </a:prstGeom>
                    <a:noFill/>
                    <a:ln w="5715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cs/>
        </w:rPr>
        <w:drawing>
          <wp:inline distT="0" distB="0" distL="0" distR="0" wp14:anchorId="0CBAFFFE" wp14:editId="7CFB6386">
            <wp:extent cx="5013960" cy="4007439"/>
            <wp:effectExtent l="19050" t="19050" r="15240" b="12700"/>
            <wp:docPr id="327" name="รูปภาพ 3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553" cy="4027894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7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แรกของ</w:t>
      </w:r>
      <w:r w:rsidRPr="00685984">
        <w:rPr>
          <w:rFonts w:ascii="TH Sarabun New" w:hAnsi="TH Sarabun New" w:cs="TH Sarabun New"/>
          <w:sz w:val="28"/>
          <w:szCs w:val="28"/>
        </w:rPr>
        <w:t xml:space="preserve"> website </w:t>
      </w:r>
      <w:r w:rsidRPr="00685984">
        <w:rPr>
          <w:rFonts w:ascii="TH Sarabun New" w:hAnsi="TH Sarabun New" w:cs="TH Sarabun New"/>
          <w:sz w:val="28"/>
          <w:szCs w:val="28"/>
          <w:cs/>
        </w:rPr>
        <w:t>มหาวิทยาลัยเทคโนโลยีราชมงคลพระนคร</w:t>
      </w:r>
      <w:r w:rsidR="00545E93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17674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020DAB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17674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0E6869" w:rsidRPr="00685984" w:rsidRDefault="000E6869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0E6869" w:rsidRPr="00685984" w:rsidRDefault="000E6869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0E6869" w:rsidRPr="00685984" w:rsidRDefault="000E6869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0E6869" w:rsidRPr="00685984" w:rsidRDefault="000E6869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0E6869" w:rsidRPr="00685984" w:rsidRDefault="000E6869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7E29AE" w:rsidP="007E29AE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spacing w:after="160" w:line="259" w:lineRule="auto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5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ใส่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User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และ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Password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คณะ/หน่วยงาน</w:t>
      </w:r>
    </w:p>
    <w:p w:rsidR="0026181B" w:rsidRPr="00685984" w:rsidRDefault="0026181B" w:rsidP="000E6869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cs/>
        </w:rPr>
        <w:drawing>
          <wp:inline distT="0" distB="0" distL="0" distR="0" wp14:anchorId="53260AFB" wp14:editId="75803066">
            <wp:extent cx="2400300" cy="1231900"/>
            <wp:effectExtent l="19050" t="19050" r="19050" b="25400"/>
            <wp:docPr id="227" name="รูปภาพ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17" t="12295" r="2340" b="8197"/>
                    <a:stretch/>
                  </pic:blipFill>
                  <pic:spPr bwMode="auto">
                    <a:xfrm>
                      <a:off x="0" y="0"/>
                      <a:ext cx="2400300" cy="1231900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0E6869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A02BA9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B95588">
        <w:rPr>
          <w:rFonts w:ascii="TH Sarabun New" w:hAnsi="TH Sarabun New" w:cs="TH Sarabun New" w:hint="cs"/>
          <w:b/>
          <w:bCs/>
          <w:sz w:val="28"/>
          <w:szCs w:val="28"/>
          <w:cs/>
        </w:rPr>
        <w:t>8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Pr="00685984">
        <w:rPr>
          <w:rFonts w:ascii="TH Sarabun New" w:hAnsi="TH Sarabun New" w:cs="TH Sarabun New"/>
          <w:sz w:val="28"/>
          <w:szCs w:val="28"/>
          <w:cs/>
        </w:rPr>
        <w:t>เข้าระบบสารบรรณอิเล็กทรอนิกส์มหาวิทยาลัยเทคโนโลยีราชมงคลพระ</w:t>
      </w:r>
      <w:r w:rsidR="003B6D57" w:rsidRPr="00685984">
        <w:rPr>
          <w:rFonts w:ascii="TH Sarabun New" w:hAnsi="TH Sarabun New" w:cs="TH Sarabun New"/>
          <w:sz w:val="28"/>
          <w:szCs w:val="28"/>
          <w:cs/>
        </w:rPr>
        <w:t xml:space="preserve">นคร </w:t>
      </w:r>
      <w:r w:rsidR="003B6D5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020DAB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3B6D5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E45864" w:rsidRPr="00685984" w:rsidRDefault="00C02240" w:rsidP="00E45864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1.6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หลังจาก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ข้าสู่ระบบ จะเห็นหน้า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สมือนเป็นกล่องจดหมาย รอรับจดหมายข่าวของ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User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นั้น ในที่นี้ 0581.16 คือ กองนโยบายและแผน</w:t>
      </w:r>
      <w:r w:rsidR="00E45864" w:rsidRPr="00685984">
        <w:rPr>
          <w:rFonts w:ascii="TH Sarabun New" w:hAnsi="TH Sarabun New" w:cs="TH Sarabun New"/>
          <w:sz w:val="28"/>
          <w:szCs w:val="28"/>
          <w:cs/>
        </w:rPr>
        <w:t xml:space="preserve"> ภายใน </w:t>
      </w:r>
      <w:r w:rsidR="00E45864"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="00E45864" w:rsidRPr="00685984">
        <w:rPr>
          <w:rFonts w:ascii="TH Sarabun New" w:hAnsi="TH Sarabun New" w:cs="TH Sarabun New"/>
          <w:sz w:val="28"/>
          <w:szCs w:val="28"/>
          <w:cs/>
        </w:rPr>
        <w:t>จะแสดงรายชื่อหนังสือ</w:t>
      </w:r>
    </w:p>
    <w:p w:rsidR="00E45864" w:rsidRPr="00685984" w:rsidRDefault="00E45864" w:rsidP="00E45864">
      <w:pPr>
        <w:tabs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13A9C7A1" wp14:editId="735C15BF">
            <wp:extent cx="220980" cy="175260"/>
            <wp:effectExtent l="0" t="0" r="7620" b="0"/>
            <wp:docPr id="241" name="รูปภาพ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19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980" cy="175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คือ หนังสือที่ยังไม่ได้เปิด</w:t>
      </w:r>
    </w:p>
    <w:p w:rsidR="00E45864" w:rsidRPr="00685984" w:rsidRDefault="00E45864" w:rsidP="00E45864">
      <w:pPr>
        <w:tabs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2EBB2B50" wp14:editId="5D795754">
            <wp:extent cx="237067" cy="189654"/>
            <wp:effectExtent l="0" t="0" r="0" b="1270"/>
            <wp:docPr id="63" name="รูปภาพ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48749" cy="19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คือ หนังสือเปิดแล้ว ยังไม่ลงทะเบียน</w:t>
      </w:r>
    </w:p>
    <w:p w:rsidR="00E45864" w:rsidRPr="00685984" w:rsidRDefault="00E45864" w:rsidP="00E45864">
      <w:pPr>
        <w:tabs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1318255C" wp14:editId="205DE6DB">
            <wp:extent cx="236295" cy="189653"/>
            <wp:effectExtent l="0" t="0" r="0" b="1270"/>
            <wp:docPr id="193" name="รูปภาพ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l="12536" t="4273"/>
                    <a:stretch/>
                  </pic:blipFill>
                  <pic:spPr bwMode="auto">
                    <a:xfrm>
                      <a:off x="0" y="0"/>
                      <a:ext cx="243674" cy="195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คือ หนังสือเปิดแล้ว และทะเบียนรับหนังสือแล้ว</w:t>
      </w:r>
    </w:p>
    <w:p w:rsidR="00E45864" w:rsidRPr="00685984" w:rsidRDefault="00E45864" w:rsidP="00E45864">
      <w:pPr>
        <w:tabs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4D6E2E62" wp14:editId="16F642BE">
            <wp:extent cx="216000" cy="192000"/>
            <wp:effectExtent l="0" t="0" r="0" b="0"/>
            <wp:docPr id="194" name="รูปภาพ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216000" cy="19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คือ หนังสือเปิดแล้ว ลงทะเบียนรับแล้ว และส่งต่อให้ผู้เกี่ยวข้องแล้ว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</w:p>
    <w:p w:rsidR="00E45864" w:rsidRPr="00685984" w:rsidRDefault="00E45864" w:rsidP="00E45864">
      <w:pPr>
        <w:tabs>
          <w:tab w:val="left" w:pos="3402"/>
        </w:tabs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หมายเหตุ กด </w: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006B1E09" wp14:editId="286BFCCA">
            <wp:extent cx="194733" cy="176477"/>
            <wp:effectExtent l="0" t="0" r="0" b="0"/>
            <wp:docPr id="196" name="รูปภาพ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99169" cy="180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เพื่อลบหนังสือออกจาก </w:t>
      </w:r>
      <w:r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ลังจากลงทะเบียนรับแล้ว ถ้าหนังสือที่ยังไม่มีการเปิด จะไม่สามารถลบได้ เมื่อคลิกรายชื่อหนังสือ  </w: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51CD89BB" wp14:editId="5529A0B0">
            <wp:extent cx="220345" cy="177800"/>
            <wp:effectExtent l="0" t="0" r="8255" b="0"/>
            <wp:docPr id="197" name="รูปภาพ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19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345" cy="17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หนังสือที่ยังไม่ได้เปิด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51CDA480" wp14:editId="592CAE9F">
                <wp:simplePos x="0" y="0"/>
                <wp:positionH relativeFrom="column">
                  <wp:posOffset>3657600</wp:posOffset>
                </wp:positionH>
                <wp:positionV relativeFrom="paragraph">
                  <wp:posOffset>960120</wp:posOffset>
                </wp:positionV>
                <wp:extent cx="1200150" cy="628650"/>
                <wp:effectExtent l="19050" t="19050" r="19050" b="19050"/>
                <wp:wrapNone/>
                <wp:docPr id="243" name="สี่เหลี่ยมผืนผ้า 2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00150" cy="628650"/>
                        </a:xfrm>
                        <a:prstGeom prst="rect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F756F8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color w:val="auto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คลิกที่ชื่อหนังสือที่ต้องการเปิด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1CDA480" id="สี่เหลี่ยมผืนผ้า 243" o:spid="_x0000_s1046" style="position:absolute;left:0;text-align:left;margin-left:4in;margin-top:75.6pt;width:94.5pt;height:49.5pt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" fillcolor="white [3201]" strokecolor="black [3213]" strokeweight="2.25pt">
                <v:textbox>
                  <w:txbxContent>
                    <w:p w:rsidR="007A2BC2" w:rsidRPr="00F756F8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color w:val="auto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คลิกที่ชื่อหนังสือที่ต้องการเปิด</w:t>
                      </w:r>
                    </w:p>
                  </w:txbxContent>
                </v:textbox>
              </v:rect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2233E7B9" wp14:editId="3C4D7581">
                <wp:simplePos x="0" y="0"/>
                <wp:positionH relativeFrom="column">
                  <wp:posOffset>2438400</wp:posOffset>
                </wp:positionH>
                <wp:positionV relativeFrom="paragraph">
                  <wp:posOffset>1397635</wp:posOffset>
                </wp:positionV>
                <wp:extent cx="1409700" cy="581025"/>
                <wp:effectExtent l="38100" t="19050" r="19050" b="47625"/>
                <wp:wrapNone/>
                <wp:docPr id="242" name="ลูกศรเชื่อมต่อแบบตรง 2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09700" cy="58102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E0D966E" id="ลูกศรเชื่อมต่อแบบตรง 242" o:spid="_x0000_s1026" type="#_x0000_t32" style="position:absolute;margin-left:192pt;margin-top:110.05pt;width:111pt;height:45.75pt;flip:x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02A1B2C7" wp14:editId="105438C3">
            <wp:extent cx="4913738" cy="2000885"/>
            <wp:effectExtent l="19050" t="19050" r="20320" b="18415"/>
            <wp:docPr id="240" name="รูปภาพ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7023" cy="2006295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C02240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 w:hint="cs"/>
          <w:b/>
          <w:bCs/>
          <w:sz w:val="28"/>
          <w:szCs w:val="28"/>
          <w:cs/>
        </w:rPr>
        <w:t>9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</w:t>
      </w:r>
      <w:r w:rsidRPr="00685984">
        <w:rPr>
          <w:rFonts w:ascii="TH Sarabun New" w:hAnsi="TH Sarabun New" w:cs="TH Sarabun New"/>
          <w:sz w:val="28"/>
          <w:szCs w:val="28"/>
        </w:rPr>
        <w:t xml:space="preserve"> Inbox </w:t>
      </w:r>
      <w:r w:rsidRPr="00685984">
        <w:rPr>
          <w:rFonts w:ascii="TH Sarabun New" w:hAnsi="TH Sarabun New" w:cs="TH Sarabun New"/>
          <w:sz w:val="28"/>
          <w:szCs w:val="28"/>
          <w:cs/>
        </w:rPr>
        <w:t>ระบบสารบรรณอิเล็กทรอนิกส์มหาวิทยาลัยเทคโนโลยีราชมงคลพระ</w:t>
      </w:r>
      <w:r w:rsidR="003B6D57" w:rsidRPr="00685984">
        <w:rPr>
          <w:rFonts w:ascii="TH Sarabun New" w:hAnsi="TH Sarabun New" w:cs="TH Sarabun New"/>
          <w:sz w:val="28"/>
          <w:szCs w:val="28"/>
          <w:cs/>
        </w:rPr>
        <w:t xml:space="preserve">นคร </w:t>
      </w:r>
      <w:r w:rsidR="003B6D5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8B4C77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3B6D57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5C3CC9">
      <w:pPr>
        <w:pStyle w:val="ae"/>
        <w:tabs>
          <w:tab w:val="left" w:pos="3402"/>
        </w:tabs>
        <w:ind w:left="0"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5A20BDF9" wp14:editId="3524EBE0">
                <wp:simplePos x="0" y="0"/>
                <wp:positionH relativeFrom="column">
                  <wp:posOffset>3381375</wp:posOffset>
                </wp:positionH>
                <wp:positionV relativeFrom="paragraph">
                  <wp:posOffset>24130</wp:posOffset>
                </wp:positionV>
                <wp:extent cx="1200150" cy="628650"/>
                <wp:effectExtent l="19050" t="19050" r="19050" b="19050"/>
                <wp:wrapNone/>
                <wp:docPr id="207" name="สี่เหลี่ยมผืนผ้า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00150" cy="628650"/>
                        </a:xfrm>
                        <a:prstGeom prst="rect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F756F8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color w:val="auto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คลิกที่ไฟล์หนังสือเพื่อเปิดดูเอกสาร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20BDF9" id="สี่เหลี่ยมผืนผ้า 207" o:spid="_x0000_s1047" style="position:absolute;left:0;text-align:left;margin-left:266.25pt;margin-top:1.9pt;width:94.5pt;height:49.5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" fillcolor="white [3201]" strokecolor="black [3213]" strokeweight="2.25pt">
                <v:textbox>
                  <w:txbxContent>
                    <w:p w:rsidR="007A2BC2" w:rsidRPr="00F756F8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color w:val="auto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คลิกที่ไฟล์หนังสือเพื่อเปิดดูเอกสาร</w:t>
                      </w:r>
                    </w:p>
                  </w:txbxContent>
                </v:textbox>
              </v:rect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6479B1DC" wp14:editId="2BA93BAF">
                <wp:simplePos x="0" y="0"/>
                <wp:positionH relativeFrom="column">
                  <wp:posOffset>2162175</wp:posOffset>
                </wp:positionH>
                <wp:positionV relativeFrom="paragraph">
                  <wp:posOffset>462279</wp:posOffset>
                </wp:positionV>
                <wp:extent cx="1409700" cy="581025"/>
                <wp:effectExtent l="38100" t="19050" r="19050" b="47625"/>
                <wp:wrapNone/>
                <wp:docPr id="206" name="ลูกศรเชื่อมต่อแบบตรง 2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09700" cy="58102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719B193A" id="ลูกศรเชื่อมต่อแบบตรง 206" o:spid="_x0000_s1026" type="#_x0000_t32" style="position:absolute;margin-left:170.25pt;margin-top:36.4pt;width:111pt;height:45.75pt;flip:x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16637E98" wp14:editId="01FC54C8">
            <wp:extent cx="5059680" cy="1934776"/>
            <wp:effectExtent l="19050" t="19050" r="26670" b="27940"/>
            <wp:docPr id="198" name="รูปภาพ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865"/>
                    <a:stretch/>
                  </pic:blipFill>
                  <pic:spPr bwMode="auto">
                    <a:xfrm>
                      <a:off x="0" y="0"/>
                      <a:ext cx="5178253" cy="1980117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10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แสดงรายละเอียดหนังสือ เมื่อคลิกที่รายชื่อหนังสือที่ยังไม่ได้เปิด</w:t>
      </w:r>
      <w:r w:rsidR="00DD2F4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553AAA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553AAA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553AAA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EB6077" w:rsidRPr="00685984" w:rsidRDefault="00EB6077" w:rsidP="00EB6077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7FD61A6A" wp14:editId="53C056E2">
            <wp:extent cx="4758813" cy="4259580"/>
            <wp:effectExtent l="19050" t="19050" r="22860" b="26670"/>
            <wp:docPr id="204" name="รูปภาพ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3979" cy="4264204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11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เมื่อลงทะเบียนรับแล้วและ</w:t>
      </w:r>
      <w:r w:rsidR="00FC6F5D" w:rsidRPr="00685984">
        <w:rPr>
          <w:rFonts w:ascii="TH Sarabun New" w:hAnsi="TH Sarabun New" w:cs="TH Sarabun New"/>
          <w:sz w:val="28"/>
          <w:szCs w:val="28"/>
          <w:cs/>
        </w:rPr>
        <w:t>ต้องการ</w:t>
      </w:r>
      <w:r w:rsidRPr="00685984">
        <w:rPr>
          <w:rFonts w:ascii="TH Sarabun New" w:hAnsi="TH Sarabun New" w:cs="TH Sarabun New"/>
          <w:sz w:val="28"/>
          <w:szCs w:val="28"/>
          <w:cs/>
        </w:rPr>
        <w:t>จะส่งต่อให้ผู้เกี่ยวข้อง</w:t>
      </w:r>
      <w:r w:rsidR="00DD2F4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EF4B2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EF4B2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EF4B2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lastRenderedPageBreak/>
        <w:drawing>
          <wp:inline distT="0" distB="0" distL="0" distR="0" wp14:anchorId="14D1F80B" wp14:editId="56256C9A">
            <wp:extent cx="4892040" cy="1958955"/>
            <wp:effectExtent l="19050" t="19050" r="22860" b="22860"/>
            <wp:docPr id="208" name="รูปภาพ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3958" cy="1967732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6B4C1F" w:rsidRPr="00685984" w:rsidRDefault="00B95588" w:rsidP="006B4C1F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>
        <w:rPr>
          <w:rFonts w:ascii="TH Sarabun New" w:hAnsi="TH Sarabun New" w:cs="TH Sarabun New"/>
          <w:b/>
          <w:bCs/>
          <w:sz w:val="28"/>
          <w:szCs w:val="28"/>
          <w:cs/>
        </w:rPr>
        <w:t>ภาพที่ 12</w:t>
      </w:r>
      <w:r w:rsidR="000419A7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หน้ากรณีส่งถึงทุกคนในหน่วยงาน หลังจากกดปุ่มตกลง</w:t>
      </w:r>
      <w:r w:rsidR="00DD2F4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F16D25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F16D25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F16D25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6B4C1F" w:rsidRPr="00685984" w:rsidRDefault="006B4C1F" w:rsidP="006B4C1F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0419A7" w:rsidRPr="00685984" w:rsidRDefault="006B4C1F" w:rsidP="006B4C1F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2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ส่งหนังสือภายในมหาวิทยาลัยเทคโนโลยีราชมงคลพระนคร</w:t>
      </w:r>
    </w:p>
    <w:p w:rsidR="000419A7" w:rsidRPr="00685984" w:rsidRDefault="000419A7" w:rsidP="006B4C1F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5C3CC9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4C42908" wp14:editId="246716FD">
                <wp:simplePos x="0" y="0"/>
                <wp:positionH relativeFrom="margin">
                  <wp:align>right</wp:align>
                </wp:positionH>
                <wp:positionV relativeFrom="paragraph">
                  <wp:posOffset>40005</wp:posOffset>
                </wp:positionV>
                <wp:extent cx="5120640" cy="4122420"/>
                <wp:effectExtent l="0" t="0" r="22860" b="11430"/>
                <wp:wrapNone/>
                <wp:docPr id="209" name="สี่เหลี่ยมผืนผ้า 2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20640" cy="412242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0419A7"/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Pr="00556035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4C42908" id="สี่เหลี่ยมผืนผ้า 209" o:spid="_x0000_s1048" style="position:absolute;margin-left:352pt;margin-top:3.15pt;width:403.2pt;height:324.6pt;z-index:25173299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" fillcolor="white [3201]" strokecolor="black [3213]" strokeweight="1pt">
                <v:textbox>
                  <w:txbxContent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0419A7"/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Pr="00556035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0419A7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9136" behindDoc="0" locked="0" layoutInCell="1" allowOverlap="1" wp14:anchorId="14A1E11C" wp14:editId="2145A306">
            <wp:simplePos x="0" y="0"/>
            <wp:positionH relativeFrom="column">
              <wp:posOffset>4149090</wp:posOffset>
            </wp:positionH>
            <wp:positionV relativeFrom="paragraph">
              <wp:posOffset>8890</wp:posOffset>
            </wp:positionV>
            <wp:extent cx="720000" cy="720000"/>
            <wp:effectExtent l="0" t="0" r="4445" b="4445"/>
            <wp:wrapNone/>
            <wp:docPr id="218" name="รูปภาพ 218" descr="C:\Users\HP\Downloads\print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HP\Downloads\printer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7088" behindDoc="0" locked="0" layoutInCell="1" allowOverlap="1" wp14:anchorId="21E99DC9" wp14:editId="1A56F280">
            <wp:simplePos x="0" y="0"/>
            <wp:positionH relativeFrom="column">
              <wp:posOffset>417195</wp:posOffset>
            </wp:positionH>
            <wp:positionV relativeFrom="paragraph">
              <wp:posOffset>71120</wp:posOffset>
            </wp:positionV>
            <wp:extent cx="719455" cy="719455"/>
            <wp:effectExtent l="0" t="0" r="4445" b="4445"/>
            <wp:wrapNone/>
            <wp:docPr id="213" name="รูปภาพ 213" descr="C:\Users\HP\AppData\Local\Microsoft\Windows\INetCache\Content.Word\studen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P\AppData\Local\Microsoft\Windows\INetCache\Content.Word\student (1)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181B"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5040" behindDoc="0" locked="0" layoutInCell="1" allowOverlap="1" wp14:anchorId="078BEB55" wp14:editId="1DCFE0AA">
            <wp:simplePos x="0" y="0"/>
            <wp:positionH relativeFrom="margin">
              <wp:align>center</wp:align>
            </wp:positionH>
            <wp:positionV relativeFrom="paragraph">
              <wp:posOffset>56515</wp:posOffset>
            </wp:positionV>
            <wp:extent cx="719455" cy="719455"/>
            <wp:effectExtent l="0" t="0" r="4445" b="4445"/>
            <wp:wrapNone/>
            <wp:docPr id="211" name="รูปภาพ 211" descr="C:\Users\HP\AppData\Local\Microsoft\Windows\INetCache\Content.Word\student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student (3)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47328" behindDoc="0" locked="0" layoutInCell="1" allowOverlap="1" wp14:anchorId="4AEAA9DB" wp14:editId="27831711">
            <wp:simplePos x="0" y="0"/>
            <wp:positionH relativeFrom="column">
              <wp:posOffset>3390900</wp:posOffset>
            </wp:positionH>
            <wp:positionV relativeFrom="paragraph">
              <wp:posOffset>67310</wp:posOffset>
            </wp:positionV>
            <wp:extent cx="742950" cy="228600"/>
            <wp:effectExtent l="0" t="0" r="0" b="0"/>
            <wp:wrapNone/>
            <wp:docPr id="229" name="รูปภาพ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295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46304" behindDoc="0" locked="0" layoutInCell="1" allowOverlap="1" wp14:anchorId="6B18BF37" wp14:editId="2F6C8B3B">
            <wp:simplePos x="0" y="0"/>
            <wp:positionH relativeFrom="column">
              <wp:posOffset>1485900</wp:posOffset>
            </wp:positionH>
            <wp:positionV relativeFrom="paragraph">
              <wp:posOffset>57785</wp:posOffset>
            </wp:positionV>
            <wp:extent cx="742950" cy="228600"/>
            <wp:effectExtent l="0" t="0" r="0" b="0"/>
            <wp:wrapNone/>
            <wp:docPr id="228" name="รูปภาพ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295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0419A7" w:rsidP="0026181B">
      <w:pPr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2208" behindDoc="0" locked="0" layoutInCell="1" allowOverlap="1" wp14:anchorId="452B220A" wp14:editId="22C5B01A">
                <wp:simplePos x="0" y="0"/>
                <wp:positionH relativeFrom="margin">
                  <wp:posOffset>3648710</wp:posOffset>
                </wp:positionH>
                <wp:positionV relativeFrom="paragraph">
                  <wp:posOffset>106680</wp:posOffset>
                </wp:positionV>
                <wp:extent cx="1433830" cy="828675"/>
                <wp:effectExtent l="0" t="0" r="13970" b="28575"/>
                <wp:wrapSquare wrapText="bothSides"/>
                <wp:docPr id="22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33830" cy="82867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เจ้าหน้าที่สารบรรณพิมพ์ลงกระดาษเสนอ ผอ.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/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 คณบดี ลงนาม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2B220A" id="_x0000_s1049" type="#_x0000_t202" style="position:absolute;left:0;text-align:left;margin-left:287.3pt;margin-top:8.4pt;width:112.9pt;height:65.25pt;z-index:25174220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เจ้าหน้าที่สารบรรณพิมพ์ลงกระดาษเสนอ ผอ. 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/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 คณบดี ลงนาม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26181B"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0160" behindDoc="0" locked="0" layoutInCell="1" allowOverlap="1" wp14:anchorId="72261FC9" wp14:editId="3B9E5B8E">
                <wp:simplePos x="0" y="0"/>
                <wp:positionH relativeFrom="column">
                  <wp:posOffset>219075</wp:posOffset>
                </wp:positionH>
                <wp:positionV relativeFrom="paragraph">
                  <wp:posOffset>137160</wp:posOffset>
                </wp:positionV>
                <wp:extent cx="1033780" cy="571500"/>
                <wp:effectExtent l="0" t="0" r="13970" b="19050"/>
                <wp:wrapSquare wrapText="bothSides"/>
                <wp:docPr id="221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33780" cy="57150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จ้าหน้าที่พิมพ์เอกสาร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261FC9" id="_x0000_s1050" type="#_x0000_t202" style="position:absolute;left:0;text-align:left;margin-left:17.25pt;margin-top:10.8pt;width:81.4pt;height:45pt;z-index:2517401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จ้าหน้าที่พิมพ์เอกสาร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26181B"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1184" behindDoc="0" locked="0" layoutInCell="1" allowOverlap="1" wp14:anchorId="1501A074" wp14:editId="7A752ECB">
                <wp:simplePos x="0" y="0"/>
                <wp:positionH relativeFrom="margin">
                  <wp:align>center</wp:align>
                </wp:positionH>
                <wp:positionV relativeFrom="paragraph">
                  <wp:posOffset>117475</wp:posOffset>
                </wp:positionV>
                <wp:extent cx="1433830" cy="828675"/>
                <wp:effectExtent l="0" t="0" r="13970" b="28575"/>
                <wp:wrapSquare wrapText="bothSides"/>
                <wp:docPr id="22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33830" cy="82867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ส่ง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PDF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ไฟล์ให้เจ้าหน้าที่สารบรรณหรือพิมพ์ลงกระดาษส่งให้สารบรรณ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01A074" id="_x0000_s1051" type="#_x0000_t202" style="position:absolute;left:0;text-align:left;margin-left:0;margin-top:9.25pt;width:112.9pt;height:65.25pt;z-index:251741184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ส่ง </w:t>
                      </w: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PDF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ไฟล์ให้เจ้าหน้าที่สารบรรณหรือพิมพ์ลงกระดาษส่งให้สารบรรณ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26181B" w:rsidRPr="00685984" w:rsidRDefault="0026181B" w:rsidP="0026181B">
      <w:pPr>
        <w:pStyle w:val="ae"/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0419A7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48352" behindDoc="0" locked="0" layoutInCell="1" allowOverlap="1" wp14:anchorId="3977152E" wp14:editId="287461E0">
            <wp:simplePos x="0" y="0"/>
            <wp:positionH relativeFrom="column">
              <wp:posOffset>4195762</wp:posOffset>
            </wp:positionH>
            <wp:positionV relativeFrom="paragraph">
              <wp:posOffset>147004</wp:posOffset>
            </wp:positionV>
            <wp:extent cx="504825" cy="228600"/>
            <wp:effectExtent l="0" t="0" r="0" b="0"/>
            <wp:wrapNone/>
            <wp:docPr id="230" name="รูปภาพ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051"/>
                    <a:stretch/>
                  </pic:blipFill>
                  <pic:spPr bwMode="auto">
                    <a:xfrm rot="5400000">
                      <a:off x="0" y="0"/>
                      <a:ext cx="504825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0419A7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4016" behindDoc="0" locked="0" layoutInCell="1" allowOverlap="1" wp14:anchorId="4A7C10A4" wp14:editId="149731CE">
            <wp:simplePos x="0" y="0"/>
            <wp:positionH relativeFrom="column">
              <wp:posOffset>426085</wp:posOffset>
            </wp:positionH>
            <wp:positionV relativeFrom="paragraph">
              <wp:posOffset>11430</wp:posOffset>
            </wp:positionV>
            <wp:extent cx="719455" cy="719455"/>
            <wp:effectExtent l="0" t="0" r="4445" b="4445"/>
            <wp:wrapNone/>
            <wp:docPr id="210" name="รูปภาพ 210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6064" behindDoc="0" locked="0" layoutInCell="1" allowOverlap="1" wp14:anchorId="7C912BD6" wp14:editId="684BA7F3">
            <wp:simplePos x="0" y="0"/>
            <wp:positionH relativeFrom="margin">
              <wp:posOffset>2338070</wp:posOffset>
            </wp:positionH>
            <wp:positionV relativeFrom="paragraph">
              <wp:posOffset>21590</wp:posOffset>
            </wp:positionV>
            <wp:extent cx="719455" cy="719455"/>
            <wp:effectExtent l="0" t="0" r="0" b="4445"/>
            <wp:wrapNone/>
            <wp:docPr id="212" name="รูปภาพ 212" descr="C:\Users\HP\AppData\Local\Microsoft\Windows\INetCache\Content.Word\copi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copier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38112" behindDoc="0" locked="0" layoutInCell="1" allowOverlap="1" wp14:anchorId="075E7798" wp14:editId="4E1EA7D5">
            <wp:simplePos x="0" y="0"/>
            <wp:positionH relativeFrom="column">
              <wp:posOffset>4082415</wp:posOffset>
            </wp:positionH>
            <wp:positionV relativeFrom="paragraph">
              <wp:posOffset>203200</wp:posOffset>
            </wp:positionV>
            <wp:extent cx="720000" cy="720000"/>
            <wp:effectExtent l="0" t="0" r="4445" b="4445"/>
            <wp:wrapNone/>
            <wp:docPr id="215" name="รูปภาพ 215" descr="C:\Users\HP\AppData\Local\Microsoft\Windows\INetCache\Content.Word\hierarchical-struc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 descr="C:\Users\HP\AppData\Local\Microsoft\Windows\INetCache\Content.Word\hierarchical-structure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0419A7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50400" behindDoc="0" locked="0" layoutInCell="1" allowOverlap="1" wp14:anchorId="13DB91E3" wp14:editId="69787E30">
            <wp:simplePos x="0" y="0"/>
            <wp:positionH relativeFrom="column">
              <wp:posOffset>1442085</wp:posOffset>
            </wp:positionH>
            <wp:positionV relativeFrom="paragraph">
              <wp:posOffset>17145</wp:posOffset>
            </wp:positionV>
            <wp:extent cx="742950" cy="228600"/>
            <wp:effectExtent l="0" t="0" r="0" b="0"/>
            <wp:wrapNone/>
            <wp:docPr id="232" name="รูปภาพ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74295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49376" behindDoc="0" locked="0" layoutInCell="1" allowOverlap="1" wp14:anchorId="4E8DF7A4" wp14:editId="37622040">
            <wp:simplePos x="0" y="0"/>
            <wp:positionH relativeFrom="column">
              <wp:posOffset>3023235</wp:posOffset>
            </wp:positionH>
            <wp:positionV relativeFrom="paragraph">
              <wp:posOffset>137160</wp:posOffset>
            </wp:positionV>
            <wp:extent cx="742950" cy="228600"/>
            <wp:effectExtent l="0" t="0" r="0" b="0"/>
            <wp:wrapNone/>
            <wp:docPr id="231" name="รูปภาพ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74295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0419A7" w:rsidRPr="00685984" w:rsidRDefault="000419A7" w:rsidP="0026181B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4256" behindDoc="0" locked="0" layoutInCell="1" allowOverlap="1" wp14:anchorId="1249E291" wp14:editId="37859FC1">
                <wp:simplePos x="0" y="0"/>
                <wp:positionH relativeFrom="margin">
                  <wp:posOffset>1691640</wp:posOffset>
                </wp:positionH>
                <wp:positionV relativeFrom="paragraph">
                  <wp:posOffset>87630</wp:posOffset>
                </wp:positionV>
                <wp:extent cx="1809750" cy="857250"/>
                <wp:effectExtent l="0" t="0" r="19050" b="19050"/>
                <wp:wrapNone/>
                <wp:docPr id="22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09750" cy="85725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เจ้าหน้าที่สารบรรณ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Browse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ไฟล์ที่สแกนไว้แล้วลงทะเบียนในระบบและส่งให้หน่วยงานที่เกี่ยวข้อง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49E291" id="_x0000_s1052" type="#_x0000_t202" style="position:absolute;margin-left:133.2pt;margin-top:6.9pt;width:142.5pt;height:67.5pt;z-index:2517442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เจ้าหน้าที่สารบรรณ </w:t>
                      </w: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Browse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ไฟล์ที่สแกนไว้แล้วลงทะเบียนในระบบและส่งให้หน่วยงานที่เกี่ยวข้อง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3232" behindDoc="0" locked="0" layoutInCell="1" allowOverlap="1" wp14:anchorId="09197744" wp14:editId="310119DC">
                <wp:simplePos x="0" y="0"/>
                <wp:positionH relativeFrom="column">
                  <wp:posOffset>251460</wp:posOffset>
                </wp:positionH>
                <wp:positionV relativeFrom="paragraph">
                  <wp:posOffset>125730</wp:posOffset>
                </wp:positionV>
                <wp:extent cx="1033780" cy="571500"/>
                <wp:effectExtent l="0" t="0" r="13970" b="19050"/>
                <wp:wrapNone/>
                <wp:docPr id="22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33780" cy="57150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จ้าหน้าที่พิมพ์เอกสาร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197744" id="_x0000_s1053" type="#_x0000_t202" style="position:absolute;margin-left:19.8pt;margin-top:9.9pt;width:81.4pt;height:45pt;z-index:2517432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จ้าหน้าที่พิมพ์เอกสาร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0419A7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45280" behindDoc="0" locked="0" layoutInCell="1" allowOverlap="1" wp14:anchorId="1C4E891B" wp14:editId="0BEE8A0F">
                <wp:simplePos x="0" y="0"/>
                <wp:positionH relativeFrom="column">
                  <wp:posOffset>3794760</wp:posOffset>
                </wp:positionH>
                <wp:positionV relativeFrom="paragraph">
                  <wp:posOffset>94615</wp:posOffset>
                </wp:positionV>
                <wp:extent cx="1262380" cy="581025"/>
                <wp:effectExtent l="0" t="0" r="13970" b="28575"/>
                <wp:wrapNone/>
                <wp:docPr id="22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2380" cy="58102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ผอ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.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 xml:space="preserve">/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คณบดี ลงนามในบันทึกกระดาษ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4E891B" id="_x0000_s1054" type="#_x0000_t202" style="position:absolute;margin-left:298.8pt;margin-top:7.45pt;width:99.4pt;height:45.75pt;z-index:2517452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ผอ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.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 xml:space="preserve">/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คณบดี ลงนามในบันทึกกระดาษ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0419A7" w:rsidRPr="00685984" w:rsidRDefault="000419A7" w:rsidP="000419A7">
      <w:pPr>
        <w:contextualSpacing/>
        <w:rPr>
          <w:rFonts w:ascii="TH Sarabun New" w:hAnsi="TH Sarabun New" w:cs="TH Sarabun New"/>
          <w:b/>
          <w:bCs/>
          <w:sz w:val="28"/>
          <w:szCs w:val="28"/>
        </w:rPr>
      </w:pPr>
    </w:p>
    <w:p w:rsidR="000419A7" w:rsidRPr="00685984" w:rsidRDefault="000419A7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472851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13</w:t>
      </w:r>
      <w:r w:rsidR="000419A7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ขั้นตอนการส่งหนังสือภายในมหาวิทยาลัยเทคโนโลยีราชมงคลพระนคร</w:t>
      </w:r>
      <w:r w:rsidR="00DD2F49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="00270345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270345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270345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9603D7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9603D7" w:rsidP="009603D7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ด หนังสือส่ง จะมีรายการให้เลือก</w:t>
      </w:r>
    </w:p>
    <w:p w:rsidR="0026181B" w:rsidRPr="00685984" w:rsidRDefault="0026181B" w:rsidP="004663D8">
      <w:pPr>
        <w:pStyle w:val="ae"/>
        <w:numPr>
          <w:ilvl w:val="0"/>
          <w:numId w:val="2"/>
        </w:numPr>
        <w:tabs>
          <w:tab w:val="left" w:pos="567"/>
          <w:tab w:val="left" w:pos="1701"/>
          <w:tab w:val="left" w:pos="2552"/>
          <w:tab w:val="left" w:pos="3402"/>
        </w:tabs>
        <w:ind w:left="0" w:firstLine="2835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ลงทะเบียนหนังสือส่งภายใน หมายถึง ใช้สำหรับลงทะเบียนเพื่อกรอกรายละเอียดหนังสือส่งภายในหน่วยงาน มหาวิทยาลัยเทคโนโลยีราชมงคลพระนคร</w:t>
      </w:r>
    </w:p>
    <w:p w:rsidR="0026181B" w:rsidRPr="00685984" w:rsidRDefault="0026181B" w:rsidP="004663D8">
      <w:pPr>
        <w:pStyle w:val="ae"/>
        <w:numPr>
          <w:ilvl w:val="0"/>
          <w:numId w:val="2"/>
        </w:numPr>
        <w:tabs>
          <w:tab w:val="left" w:pos="567"/>
          <w:tab w:val="left" w:pos="1701"/>
          <w:tab w:val="left" w:pos="2552"/>
          <w:tab w:val="left" w:pos="3402"/>
        </w:tabs>
        <w:ind w:left="0" w:firstLine="2835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ส่งภายใน หมายถึง เปิดดูรายการหนังสือที่ได้ทำการลงทะเบียนในหนังสือส่งภายในแล้ว หรือค้นหาหนังสือส่งภายใน</w:t>
      </w:r>
    </w:p>
    <w:p w:rsidR="0026181B" w:rsidRPr="00685984" w:rsidRDefault="0026181B" w:rsidP="004663D8">
      <w:pPr>
        <w:pStyle w:val="ae"/>
        <w:numPr>
          <w:ilvl w:val="0"/>
          <w:numId w:val="2"/>
        </w:numPr>
        <w:tabs>
          <w:tab w:val="left" w:pos="567"/>
          <w:tab w:val="left" w:pos="1701"/>
          <w:tab w:val="left" w:pos="2552"/>
          <w:tab w:val="left" w:pos="3402"/>
        </w:tabs>
        <w:ind w:left="0" w:firstLine="2835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ลงทะเบียนหนังสือส่งภายนอก หมายถึง ใช้สำหรับลงทะเบียนเพื่อกรอกรายละเอียดหนังสือส่งภายนอกหน่วยงาน มหาวิทยาลัยเทคโนโลยีราชมงคลพระนคร</w:t>
      </w:r>
    </w:p>
    <w:p w:rsidR="0026181B" w:rsidRPr="00685984" w:rsidRDefault="0026181B" w:rsidP="004663D8">
      <w:pPr>
        <w:pStyle w:val="ae"/>
        <w:numPr>
          <w:ilvl w:val="0"/>
          <w:numId w:val="2"/>
        </w:numPr>
        <w:tabs>
          <w:tab w:val="left" w:pos="567"/>
          <w:tab w:val="left" w:pos="1701"/>
          <w:tab w:val="left" w:pos="2552"/>
          <w:tab w:val="left" w:pos="3402"/>
        </w:tabs>
        <w:ind w:left="0" w:firstLine="2835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ส่งภายนอก หมายถึง เปิดดูรายการหนังสือที่ได้ทำการลงทะเบียนใน หนังสือส่งภายนอก หรือค้นหาหนังสือส่งภายนอก</w:t>
      </w:r>
    </w:p>
    <w:p w:rsidR="0026181B" w:rsidRPr="00685984" w:rsidRDefault="009603D7" w:rsidP="009603D7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เมื่อทำการเลือกรายการและกรอกข้อมูลรายละเอียดเรียบร้อยจึงกดปุ่มลงทะเบียนส่ง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DE173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>
                <wp:simplePos x="0" y="0"/>
                <wp:positionH relativeFrom="column">
                  <wp:posOffset>2773680</wp:posOffset>
                </wp:positionH>
                <wp:positionV relativeFrom="paragraph">
                  <wp:posOffset>528320</wp:posOffset>
                </wp:positionV>
                <wp:extent cx="548640" cy="7620"/>
                <wp:effectExtent l="0" t="76200" r="22860" b="87630"/>
                <wp:wrapNone/>
                <wp:docPr id="258" name="ลูกศรเชื่อมต่อแบบตรง 2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48640" cy="762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2D96A5C2" id="ลูกศรเชื่อมต่อแบบตรง 258" o:spid="_x0000_s1026" type="#_x0000_t32" style="position:absolute;margin-left:218.4pt;margin-top:41.6pt;width:43.2pt;height:.6pt;flip:y;z-index:251807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" strokecolor="red" strokeweight="1.5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806720" behindDoc="0" locked="0" layoutInCell="1" allowOverlap="1">
            <wp:simplePos x="0" y="0"/>
            <wp:positionH relativeFrom="column">
              <wp:posOffset>3352800</wp:posOffset>
            </wp:positionH>
            <wp:positionV relativeFrom="paragraph">
              <wp:posOffset>25400</wp:posOffset>
            </wp:positionV>
            <wp:extent cx="1348105" cy="939165"/>
            <wp:effectExtent l="19050" t="19050" r="23495" b="13335"/>
            <wp:wrapNone/>
            <wp:docPr id="233" name="รูปภาพ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046" t="31307" r="47753" b="13163"/>
                    <a:stretch/>
                  </pic:blipFill>
                  <pic:spPr bwMode="auto">
                    <a:xfrm>
                      <a:off x="0" y="0"/>
                      <a:ext cx="1348105" cy="939165"/>
                    </a:xfrm>
                    <a:prstGeom prst="rect">
                      <a:avLst/>
                    </a:prstGeom>
                    <a:noFill/>
                    <a:ln w="1905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1969A4B7" wp14:editId="04E0CD49">
            <wp:extent cx="4503420" cy="960582"/>
            <wp:effectExtent l="19050" t="19050" r="11430" b="11430"/>
            <wp:docPr id="246" name="รูปภาพ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595" cy="976404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 xml:space="preserve"> 14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เมื่อกดที่เมนูหนังสือส่ง จะแสดงเมนูย่อย</w:t>
      </w:r>
      <w:r w:rsidR="0017674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B460F9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B460F9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B460F9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5B4DF8A3" wp14:editId="594874B5">
            <wp:extent cx="4397525" cy="2819400"/>
            <wp:effectExtent l="19050" t="19050" r="22225" b="19050"/>
            <wp:docPr id="234" name="รูปภาพ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7254" cy="2825638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575627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4BB22862" wp14:editId="0CC40F45">
            <wp:extent cx="723900" cy="171450"/>
            <wp:effectExtent l="0" t="0" r="0" b="0"/>
            <wp:docPr id="235" name="รูปภาพ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17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5627" w:rsidRPr="00685984" w:rsidRDefault="00575627" w:rsidP="00575627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575627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 xml:space="preserve"> 15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เมื่อกดลงทะเบียนหนังสือส่งภายใน จะแสดงหน้าต่างให้กรอกข้อมูลรายละเอียดหนังสือ</w:t>
      </w:r>
      <w:r w:rsidR="0017674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2471AF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2471AF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2471AF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184E58" w:rsidP="00184E5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มื่อต้องการแก้ไขการส่งหนังสือผิด ให้ไปที่เมนู </w:t>
      </w:r>
      <w:r w:rsidR="0026181B" w:rsidRPr="00685984">
        <w:rPr>
          <w:rFonts w:ascii="TH Sarabun New" w:hAnsi="TH Sarabun New" w:cs="TH Sarabun New"/>
          <w:sz w:val="28"/>
          <w:szCs w:val="28"/>
        </w:rPr>
        <w:t xml:space="preserve">SentBox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ซึ่งจะใช้ได้เฉพาะกรณีที่ผู้รับยังไม่เปิดจดหมาย จะปรากฏรายการหนังสือที่ส่งไปแล้วให้เลือก ผู้ใช้เลือกรายการหนังสือที่ส่งผิด จะมีรายการให้เลือกดังนี้</w:t>
      </w:r>
    </w:p>
    <w:p w:rsidR="0026181B" w:rsidRPr="00685984" w:rsidRDefault="0026181B" w:rsidP="004663D8">
      <w:pPr>
        <w:pStyle w:val="ae"/>
        <w:numPr>
          <w:ilvl w:val="0"/>
          <w:numId w:val="3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ยกเลิก หมายถึง จะเป็นการยกเลิกการส่งให้ผู้รับ</w:t>
      </w:r>
    </w:p>
    <w:p w:rsidR="0026181B" w:rsidRPr="00685984" w:rsidRDefault="0026181B" w:rsidP="004663D8">
      <w:pPr>
        <w:pStyle w:val="ae"/>
        <w:numPr>
          <w:ilvl w:val="0"/>
          <w:numId w:val="3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แก้ไข เช่น แก้ไขไฟล์เอกสารผิดให้เปลี่ยนไฟล์เอกสารใหม่ได้ แก้ไขส่งผิดคนเข้าไปแก้ไขผู้รับใหม่ได้</w:t>
      </w:r>
    </w:p>
    <w:p w:rsidR="0026181B" w:rsidRPr="00685984" w:rsidRDefault="0026181B" w:rsidP="0026181B">
      <w:pPr>
        <w:pStyle w:val="ae"/>
        <w:ind w:left="1440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588A9179" wp14:editId="56FBACC4">
            <wp:extent cx="4716780" cy="1355004"/>
            <wp:effectExtent l="19050" t="19050" r="7620" b="17145"/>
            <wp:docPr id="237" name="รูปภาพ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816" cy="1361622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 xml:space="preserve"> 16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เมื่อกดเลือกเมนู </w:t>
      </w:r>
      <w:r w:rsidRPr="00685984">
        <w:rPr>
          <w:rFonts w:ascii="TH Sarabun New" w:hAnsi="TH Sarabun New" w:cs="TH Sarabun New"/>
          <w:sz w:val="28"/>
          <w:szCs w:val="28"/>
        </w:rPr>
        <w:t>SentBox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จะแสดงหน้า </w:t>
      </w:r>
      <w:r w:rsidRPr="00685984">
        <w:rPr>
          <w:rFonts w:ascii="TH Sarabun New" w:hAnsi="TH Sarabun New" w:cs="TH Sarabun New"/>
          <w:sz w:val="28"/>
          <w:szCs w:val="28"/>
        </w:rPr>
        <w:t>SentBox</w:t>
      </w:r>
      <w:r w:rsidR="0017674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BC6348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BC6348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BC6348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101FC4EE" wp14:editId="2DD29D41">
            <wp:extent cx="4736795" cy="3491230"/>
            <wp:effectExtent l="19050" t="19050" r="26035" b="13970"/>
            <wp:docPr id="236" name="รูปภาพ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1577" cy="3494755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17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แก้ไขข้อมูลเมื่อกดปุ่มแก้ไขในหน้า </w:t>
      </w:r>
      <w:r w:rsidRPr="00685984">
        <w:rPr>
          <w:rFonts w:ascii="TH Sarabun New" w:hAnsi="TH Sarabun New" w:cs="TH Sarabun New"/>
          <w:sz w:val="28"/>
          <w:szCs w:val="28"/>
        </w:rPr>
        <w:t>SentBox</w:t>
      </w:r>
      <w:r w:rsidR="0017674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673531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673531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673531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F67F34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F67F34" w:rsidP="00F67F34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</w:t>
      </w:r>
      <w:r w:rsidR="001B03C2" w:rsidRPr="00685984">
        <w:rPr>
          <w:rFonts w:ascii="TH Sarabun New" w:hAnsi="TH Sarabun New" w:cs="TH Sarabun New"/>
          <w:sz w:val="28"/>
          <w:szCs w:val="28"/>
          <w:cs/>
        </w:rPr>
        <w:t>3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รับหนังสือจากหน่วยงานภายในมหาวิทยาลัยเทคโนโลยีราชมงคลพระนคร</w: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494238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648BB2A6" wp14:editId="5E517633">
                <wp:simplePos x="0" y="0"/>
                <wp:positionH relativeFrom="margin">
                  <wp:align>center</wp:align>
                </wp:positionH>
                <wp:positionV relativeFrom="paragraph">
                  <wp:posOffset>98425</wp:posOffset>
                </wp:positionV>
                <wp:extent cx="4343400" cy="5036820"/>
                <wp:effectExtent l="0" t="0" r="19050" b="11430"/>
                <wp:wrapNone/>
                <wp:docPr id="244" name="สี่เหลี่ยมผืนผ้า 2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3400" cy="503682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100FD2A0" id="สี่เหลี่ยมผืนผ้า 244" o:spid="_x0000_s1026" style="position:absolute;margin-left:0;margin-top:7.75pt;width:342pt;height:396.6pt;z-index:25175552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" fillcolor="white [3201]" strokecolor="black [3213]" strokeweight="1pt">
                <w10:wrap anchorx="margin"/>
              </v:rect>
            </w:pict>
          </mc:Fallback>
        </mc:AlternateContent>
      </w:r>
    </w:p>
    <w:p w:rsidR="0026181B" w:rsidRPr="00685984" w:rsidRDefault="00C14F8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761664" behindDoc="0" locked="0" layoutInCell="1" allowOverlap="1" wp14:anchorId="32BB14AD" wp14:editId="4E1501EB">
            <wp:simplePos x="0" y="0"/>
            <wp:positionH relativeFrom="column">
              <wp:posOffset>3844290</wp:posOffset>
            </wp:positionH>
            <wp:positionV relativeFrom="paragraph">
              <wp:posOffset>78740</wp:posOffset>
            </wp:positionV>
            <wp:extent cx="719455" cy="719455"/>
            <wp:effectExtent l="0" t="0" r="4445" b="4445"/>
            <wp:wrapNone/>
            <wp:docPr id="251" name="รูปภาพ 251" descr="C:\Users\HP\Downloads\mailbo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P\Downloads\mailbox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70880" behindDoc="0" locked="0" layoutInCell="1" allowOverlap="1" wp14:anchorId="457E357B" wp14:editId="15D697D6">
                <wp:simplePos x="0" y="0"/>
                <wp:positionH relativeFrom="column">
                  <wp:posOffset>3060700</wp:posOffset>
                </wp:positionH>
                <wp:positionV relativeFrom="paragraph">
                  <wp:posOffset>131445</wp:posOffset>
                </wp:positionV>
                <wp:extent cx="702310" cy="304165"/>
                <wp:effectExtent l="0" t="0" r="0" b="635"/>
                <wp:wrapSquare wrapText="bothSides"/>
                <wp:docPr id="261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2310" cy="304165"/>
                        </a:xfrm>
                        <a:prstGeom prst="rect">
                          <a:avLst/>
                        </a:prstGeom>
                        <a:noFill/>
                        <a:ln w="19050"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ไม่ถูกต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7E357B" id="_x0000_s1055" type="#_x0000_t202" style="position:absolute;margin-left:241pt;margin-top:10.35pt;width:55.3pt;height:23.95pt;z-index:2517708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" filled="f" stroked="f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ไม่ถูกต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757568" behindDoc="0" locked="0" layoutInCell="1" allowOverlap="1" wp14:anchorId="16F782BE" wp14:editId="305F7BDB">
            <wp:simplePos x="0" y="0"/>
            <wp:positionH relativeFrom="column">
              <wp:posOffset>2276475</wp:posOffset>
            </wp:positionH>
            <wp:positionV relativeFrom="paragraph">
              <wp:posOffset>20320</wp:posOffset>
            </wp:positionV>
            <wp:extent cx="719455" cy="719455"/>
            <wp:effectExtent l="0" t="0" r="4445" b="4445"/>
            <wp:wrapNone/>
            <wp:docPr id="248" name="รูปภาพ 248" descr="C:\Users\HP\AppData\Local\Microsoft\Windows\INetCache\Content.Word\studen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P\AppData\Local\Microsoft\Windows\INetCache\Content.Word\student (1)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759616" behindDoc="0" locked="0" layoutInCell="1" allowOverlap="1" wp14:anchorId="5A1F4950" wp14:editId="7D4C6A36">
            <wp:simplePos x="0" y="0"/>
            <wp:positionH relativeFrom="margin">
              <wp:posOffset>739775</wp:posOffset>
            </wp:positionH>
            <wp:positionV relativeFrom="paragraph">
              <wp:posOffset>7620</wp:posOffset>
            </wp:positionV>
            <wp:extent cx="719455" cy="719455"/>
            <wp:effectExtent l="0" t="0" r="4445" b="4445"/>
            <wp:wrapNone/>
            <wp:docPr id="250" name="รูปภาพ 250" descr="C:\Users\HP\AppData\Local\Microsoft\Windows\INetCache\Content.Word\mail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HP\AppData\Local\Microsoft\Windows\INetCache\Content.Word\mailing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C14F8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2C842DDE" wp14:editId="65E06414">
                <wp:simplePos x="0" y="0"/>
                <wp:positionH relativeFrom="column">
                  <wp:posOffset>3135630</wp:posOffset>
                </wp:positionH>
                <wp:positionV relativeFrom="paragraph">
                  <wp:posOffset>220345</wp:posOffset>
                </wp:positionV>
                <wp:extent cx="635000" cy="0"/>
                <wp:effectExtent l="0" t="95250" r="0" b="95250"/>
                <wp:wrapNone/>
                <wp:docPr id="259" name="ลูกศรเชื่อมต่อแบบตรง 2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0240B3B1" id="ลูกศรเชื่อมต่อแบบตรง 259" o:spid="_x0000_s1026" type="#_x0000_t32" style="position:absolute;margin-left:246.9pt;margin-top:17.35pt;width:50pt;height:0;z-index:2517688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6C6C4993" wp14:editId="114F8557">
                <wp:simplePos x="0" y="0"/>
                <wp:positionH relativeFrom="column">
                  <wp:posOffset>1623060</wp:posOffset>
                </wp:positionH>
                <wp:positionV relativeFrom="paragraph">
                  <wp:posOffset>142875</wp:posOffset>
                </wp:positionV>
                <wp:extent cx="635000" cy="0"/>
                <wp:effectExtent l="0" t="95250" r="0" b="95250"/>
                <wp:wrapNone/>
                <wp:docPr id="256" name="ลูกศรเชื่อมต่อแบบตรง 2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627F840" id="ลูกศรเชื่อมต่อแบบตรง 256" o:spid="_x0000_s1026" type="#_x0000_t32" style="position:absolute;margin-left:127.8pt;margin-top:11.25pt;width:50pt;height:0;z-index:251766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C14F8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63712" behindDoc="0" locked="0" layoutInCell="1" allowOverlap="1" wp14:anchorId="6F38A77D" wp14:editId="6B7E657C">
                <wp:simplePos x="0" y="0"/>
                <wp:positionH relativeFrom="column">
                  <wp:posOffset>3644900</wp:posOffset>
                </wp:positionH>
                <wp:positionV relativeFrom="paragraph">
                  <wp:posOffset>153035</wp:posOffset>
                </wp:positionV>
                <wp:extent cx="1007110" cy="313055"/>
                <wp:effectExtent l="0" t="0" r="21590" b="10795"/>
                <wp:wrapSquare wrapText="bothSides"/>
                <wp:docPr id="25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313055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่งกลั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38A77D" id="_x0000_s1056" type="#_x0000_t202" style="position:absolute;margin-left:287pt;margin-top:12.05pt;width:79.3pt;height:24.65pt;z-index:2517637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่งกลับ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62688" behindDoc="0" locked="0" layoutInCell="1" allowOverlap="1" wp14:anchorId="6B0848A5" wp14:editId="37D7D2DC">
                <wp:simplePos x="0" y="0"/>
                <wp:positionH relativeFrom="column">
                  <wp:posOffset>2065020</wp:posOffset>
                </wp:positionH>
                <wp:positionV relativeFrom="paragraph">
                  <wp:posOffset>50800</wp:posOffset>
                </wp:positionV>
                <wp:extent cx="1143000" cy="525780"/>
                <wp:effectExtent l="0" t="0" r="19050" b="26670"/>
                <wp:wrapSquare wrapText="bothSides"/>
                <wp:docPr id="25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43000" cy="52578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ารบรรณเปิดจดหมายตรวจสอ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0848A5" id="_x0000_s1057" type="#_x0000_t202" style="position:absolute;margin-left:162.6pt;margin-top:4pt;width:90pt;height:41.4pt;z-index:2517626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ารบรรณเปิดจดหมายตรวจสอบ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60640" behindDoc="0" locked="0" layoutInCell="1" allowOverlap="1" wp14:anchorId="6DC11191" wp14:editId="22CBEB1A">
                <wp:simplePos x="0" y="0"/>
                <wp:positionH relativeFrom="column">
                  <wp:posOffset>680720</wp:posOffset>
                </wp:positionH>
                <wp:positionV relativeFrom="paragraph">
                  <wp:posOffset>140970</wp:posOffset>
                </wp:positionV>
                <wp:extent cx="1007110" cy="321310"/>
                <wp:effectExtent l="0" t="0" r="21590" b="21590"/>
                <wp:wrapSquare wrapText="bothSides"/>
                <wp:docPr id="24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32131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Inbox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C11191" id="_x0000_s1058" type="#_x0000_t202" style="position:absolute;margin-left:53.6pt;margin-top:11.1pt;width:79.3pt;height:25.3pt;z-index:2517606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Inbox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C14F8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71904" behindDoc="0" locked="0" layoutInCell="1" allowOverlap="1" wp14:anchorId="03E78256" wp14:editId="637FC7CD">
                <wp:simplePos x="0" y="0"/>
                <wp:positionH relativeFrom="column">
                  <wp:posOffset>2827973</wp:posOffset>
                </wp:positionH>
                <wp:positionV relativeFrom="paragraph">
                  <wp:posOffset>156527</wp:posOffset>
                </wp:positionV>
                <wp:extent cx="702310" cy="304165"/>
                <wp:effectExtent l="0" t="0" r="0" b="635"/>
                <wp:wrapSquare wrapText="bothSides"/>
                <wp:docPr id="26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2310" cy="304165"/>
                        </a:xfrm>
                        <a:prstGeom prst="rect">
                          <a:avLst/>
                        </a:prstGeom>
                        <a:noFill/>
                        <a:ln w="19050"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ถูกต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E78256" id="_x0000_s1059" type="#_x0000_t202" style="position:absolute;margin-left:222.7pt;margin-top:12.3pt;width:55.3pt;height:23.95pt;z-index:2517719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" filled="f" stroked="f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ถูกต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C14F8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04070F01" wp14:editId="1DD74294">
                <wp:simplePos x="0" y="0"/>
                <wp:positionH relativeFrom="column">
                  <wp:posOffset>2633027</wp:posOffset>
                </wp:positionH>
                <wp:positionV relativeFrom="paragraph">
                  <wp:posOffset>118111</wp:posOffset>
                </wp:positionV>
                <wp:extent cx="395605" cy="0"/>
                <wp:effectExtent l="102553" t="0" r="126047" b="49848"/>
                <wp:wrapNone/>
                <wp:docPr id="257" name="ลูกศรเชื่อมต่อแบบตรง 2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395605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0D3CC498" id="ลูกศรเชื่อมต่อแบบตรง 257" o:spid="_x0000_s1026" type="#_x0000_t32" style="position:absolute;margin-left:207.3pt;margin-top:9.3pt;width:31.15pt;height:0;rotation:90;z-index:251767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C17BA3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756544" behindDoc="0" locked="0" layoutInCell="1" allowOverlap="1" wp14:anchorId="6621D77E" wp14:editId="3B54F1AA">
            <wp:simplePos x="0" y="0"/>
            <wp:positionH relativeFrom="margin">
              <wp:posOffset>2475865</wp:posOffset>
            </wp:positionH>
            <wp:positionV relativeFrom="paragraph">
              <wp:posOffset>126365</wp:posOffset>
            </wp:positionV>
            <wp:extent cx="719455" cy="719455"/>
            <wp:effectExtent l="0" t="0" r="4445" b="4445"/>
            <wp:wrapNone/>
            <wp:docPr id="247" name="รูปภาพ 247" descr="C:\Users\HP\AppData\Local\Microsoft\Windows\INetCache\Content.Word\student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student (3)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26181B" w:rsidP="0026181B">
      <w:pPr>
        <w:ind w:firstLine="720"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94238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64736" behindDoc="0" locked="0" layoutInCell="1" allowOverlap="1" wp14:anchorId="44C7C805" wp14:editId="3F5149AC">
                <wp:simplePos x="0" y="0"/>
                <wp:positionH relativeFrom="column">
                  <wp:posOffset>2346960</wp:posOffset>
                </wp:positionH>
                <wp:positionV relativeFrom="paragraph">
                  <wp:posOffset>154305</wp:posOffset>
                </wp:positionV>
                <wp:extent cx="1007110" cy="487680"/>
                <wp:effectExtent l="0" t="0" r="21590" b="26670"/>
                <wp:wrapSquare wrapText="bothSides"/>
                <wp:docPr id="25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48768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กดปุ่มลงทะเบียนรับหนังสือ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C7C805" id="_x0000_s1060" type="#_x0000_t202" style="position:absolute;margin-left:184.8pt;margin-top:12.15pt;width:79.3pt;height:38.4pt;z-index:2517647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กดปุ่มลงทะเบียนรับหนังสือ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494238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72928" behindDoc="0" locked="0" layoutInCell="1" allowOverlap="1" wp14:anchorId="41EAC711" wp14:editId="66E3A001">
                <wp:simplePos x="0" y="0"/>
                <wp:positionH relativeFrom="column">
                  <wp:posOffset>3001010</wp:posOffset>
                </wp:positionH>
                <wp:positionV relativeFrom="paragraph">
                  <wp:posOffset>168910</wp:posOffset>
                </wp:positionV>
                <wp:extent cx="976630" cy="304165"/>
                <wp:effectExtent l="0" t="0" r="0" b="635"/>
                <wp:wrapSquare wrapText="bothSides"/>
                <wp:docPr id="26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76630" cy="304165"/>
                        </a:xfrm>
                        <a:prstGeom prst="rect">
                          <a:avLst/>
                        </a:prstGeom>
                        <a:noFill/>
                        <a:ln w="19050"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่งต่อให้ผู้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EAC711" id="_x0000_s1061" type="#_x0000_t202" style="position:absolute;margin-left:236.3pt;margin-top:13.3pt;width:76.9pt;height:23.95pt;z-index:2517729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" filled="f" stroked="f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่งต่อให้ผู้เกี่ยวข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494238" w:rsidP="0026181B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3820E3E8" wp14:editId="60D40C5A">
                <wp:simplePos x="0" y="0"/>
                <wp:positionH relativeFrom="margin">
                  <wp:posOffset>2655887</wp:posOffset>
                </wp:positionH>
                <wp:positionV relativeFrom="paragraph">
                  <wp:posOffset>137161</wp:posOffset>
                </wp:positionV>
                <wp:extent cx="395605" cy="0"/>
                <wp:effectExtent l="102553" t="0" r="126047" b="49848"/>
                <wp:wrapNone/>
                <wp:docPr id="260" name="ลูกศรเชื่อมต่อแบบตรง 2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395605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6F3D376C" id="ลูกศรเชื่อมต่อแบบตรง 260" o:spid="_x0000_s1026" type="#_x0000_t32" style="position:absolute;margin-left:209.1pt;margin-top:10.8pt;width:31.15pt;height:0;rotation:90;z-index:2517698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" strokecolor="red" strokeweight="3pt">
                <v:stroke endarrow="block" joinstyle="miter"/>
                <w10:wrap anchorx="margin"/>
              </v:shape>
            </w:pict>
          </mc:Fallback>
        </mc:AlternateContent>
      </w:r>
    </w:p>
    <w:p w:rsidR="0026181B" w:rsidRPr="00685984" w:rsidRDefault="00494238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anchor distT="0" distB="0" distL="114300" distR="114300" simplePos="0" relativeHeight="251758592" behindDoc="0" locked="0" layoutInCell="1" allowOverlap="1" wp14:anchorId="25579957" wp14:editId="2CA27393">
            <wp:simplePos x="0" y="0"/>
            <wp:positionH relativeFrom="margin">
              <wp:posOffset>2462530</wp:posOffset>
            </wp:positionH>
            <wp:positionV relativeFrom="paragraph">
              <wp:posOffset>114300</wp:posOffset>
            </wp:positionV>
            <wp:extent cx="719455" cy="719455"/>
            <wp:effectExtent l="0" t="0" r="4445" b="4445"/>
            <wp:wrapNone/>
            <wp:docPr id="249" name="รูปภาพ 249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65760" behindDoc="0" locked="0" layoutInCell="1" allowOverlap="1" wp14:anchorId="763071F1" wp14:editId="3B902E93">
                <wp:simplePos x="0" y="0"/>
                <wp:positionH relativeFrom="margin">
                  <wp:posOffset>2260600</wp:posOffset>
                </wp:positionH>
                <wp:positionV relativeFrom="paragraph">
                  <wp:posOffset>214630</wp:posOffset>
                </wp:positionV>
                <wp:extent cx="1007110" cy="480060"/>
                <wp:effectExtent l="0" t="0" r="21590" b="15240"/>
                <wp:wrapSquare wrapText="bothSides"/>
                <wp:docPr id="25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48006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ผู้เกี่ยวข้องดำเนินการ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3071F1" id="_x0000_s1062" type="#_x0000_t202" style="position:absolute;left:0;text-align:left;margin-left:178pt;margin-top:16.9pt;width:79.3pt;height:37.8pt;z-index:2517657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ผู้เกี่ยวข้องดำเนินการ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494238" w:rsidRPr="00685984" w:rsidRDefault="00494238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DB4AF1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 w:hint="cs"/>
          <w:b/>
          <w:bCs/>
          <w:sz w:val="28"/>
          <w:szCs w:val="28"/>
          <w:cs/>
        </w:rPr>
        <w:t>18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ขั้นตอนการรับหนังสือจากหน่วยงานภายในมหาวิทยาลัยเทคโนโลยีราชมงคลพระนคร</w:t>
      </w:r>
      <w:r w:rsidR="005C738B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673531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673531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673531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774E1C" w:rsidRPr="00685984" w:rsidRDefault="00774E1C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E2A9F" w:rsidRPr="00685984" w:rsidRDefault="009E1DC1" w:rsidP="004E2A9F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ขั้นตอนการรับหนังสือจากหน่วยงานภายในมหาวิทยาลัยเทคโนโลยีราชมงคลพระนคร (หน่วยงาน ผู้รับเปิดอ่านเอกสาร)</w:t>
      </w:r>
    </w:p>
    <w:p w:rsidR="0026181B" w:rsidRPr="00685984" w:rsidRDefault="0026181B" w:rsidP="004663D8">
      <w:pPr>
        <w:pStyle w:val="ae"/>
        <w:numPr>
          <w:ilvl w:val="0"/>
          <w:numId w:val="4"/>
        </w:num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สารบรรณหน่วยงานผู้รับใส่ </w:t>
      </w:r>
      <w:r w:rsidRPr="00685984">
        <w:rPr>
          <w:rFonts w:ascii="TH Sarabun New" w:hAnsi="TH Sarabun New" w:cs="TH Sarabun New"/>
          <w:sz w:val="28"/>
          <w:szCs w:val="28"/>
        </w:rPr>
        <w:t xml:space="preserve">User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และ </w:t>
      </w:r>
      <w:r w:rsidRPr="00685984">
        <w:rPr>
          <w:rFonts w:ascii="TH Sarabun New" w:hAnsi="TH Sarabun New" w:cs="TH Sarabun New"/>
          <w:sz w:val="28"/>
          <w:szCs w:val="28"/>
        </w:rPr>
        <w:t xml:space="preserve">Password </w:t>
      </w:r>
      <w:r w:rsidRPr="00685984">
        <w:rPr>
          <w:rFonts w:ascii="TH Sarabun New" w:hAnsi="TH Sarabun New" w:cs="TH Sarabun New"/>
          <w:sz w:val="28"/>
          <w:szCs w:val="28"/>
          <w:cs/>
        </w:rPr>
        <w:t>ของหน่วยงาน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779385E3" wp14:editId="7184416F">
            <wp:extent cx="2252133" cy="1227667"/>
            <wp:effectExtent l="19050" t="19050" r="15240" b="10795"/>
            <wp:docPr id="264" name="รูปภาพ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76" t="10383" r="4327" b="10358"/>
                    <a:stretch/>
                  </pic:blipFill>
                  <pic:spPr bwMode="auto">
                    <a:xfrm>
                      <a:off x="0" y="0"/>
                      <a:ext cx="2252819" cy="1228041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19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="0028302F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28302F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28302F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4E2A9F" w:rsidRPr="00685984" w:rsidRDefault="004E2A9F" w:rsidP="004E2A9F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4663D8">
      <w:pPr>
        <w:pStyle w:val="ae"/>
        <w:numPr>
          <w:ilvl w:val="0"/>
          <w:numId w:val="4"/>
        </w:num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ลังจาก </w:t>
      </w:r>
      <w:r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เข้าสู่ระบบ จะเข้าไปสู่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Pr="00685984">
        <w:rPr>
          <w:rFonts w:ascii="TH Sarabun New" w:hAnsi="TH Sarabun New" w:cs="TH Sarabun New"/>
          <w:sz w:val="28"/>
          <w:szCs w:val="28"/>
          <w:cs/>
        </w:rPr>
        <w:t>เพื่อดูจดหมายที่ได้รับ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CC14F5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79CF35C8" wp14:editId="1D4F409B">
            <wp:extent cx="4773267" cy="2240079"/>
            <wp:effectExtent l="19050" t="19050" r="27940" b="27305"/>
            <wp:docPr id="265" name="รูปภาพ 2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0643" cy="2262312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20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Pr="00685984">
        <w:rPr>
          <w:rFonts w:ascii="TH Sarabun New" w:hAnsi="TH Sarabun New" w:cs="TH Sarabun New"/>
          <w:sz w:val="28"/>
          <w:szCs w:val="28"/>
          <w:cs/>
        </w:rPr>
        <w:t>(หน่วยงาน ผู้รับเปิดอ่านเอกสาร)</w:t>
      </w:r>
      <w:r w:rsidR="00095F61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28302F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28302F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28302F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B1328" w:rsidRPr="00685984" w:rsidRDefault="0026181B" w:rsidP="004663D8">
      <w:pPr>
        <w:pStyle w:val="ae"/>
        <w:numPr>
          <w:ilvl w:val="0"/>
          <w:numId w:val="4"/>
        </w:num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ารบรรณของหน่วยงานจะคลิกที่เรื่องเพื่อเปิดจดหมายตรวจสอบว่า</w:t>
      </w:r>
    </w:p>
    <w:p w:rsidR="0026181B" w:rsidRPr="00685984" w:rsidRDefault="0026181B" w:rsidP="002B132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รายละเอียดจดหมายส่งถูกหรือไม่ถ้าใช่กด ลงทะเบียน ถ้าไม่ใช่ กด ส่งคืน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046E3309" wp14:editId="12A880A4">
            <wp:extent cx="5119470" cy="1912620"/>
            <wp:effectExtent l="19050" t="19050" r="24130" b="11430"/>
            <wp:docPr id="266" name="รูปภาพ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114" cy="1922574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B95588">
        <w:rPr>
          <w:rFonts w:ascii="TH Sarabun New" w:hAnsi="TH Sarabun New" w:cs="TH Sarabun New"/>
          <w:b/>
          <w:bCs/>
          <w:sz w:val="28"/>
          <w:szCs w:val="28"/>
          <w:cs/>
        </w:rPr>
        <w:t>21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เมื่อเลือกเรื่องเพื่อเปิดจดหมายจะแสดงรายละเอียดจดหมาย</w:t>
      </w:r>
      <w:r w:rsidR="00105680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7777BE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7777BE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7777BE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2B1328" w:rsidRPr="00685984" w:rsidRDefault="0026181B" w:rsidP="004663D8">
      <w:pPr>
        <w:pStyle w:val="ae"/>
        <w:numPr>
          <w:ilvl w:val="0"/>
          <w:numId w:val="4"/>
        </w:num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เมื่อกดปุ่มลงทะเบียนแล้วจะปรากฏปุ่ม </w:t>
      </w:r>
      <w:r w:rsidRPr="00685984">
        <w:rPr>
          <w:rFonts w:ascii="TH Sarabun New" w:hAnsi="TH Sarabun New" w:cs="TH Sarabun New"/>
          <w:noProof/>
          <w:cs/>
        </w:rPr>
        <w:drawing>
          <wp:inline distT="0" distB="0" distL="0" distR="0" wp14:anchorId="655BD909" wp14:editId="0FA216B9">
            <wp:extent cx="965200" cy="194945"/>
            <wp:effectExtent l="0" t="0" r="6350" b="0"/>
            <wp:docPr id="267" name="รูปภาพ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5200" cy="194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เพื่อส่งต่อให้</w:t>
      </w:r>
    </w:p>
    <w:p w:rsidR="0026181B" w:rsidRPr="00685984" w:rsidRDefault="0026181B" w:rsidP="002B132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บุคคลที่เกี่ยวข้องเมื่อกดแล้วจะแสดงดังภาพที่</w:t>
      </w:r>
      <w:r w:rsidR="00F2269E">
        <w:rPr>
          <w:rFonts w:ascii="TH Sarabun New" w:hAnsi="TH Sarabun New" w:cs="TH Sarabun New"/>
          <w:sz w:val="28"/>
          <w:szCs w:val="28"/>
          <w:cs/>
        </w:rPr>
        <w:t xml:space="preserve"> 22</w:t>
      </w:r>
    </w:p>
    <w:p w:rsidR="00C57468" w:rsidRPr="00685984" w:rsidRDefault="00C57468" w:rsidP="00C5746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584E72A0" wp14:editId="54903F89">
            <wp:extent cx="4572000" cy="4090411"/>
            <wp:effectExtent l="19050" t="19050" r="19050" b="24765"/>
            <wp:docPr id="268" name="รูปภาพ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8923" cy="4096605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7A48C5">
        <w:rPr>
          <w:rFonts w:ascii="TH Sarabun New" w:hAnsi="TH Sarabun New" w:cs="TH Sarabun New"/>
          <w:b/>
          <w:bCs/>
          <w:sz w:val="28"/>
          <w:szCs w:val="28"/>
          <w:cs/>
        </w:rPr>
        <w:t>22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ให้กรอกรายละเอียดการส่งต่อให้บุคคลที่เกี่ยวข้อง</w:t>
      </w:r>
      <w:r w:rsidR="00314583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7777BE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7777BE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7777BE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F0099" w:rsidRPr="00685984" w:rsidRDefault="00025008" w:rsidP="00025008">
      <w:pPr>
        <w:tabs>
          <w:tab w:val="left" w:pos="567"/>
          <w:tab w:val="left" w:pos="1134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ขั้นตอนการรับหนังสือจากหน่วยงานภายในมหาวิทยาลัยเทคโนโลยีราชมงคลพระนคร (บุคคลผู้รับ เปิดอ่านเอกสาร)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6A539C" w:rsidRPr="00685984" w:rsidRDefault="0026181B" w:rsidP="004663D8">
      <w:pPr>
        <w:pStyle w:val="ae"/>
        <w:numPr>
          <w:ilvl w:val="0"/>
          <w:numId w:val="5"/>
        </w:numPr>
        <w:tabs>
          <w:tab w:val="left" w:pos="567"/>
          <w:tab w:val="left" w:pos="1134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เมื่อต้องการตรวจสอบและรับหนังสือ ให้ใส่รหัสส่วนตัวบุคคลด้วยเลขท้าย</w:t>
      </w:r>
    </w:p>
    <w:p w:rsidR="0026181B" w:rsidRPr="00685984" w:rsidRDefault="0026181B" w:rsidP="006A539C">
      <w:pPr>
        <w:tabs>
          <w:tab w:val="left" w:pos="567"/>
          <w:tab w:val="left" w:pos="1134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บัตรประจำตัวประจำตัวประชาชน 5 ตัวท้าย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3CE25BB0" wp14:editId="52E43E83">
            <wp:extent cx="2302933" cy="1219200"/>
            <wp:effectExtent l="19050" t="19050" r="21590" b="19050"/>
            <wp:docPr id="274" name="รูปภาพ 2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18" t="4968" r="4796" b="5591"/>
                    <a:stretch/>
                  </pic:blipFill>
                  <pic:spPr bwMode="auto">
                    <a:xfrm>
                      <a:off x="0" y="0"/>
                      <a:ext cx="2303310" cy="1219400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A9565C" w:rsidRPr="00685984">
        <w:rPr>
          <w:rFonts w:ascii="TH Sarabun New" w:hAnsi="TH Sarabun New" w:cs="TH Sarabun New"/>
          <w:b/>
          <w:bCs/>
          <w:sz w:val="28"/>
          <w:szCs w:val="28"/>
          <w:cs/>
        </w:rPr>
        <w:t>2</w:t>
      </w:r>
      <w:r w:rsidR="004440FB">
        <w:rPr>
          <w:rFonts w:ascii="TH Sarabun New" w:hAnsi="TH Sarabun New" w:cs="TH Sarabun New" w:hint="cs"/>
          <w:b/>
          <w:bCs/>
          <w:sz w:val="28"/>
          <w:szCs w:val="28"/>
          <w:cs/>
        </w:rPr>
        <w:t>3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="007777BE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7777BE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7777BE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6A539C" w:rsidRPr="00685984" w:rsidRDefault="0026181B" w:rsidP="004663D8">
      <w:pPr>
        <w:pStyle w:val="ae"/>
        <w:numPr>
          <w:ilvl w:val="0"/>
          <w:numId w:val="5"/>
        </w:num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ลังจาก </w:t>
      </w:r>
      <w:r w:rsidRPr="00685984">
        <w:rPr>
          <w:rFonts w:ascii="TH Sarabun New" w:hAnsi="TH Sarabun New" w:cs="TH Sarabun New"/>
          <w:sz w:val="28"/>
          <w:szCs w:val="28"/>
        </w:rPr>
        <w:t xml:space="preserve">Login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เข้าสู่ระบบ จะเข้าไปสู่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Pr="00685984">
        <w:rPr>
          <w:rFonts w:ascii="TH Sarabun New" w:hAnsi="TH Sarabun New" w:cs="TH Sarabun New"/>
          <w:sz w:val="28"/>
          <w:szCs w:val="28"/>
          <w:cs/>
        </w:rPr>
        <w:t>จะเห็นรายการหนังสือ</w:t>
      </w:r>
    </w:p>
    <w:p w:rsidR="0026181B" w:rsidRPr="00685984" w:rsidRDefault="0026181B" w:rsidP="006A539C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อยู่ใน </w:t>
      </w:r>
      <w:r w:rsidRPr="00685984">
        <w:rPr>
          <w:rFonts w:ascii="TH Sarabun New" w:hAnsi="TH Sarabun New" w:cs="TH Sarabun New"/>
          <w:sz w:val="28"/>
          <w:szCs w:val="28"/>
        </w:rPr>
        <w:t>Inbox</w:t>
      </w:r>
    </w:p>
    <w:p w:rsidR="0026181B" w:rsidRPr="00685984" w:rsidRDefault="0026181B" w:rsidP="0026181B">
      <w:pPr>
        <w:pStyle w:val="ae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193EFDAF" wp14:editId="2096F11A">
            <wp:extent cx="5472791" cy="2568363"/>
            <wp:effectExtent l="19050" t="19050" r="13970" b="22860"/>
            <wp:docPr id="270" name="รูปภาพ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064" cy="2580693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4440FB">
        <w:rPr>
          <w:rFonts w:ascii="TH Sarabun New" w:hAnsi="TH Sarabun New" w:cs="TH Sarabun New" w:hint="cs"/>
          <w:b/>
          <w:bCs/>
          <w:sz w:val="28"/>
          <w:szCs w:val="28"/>
          <w:cs/>
        </w:rPr>
        <w:t xml:space="preserve"> 24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หน้า </w:t>
      </w:r>
      <w:r w:rsidRPr="00685984">
        <w:rPr>
          <w:rFonts w:ascii="TH Sarabun New" w:hAnsi="TH Sarabun New" w:cs="TH Sarabun New"/>
          <w:sz w:val="28"/>
          <w:szCs w:val="28"/>
        </w:rPr>
        <w:t xml:space="preserve">Inbox </w:t>
      </w:r>
      <w:r w:rsidRPr="00685984">
        <w:rPr>
          <w:rFonts w:ascii="TH Sarabun New" w:hAnsi="TH Sarabun New" w:cs="TH Sarabun New"/>
          <w:sz w:val="28"/>
          <w:szCs w:val="28"/>
          <w:cs/>
        </w:rPr>
        <w:t>(บุคคลผู้รับ เปิดอ่านเอกสาร)</w:t>
      </w:r>
      <w:r w:rsidR="009E7DE8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7777BE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7777BE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7777BE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AE7A3B" w:rsidRPr="00685984" w:rsidRDefault="00BA3B35" w:rsidP="004663D8">
      <w:pPr>
        <w:pStyle w:val="ae"/>
        <w:numPr>
          <w:ilvl w:val="0"/>
          <w:numId w:val="5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คลิกรายชื่อหนังสือเรื่อง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ที่ต้องการดู จะปรากฏเส้นทางเดินหนังสือดังภาพ</w:t>
      </w:r>
    </w:p>
    <w:p w:rsidR="0026181B" w:rsidRPr="00685984" w:rsidRDefault="00A9565C" w:rsidP="00AE7A3B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ที่</w:t>
      </w:r>
      <w:r w:rsidRPr="00685984">
        <w:rPr>
          <w:rFonts w:ascii="TH Sarabun New" w:hAnsi="TH Sarabun New" w:cs="TH Sarabun New"/>
          <w:sz w:val="28"/>
          <w:szCs w:val="28"/>
        </w:rPr>
        <w:t xml:space="preserve"> 26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59AC33B5" wp14:editId="3E48889C">
            <wp:extent cx="4884420" cy="1824805"/>
            <wp:effectExtent l="19050" t="19050" r="11430" b="23495"/>
            <wp:docPr id="271" name="รูปภาพ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7367" cy="1833378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4440FB">
        <w:rPr>
          <w:rFonts w:ascii="TH Sarabun New" w:hAnsi="TH Sarabun New" w:cs="TH Sarabun New"/>
          <w:b/>
          <w:bCs/>
          <w:sz w:val="28"/>
          <w:szCs w:val="28"/>
          <w:cs/>
        </w:rPr>
        <w:t>25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เมื่อเลือกเรื่องเพื่อเปิดจดหมายจะแสดงรายละเอียดจดหมาย</w:t>
      </w:r>
      <w:r w:rsidR="00921012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46352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46352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46352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061D0F" w:rsidRPr="00685984" w:rsidRDefault="0026181B" w:rsidP="004663D8">
      <w:pPr>
        <w:pStyle w:val="ae"/>
        <w:numPr>
          <w:ilvl w:val="0"/>
          <w:numId w:val="5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เมื่อคลิกที่ไฟล์หนังสือจะได้ดังภาพที่  หากต้องการพิมพ์เอกสาร กดที่รูป</w:t>
      </w:r>
    </w:p>
    <w:p w:rsidR="0026181B" w:rsidRPr="00685984" w:rsidRDefault="0026181B" w:rsidP="00061D0F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เครื่องพิมพ์ หากต้องการบันทึก กดที่รูปแผ่นดิสต์เก็ต เมื่ออ่านเสร็จกด </w:t>
      </w: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7FADAB0D" wp14:editId="4487FE85">
            <wp:extent cx="231228" cy="203200"/>
            <wp:effectExtent l="0" t="0" r="0" b="6350"/>
            <wp:docPr id="276" name="รูปภาพ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242611" cy="213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303C0444" wp14:editId="097C7747">
            <wp:extent cx="4404765" cy="4201269"/>
            <wp:effectExtent l="19050" t="19050" r="15240" b="27940"/>
            <wp:docPr id="277" name="รูปภาพ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6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1787" cy="4207966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4440FB">
        <w:rPr>
          <w:rFonts w:ascii="TH Sarabun New" w:hAnsi="TH Sarabun New" w:cs="TH Sarabun New"/>
          <w:b/>
          <w:bCs/>
          <w:sz w:val="28"/>
          <w:szCs w:val="28"/>
          <w:cs/>
        </w:rPr>
        <w:t>26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เมื่อต้องการเปิดไฟล์หนังสือ</w:t>
      </w:r>
      <w:r w:rsidR="00F640ED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46352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46352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46352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7A449F" w:rsidRPr="00685984" w:rsidRDefault="0026181B" w:rsidP="004663D8">
      <w:pPr>
        <w:pStyle w:val="ae"/>
        <w:numPr>
          <w:ilvl w:val="0"/>
          <w:numId w:val="5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>เมื่อกดปิดเอกสารแล้ว ดำเนินขั้นต่อไป คือ ลงทะเบียนหรือส่งคืน หรือ</w:t>
      </w:r>
    </w:p>
    <w:p w:rsidR="0026181B" w:rsidRPr="00685984" w:rsidRDefault="0026181B" w:rsidP="007A449F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ดำเนินการและส่งต่อ 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06F898B7" wp14:editId="0A07679F">
            <wp:extent cx="5009108" cy="1790700"/>
            <wp:effectExtent l="19050" t="19050" r="20320" b="19050"/>
            <wp:docPr id="278" name="รูปภาพ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627" cy="1811620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4440FB">
        <w:rPr>
          <w:rFonts w:ascii="TH Sarabun New" w:hAnsi="TH Sarabun New" w:cs="TH Sarabun New"/>
          <w:b/>
          <w:bCs/>
          <w:sz w:val="28"/>
          <w:szCs w:val="28"/>
          <w:cs/>
        </w:rPr>
        <w:t>27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ผู้รับดำเนินการและส่งต่อ</w:t>
      </w:r>
      <w:r w:rsidR="00DA119B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46352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46352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46352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6B582B" w:rsidRPr="00685984" w:rsidRDefault="0026181B" w:rsidP="004663D8">
      <w:pPr>
        <w:pStyle w:val="ae"/>
        <w:numPr>
          <w:ilvl w:val="0"/>
          <w:numId w:val="5"/>
        </w:num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ผู้รับดำเนินการและบันทึกแจ้งผู้เกี่ยวข้องโดยกดปุ่ม ส่งต่อ</w:t>
      </w:r>
      <w:r w:rsidR="00737AD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และดำเนินการ </w: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จะปรากฏหน้าจอดังภาพที่ </w:t>
      </w:r>
      <w:r w:rsidR="00F2269E">
        <w:rPr>
          <w:rFonts w:ascii="TH Sarabun New" w:hAnsi="TH Sarabun New" w:cs="TH Sarabun New"/>
          <w:sz w:val="28"/>
          <w:szCs w:val="28"/>
        </w:rPr>
        <w:t>2</w:t>
      </w:r>
      <w:r w:rsidR="00F2269E">
        <w:rPr>
          <w:rFonts w:ascii="TH Sarabun New" w:hAnsi="TH Sarabun New" w:cs="TH Sarabun New" w:hint="cs"/>
          <w:sz w:val="28"/>
          <w:szCs w:val="28"/>
          <w:cs/>
        </w:rPr>
        <w:t>8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กรณีเป็นหนังสือที่ต้องดำเนินการและแจ้งผู้เกี่ยวข้องให้ดำเนินการให้กรอกข้อความลงในช่อง ส่วนดำเนินการ ได้แก่ เรียน ข้อความ ไฟล์ (ถ้ามี) และ ส่วนกำหนดการส่งต่อ ได้แก่ ส่งถึง กดปุ่มตกลง กรณีเป็นหนังสือเวียน แจ้งเพื่อทราบ ให้ผู้รับคลิกถูกที่ทราบในส่วนดำเนินการ และกดปุ่มไม่ต้องการส่งต่อในส่วนการส่งต่อ กดปุ่มตกลง เสร็จแล้วกดปุ่มปิด</w:t>
      </w:r>
    </w:p>
    <w:p w:rsidR="00E808E4" w:rsidRPr="00685984" w:rsidRDefault="00E808E4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lastRenderedPageBreak/>
        <w:drawing>
          <wp:inline distT="0" distB="0" distL="0" distR="0" wp14:anchorId="591EE8A5" wp14:editId="11CFF064">
            <wp:extent cx="4838700" cy="4460102"/>
            <wp:effectExtent l="19050" t="19050" r="19050" b="17145"/>
            <wp:docPr id="279" name="รูปภาพ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8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4101" cy="4474298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4440FB">
        <w:rPr>
          <w:rFonts w:ascii="TH Sarabun New" w:hAnsi="TH Sarabun New" w:cs="TH Sarabun New"/>
          <w:b/>
          <w:bCs/>
          <w:sz w:val="28"/>
          <w:szCs w:val="28"/>
          <w:cs/>
        </w:rPr>
        <w:t xml:space="preserve"> 28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กรอกรายละเอียดการส่งต่อและดำเนินการ</w:t>
      </w:r>
      <w:r w:rsidR="008B6735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46352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46352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46352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37ADC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8954EF" w:rsidP="008954EF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</w:t>
      </w:r>
      <w:r w:rsidR="00EC1751" w:rsidRPr="00685984">
        <w:rPr>
          <w:rFonts w:ascii="TH Sarabun New" w:hAnsi="TH Sarabun New" w:cs="TH Sarabun New"/>
          <w:sz w:val="28"/>
          <w:szCs w:val="28"/>
          <w:cs/>
        </w:rPr>
        <w:t>4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ารรับหนังสือจากหน่วยงานภายนอกมหาวิทยาลัยเทคโนโลยีราชมงคลพระนคร</w:t>
      </w:r>
    </w:p>
    <w:p w:rsidR="0026181B" w:rsidRPr="00685984" w:rsidRDefault="00737ADC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7145D5C3" wp14:editId="1F2684D7">
                <wp:simplePos x="0" y="0"/>
                <wp:positionH relativeFrom="margin">
                  <wp:align>right</wp:align>
                </wp:positionH>
                <wp:positionV relativeFrom="paragraph">
                  <wp:posOffset>235585</wp:posOffset>
                </wp:positionV>
                <wp:extent cx="5250180" cy="5577840"/>
                <wp:effectExtent l="0" t="0" r="26670" b="22860"/>
                <wp:wrapNone/>
                <wp:docPr id="281" name="สี่เหลี่ยมผืนผ้า 2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50180" cy="557784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  <w:p w:rsidR="007A2BC2" w:rsidRPr="00556035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3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45D5C3" id="สี่เหลี่ยมผืนผ้า 281" o:spid="_x0000_s1063" style="position:absolute;margin-left:362.2pt;margin-top:18.55pt;width:413.4pt;height:439.2pt;z-index:2517739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" fillcolor="white [3201]" strokecolor="black [3213]" strokeweight="1pt">
                <v:textbox>
                  <w:txbxContent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  <w:p w:rsidR="007A2BC2" w:rsidRPr="00556035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36"/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26181B" w:rsidRPr="00685984" w:rsidRDefault="00737ADC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77024" behindDoc="0" locked="0" layoutInCell="1" allowOverlap="1" wp14:anchorId="6FFB2C6E" wp14:editId="11E46941">
            <wp:simplePos x="0" y="0"/>
            <wp:positionH relativeFrom="margin">
              <wp:posOffset>3746500</wp:posOffset>
            </wp:positionH>
            <wp:positionV relativeFrom="paragraph">
              <wp:posOffset>150495</wp:posOffset>
            </wp:positionV>
            <wp:extent cx="719455" cy="719455"/>
            <wp:effectExtent l="0" t="0" r="4445" b="4445"/>
            <wp:wrapNone/>
            <wp:docPr id="284" name="รูปภาพ 284" descr="C:\Users\HP\AppData\Local\Microsoft\Windows\INetCache\Content.Word\student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student (3)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78048" behindDoc="0" locked="0" layoutInCell="1" allowOverlap="1" wp14:anchorId="02A6AEAB" wp14:editId="4F87979C">
            <wp:simplePos x="0" y="0"/>
            <wp:positionH relativeFrom="margin">
              <wp:posOffset>2545715</wp:posOffset>
            </wp:positionH>
            <wp:positionV relativeFrom="paragraph">
              <wp:posOffset>148590</wp:posOffset>
            </wp:positionV>
            <wp:extent cx="719455" cy="719455"/>
            <wp:effectExtent l="0" t="0" r="0" b="4445"/>
            <wp:wrapNone/>
            <wp:docPr id="285" name="รูปภาพ 285" descr="C:\Users\HP\AppData\Local\Microsoft\Windows\INetCache\Content.Word\copi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copier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81120" behindDoc="0" locked="0" layoutInCell="1" allowOverlap="1" wp14:anchorId="1FD00C13" wp14:editId="0B6BFB90">
            <wp:simplePos x="0" y="0"/>
            <wp:positionH relativeFrom="column">
              <wp:posOffset>1390650</wp:posOffset>
            </wp:positionH>
            <wp:positionV relativeFrom="paragraph">
              <wp:posOffset>156845</wp:posOffset>
            </wp:positionV>
            <wp:extent cx="720000" cy="720000"/>
            <wp:effectExtent l="0" t="0" r="0" b="4445"/>
            <wp:wrapNone/>
            <wp:docPr id="288" name="รูปภาพ 288" descr="C:\Users\HP\AppData\Local\Microsoft\Windows\INetCache\Content.Word\n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P\AppData\Local\Microsoft\Windows\INetCache\Content.Word\nw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74976" behindDoc="0" locked="0" layoutInCell="1" allowOverlap="1" wp14:anchorId="23C2EE45" wp14:editId="083B8F75">
            <wp:simplePos x="0" y="0"/>
            <wp:positionH relativeFrom="column">
              <wp:posOffset>183515</wp:posOffset>
            </wp:positionH>
            <wp:positionV relativeFrom="paragraph">
              <wp:posOffset>160020</wp:posOffset>
            </wp:positionV>
            <wp:extent cx="720000" cy="720000"/>
            <wp:effectExtent l="0" t="0" r="4445" b="4445"/>
            <wp:wrapNone/>
            <wp:docPr id="282" name="รูปภาพ 282" descr="C:\Users\HP\Downloads\postm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HP\Downloads\postman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489E81CD" wp14:editId="03E6820C">
                <wp:simplePos x="0" y="0"/>
                <wp:positionH relativeFrom="column">
                  <wp:posOffset>3207385</wp:posOffset>
                </wp:positionH>
                <wp:positionV relativeFrom="paragraph">
                  <wp:posOffset>111125</wp:posOffset>
                </wp:positionV>
                <wp:extent cx="635000" cy="0"/>
                <wp:effectExtent l="0" t="95250" r="0" b="95250"/>
                <wp:wrapNone/>
                <wp:docPr id="302" name="ลูกศรเชื่อมต่อแบบตรง 3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36B13E06" id="ลูกศรเชื่อมต่อแบบตรง 302" o:spid="_x0000_s1026" type="#_x0000_t32" style="position:absolute;margin-left:252.55pt;margin-top:8.75pt;width:50pt;height:0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3D17C167" wp14:editId="53636B5A">
                <wp:simplePos x="0" y="0"/>
                <wp:positionH relativeFrom="margin">
                  <wp:posOffset>1946275</wp:posOffset>
                </wp:positionH>
                <wp:positionV relativeFrom="paragraph">
                  <wp:posOffset>102235</wp:posOffset>
                </wp:positionV>
                <wp:extent cx="635000" cy="0"/>
                <wp:effectExtent l="0" t="95250" r="0" b="95250"/>
                <wp:wrapNone/>
                <wp:docPr id="301" name="ลูกศรเชื่อมต่อแบบตรง 3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2C00E954" id="ลูกศรเชื่อมต่อแบบตรง 301" o:spid="_x0000_s1026" type="#_x0000_t32" style="position:absolute;margin-left:153.25pt;margin-top:8.05pt;width:50pt;height:0;z-index:25178931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" strokecolor="red" strokeweight="3pt">
                <v:stroke endarrow="block" joinstyle="miter"/>
                <w10:wrap anchorx="margin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281A3ADB" wp14:editId="1150B143">
                <wp:simplePos x="0" y="0"/>
                <wp:positionH relativeFrom="column">
                  <wp:posOffset>901065</wp:posOffset>
                </wp:positionH>
                <wp:positionV relativeFrom="paragraph">
                  <wp:posOffset>113030</wp:posOffset>
                </wp:positionV>
                <wp:extent cx="635000" cy="0"/>
                <wp:effectExtent l="0" t="95250" r="0" b="95250"/>
                <wp:wrapNone/>
                <wp:docPr id="293" name="ลูกศรเชื่อมต่อแบบตรง 2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3C59183" id="ลูกศรเชื่อมต่อแบบตรง 293" o:spid="_x0000_s1026" type="#_x0000_t32" style="position:absolute;margin-left:70.95pt;margin-top:8.9pt;width:50pt;height:0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737ADC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mc:AlternateContent>
          <mc:Choice Requires="wps">
            <w:drawing>
              <wp:anchor distT="45720" distB="45720" distL="114300" distR="114300" simplePos="0" relativeHeight="251795456" behindDoc="0" locked="0" layoutInCell="1" allowOverlap="1" wp14:anchorId="5FAD18AD" wp14:editId="0E988DAD">
                <wp:simplePos x="0" y="0"/>
                <wp:positionH relativeFrom="margin">
                  <wp:posOffset>3566160</wp:posOffset>
                </wp:positionH>
                <wp:positionV relativeFrom="paragraph">
                  <wp:posOffset>165735</wp:posOffset>
                </wp:positionV>
                <wp:extent cx="1253490" cy="1112520"/>
                <wp:effectExtent l="0" t="0" r="22860" b="11430"/>
                <wp:wrapSquare wrapText="bothSides"/>
                <wp:docPr id="308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53490" cy="111252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 xml:space="preserve">เจ้าหน้าที่สารบรรณ 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</w:rPr>
                              <w:t xml:space="preserve">Download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อกสารเข้าระบบ บันทึกรายการหนังสือส่ง  ลงทะเบียนส่งและส่งต่อให้</w:t>
                            </w:r>
                          </w:p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AD18AD" id="_x0000_s1064" type="#_x0000_t202" style="position:absolute;left:0;text-align:left;margin-left:280.8pt;margin-top:13.05pt;width:98.7pt;height:87.6pt;z-index:2517954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 xml:space="preserve">เจ้าหน้าที่สารบรรณ </w:t>
                      </w:r>
                      <w:r>
                        <w:rPr>
                          <w:rFonts w:ascii="TH Sarabun New" w:hAnsi="TH Sarabun New" w:cs="TH Sarabun New"/>
                          <w:sz w:val="28"/>
                        </w:rPr>
                        <w:t xml:space="preserve">Download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อกสารเข้าระบบ บันทึกรายการหนังสือส่ง  ลงทะเบียนส่งและส่งต่อให้</w:t>
                      </w:r>
                    </w:p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26181B" w:rsidRPr="00685984" w:rsidRDefault="00737ADC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85216" behindDoc="0" locked="0" layoutInCell="1" allowOverlap="1" wp14:anchorId="0D7FDDBF" wp14:editId="7D6AAF31">
                <wp:simplePos x="0" y="0"/>
                <wp:positionH relativeFrom="column">
                  <wp:posOffset>2331720</wp:posOffset>
                </wp:positionH>
                <wp:positionV relativeFrom="paragraph">
                  <wp:posOffset>5080</wp:posOffset>
                </wp:positionV>
                <wp:extent cx="1007110" cy="655320"/>
                <wp:effectExtent l="0" t="0" r="21590" b="11430"/>
                <wp:wrapSquare wrapText="bothSides"/>
                <wp:docPr id="29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65532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แกนเอกสารเตรียมเก็บในระบบสารบรรณ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7FDDBF" id="_x0000_s1065" type="#_x0000_t202" style="position:absolute;margin-left:183.6pt;margin-top:.4pt;width:79.3pt;height:51.6pt;z-index:2517852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แกนเอกสารเตรียมเก็บในระบบสารบรรณ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84192" behindDoc="0" locked="0" layoutInCell="1" allowOverlap="1" wp14:anchorId="00CFDD98" wp14:editId="4174CE2F">
                <wp:simplePos x="0" y="0"/>
                <wp:positionH relativeFrom="column">
                  <wp:posOffset>1211580</wp:posOffset>
                </wp:positionH>
                <wp:positionV relativeFrom="paragraph">
                  <wp:posOffset>5080</wp:posOffset>
                </wp:positionV>
                <wp:extent cx="1007110" cy="525780"/>
                <wp:effectExtent l="0" t="0" r="21590" b="26670"/>
                <wp:wrapSquare wrapText="bothSides"/>
                <wp:docPr id="29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52578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กองกลางรับหนังสือและตรวจสอ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CFDD98" id="_x0000_s1066" type="#_x0000_t202" style="position:absolute;margin-left:95.4pt;margin-top:.4pt;width:79.3pt;height:41.4pt;z-index:2517841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กองกลางรับหนังสือและตรวจสอบ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737ADC" w:rsidP="0026181B">
      <w:pPr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3916C33B" wp14:editId="394C91CA">
                <wp:simplePos x="0" y="0"/>
                <wp:positionH relativeFrom="column">
                  <wp:posOffset>3463925</wp:posOffset>
                </wp:positionH>
                <wp:positionV relativeFrom="paragraph">
                  <wp:posOffset>174625</wp:posOffset>
                </wp:positionV>
                <wp:extent cx="662940" cy="900430"/>
                <wp:effectExtent l="33655" t="23495" r="18415" b="37465"/>
                <wp:wrapNone/>
                <wp:docPr id="294" name="ลูกศรเชื่อมต่อแบบตรง 2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662940" cy="90043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4FA66417" id="ลูกศรเชื่อมต่อแบบตรง 294" o:spid="_x0000_s1026" type="#_x0000_t32" style="position:absolute;margin-left:272.75pt;margin-top:13.75pt;width:52.2pt;height:70.9pt;rotation:90;z-index:251783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" strokecolor="red" strokeweight="3pt">
                <v:stroke endarrow="block" joinstyle="miter"/>
              </v:shape>
            </w:pict>
          </mc:Fallback>
        </mc:AlternateConten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4981C6AD" wp14:editId="12AFC1F4">
                <wp:simplePos x="0" y="0"/>
                <wp:positionH relativeFrom="column">
                  <wp:posOffset>3390904</wp:posOffset>
                </wp:positionH>
                <wp:positionV relativeFrom="paragraph">
                  <wp:posOffset>830371</wp:posOffset>
                </wp:positionV>
                <wp:extent cx="630446" cy="943713"/>
                <wp:effectExtent l="14605" t="23495" r="51435" b="51435"/>
                <wp:wrapNone/>
                <wp:docPr id="304" name="ลูกศรเชื่อมต่อแบบตรง 3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 flipV="1">
                          <a:off x="0" y="0"/>
                          <a:ext cx="630446" cy="943713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6D86DD7D" id="ลูกศรเชื่อมต่อแบบตรง 304" o:spid="_x0000_s1026" type="#_x0000_t32" style="position:absolute;margin-left:267pt;margin-top:65.4pt;width:49.65pt;height:74.3pt;rotation:-90;flip:y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93408" behindDoc="0" locked="0" layoutInCell="1" allowOverlap="1" wp14:anchorId="7BB05EB7" wp14:editId="382E91B6">
                <wp:simplePos x="0" y="0"/>
                <wp:positionH relativeFrom="column">
                  <wp:posOffset>1362076</wp:posOffset>
                </wp:positionH>
                <wp:positionV relativeFrom="paragraph">
                  <wp:posOffset>1180889</wp:posOffset>
                </wp:positionV>
                <wp:extent cx="1007110" cy="321310"/>
                <wp:effectExtent l="0" t="190500" r="0" b="193040"/>
                <wp:wrapSquare wrapText="bothSides"/>
                <wp:docPr id="30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649748">
                          <a:off x="0" y="0"/>
                          <a:ext cx="1007110" cy="321310"/>
                        </a:xfrm>
                        <a:prstGeom prst="rect">
                          <a:avLst/>
                        </a:prstGeom>
                        <a:noFill/>
                        <a:ln w="19050"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ไม่ถูกต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B05EB7" id="_x0000_s1067" type="#_x0000_t202" style="position:absolute;margin-left:107.25pt;margin-top:93pt;width:79.3pt;height:25.3pt;rotation:-2130195fd;z-index:251793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" filled="f" stroked="f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ไม่ถูกต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80096" behindDoc="0" locked="0" layoutInCell="1" allowOverlap="1" wp14:anchorId="1D989251" wp14:editId="0131E8EC">
            <wp:simplePos x="0" y="0"/>
            <wp:positionH relativeFrom="column">
              <wp:posOffset>763058</wp:posOffset>
            </wp:positionH>
            <wp:positionV relativeFrom="paragraph">
              <wp:posOffset>1627928</wp:posOffset>
            </wp:positionV>
            <wp:extent cx="720000" cy="720000"/>
            <wp:effectExtent l="0" t="0" r="4445" b="4445"/>
            <wp:wrapNone/>
            <wp:docPr id="287" name="รูปภาพ 287" descr="C:\Users\HP\Downloads\mailbo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P\Downloads\mailbox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72C161C0" wp14:editId="7FCFEF8B">
                <wp:simplePos x="0" y="0"/>
                <wp:positionH relativeFrom="column">
                  <wp:posOffset>1558078</wp:posOffset>
                </wp:positionH>
                <wp:positionV relativeFrom="paragraph">
                  <wp:posOffset>843279</wp:posOffset>
                </wp:positionV>
                <wp:extent cx="770043" cy="1210734"/>
                <wp:effectExtent l="46355" t="10795" r="19685" b="57785"/>
                <wp:wrapNone/>
                <wp:docPr id="303" name="ลูกศรเชื่อมต่อแบบตรง 3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770043" cy="1210734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776B90C8" id="ลูกศรเชื่อมต่อแบบตรง 303" o:spid="_x0000_s1026" type="#_x0000_t32" style="position:absolute;margin-left:122.7pt;margin-top:66.4pt;width:60.65pt;height:95.35pt;rotation:90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94432" behindDoc="0" locked="0" layoutInCell="1" allowOverlap="1" wp14:anchorId="298A0F28" wp14:editId="30744108">
                <wp:simplePos x="0" y="0"/>
                <wp:positionH relativeFrom="column">
                  <wp:posOffset>3447411</wp:posOffset>
                </wp:positionH>
                <wp:positionV relativeFrom="paragraph">
                  <wp:posOffset>1029124</wp:posOffset>
                </wp:positionV>
                <wp:extent cx="702310" cy="310515"/>
                <wp:effectExtent l="0" t="114300" r="0" b="108585"/>
                <wp:wrapSquare wrapText="bothSides"/>
                <wp:docPr id="307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83859">
                          <a:off x="0" y="0"/>
                          <a:ext cx="702310" cy="310515"/>
                        </a:xfrm>
                        <a:prstGeom prst="rect">
                          <a:avLst/>
                        </a:prstGeom>
                        <a:noFill/>
                        <a:ln w="19050"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ถูกต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8A0F28" id="_x0000_s1068" type="#_x0000_t202" style="position:absolute;margin-left:271.45pt;margin-top:81.05pt;width:55.3pt;height:24.45pt;rotation:2166903fd;z-index:251794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" filled="f" stroked="f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ถูกต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76000" behindDoc="0" locked="0" layoutInCell="1" allowOverlap="1" wp14:anchorId="09F720F7" wp14:editId="68B85674">
            <wp:simplePos x="0" y="0"/>
            <wp:positionH relativeFrom="column">
              <wp:posOffset>2533015</wp:posOffset>
            </wp:positionH>
            <wp:positionV relativeFrom="paragraph">
              <wp:posOffset>416983</wp:posOffset>
            </wp:positionV>
            <wp:extent cx="719455" cy="719455"/>
            <wp:effectExtent l="0" t="0" r="4445" b="4445"/>
            <wp:wrapNone/>
            <wp:docPr id="283" name="รูปภาพ 283" descr="C:\Users\HP\AppData\Local\Microsoft\Windows\INetCache\Content.Word\student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student (2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762779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86240" behindDoc="0" locked="0" layoutInCell="1" allowOverlap="1" wp14:anchorId="6117D8E7" wp14:editId="6AE90F26">
                <wp:simplePos x="0" y="0"/>
                <wp:positionH relativeFrom="column">
                  <wp:posOffset>2407920</wp:posOffset>
                </wp:positionH>
                <wp:positionV relativeFrom="paragraph">
                  <wp:posOffset>145415</wp:posOffset>
                </wp:positionV>
                <wp:extent cx="1007110" cy="1287780"/>
                <wp:effectExtent l="0" t="0" r="21590" b="26670"/>
                <wp:wrapNone/>
                <wp:docPr id="298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128778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เจ้าหน้าที่สารบรรณของหน่วยงานที่เกี่ยวข้องได้รับหนังสือ ทำการตวจสอบหนังสือที่ได้รั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17D8E7" id="_x0000_s1069" type="#_x0000_t202" style="position:absolute;margin-left:189.6pt;margin-top:11.45pt;width:79.3pt;height:101.4pt;z-index:251786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เจ้าหน้าที่สารบรรณของหน่วยงานที่เกี่ยวข้องได้รับหนังสือ ทำการตวจสอบหนังสือที่ได้รับ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737ADC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96480" behindDoc="0" locked="0" layoutInCell="1" allowOverlap="1" wp14:anchorId="36D158E2" wp14:editId="184BA873">
                <wp:simplePos x="0" y="0"/>
                <wp:positionH relativeFrom="column">
                  <wp:posOffset>3667760</wp:posOffset>
                </wp:positionH>
                <wp:positionV relativeFrom="paragraph">
                  <wp:posOffset>198755</wp:posOffset>
                </wp:positionV>
                <wp:extent cx="1007110" cy="321310"/>
                <wp:effectExtent l="0" t="0" r="21590" b="21590"/>
                <wp:wrapSquare wrapText="bothSides"/>
                <wp:docPr id="30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32131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่งให้ผู้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D158E2" id="_x0000_s1070" type="#_x0000_t202" style="position:absolute;margin-left:288.8pt;margin-top:15.65pt;width:79.3pt;height:25.3pt;z-index:251796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่งให้ผู้เกี่ยวข้อ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  <w:cs/>
        </w:rPr>
      </w:pPr>
    </w:p>
    <w:p w:rsidR="0026181B" w:rsidRPr="00685984" w:rsidRDefault="00737ADC" w:rsidP="0026181B">
      <w:pPr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6725A958" wp14:editId="2ADE8CEE">
                <wp:simplePos x="0" y="0"/>
                <wp:positionH relativeFrom="margin">
                  <wp:posOffset>4072890</wp:posOffset>
                </wp:positionH>
                <wp:positionV relativeFrom="paragraph">
                  <wp:posOffset>160020</wp:posOffset>
                </wp:positionV>
                <wp:extent cx="252000" cy="0"/>
                <wp:effectExtent l="68580" t="7620" r="83820" b="45720"/>
                <wp:wrapNone/>
                <wp:docPr id="312" name="ลูกศรเชื่อมต่อแบบตรง 3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252000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2">
                          <a:schemeClr val="accent2"/>
                        </a:lnRef>
                        <a:fillRef idx="0">
                          <a:schemeClr val="accent2"/>
                        </a:fillRef>
                        <a:effectRef idx="1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6BDEE12" id="ลูกศรเชื่อมต่อแบบตรง 312" o:spid="_x0000_s1026" type="#_x0000_t32" style="position:absolute;margin-left:320.7pt;margin-top:12.6pt;width:19.85pt;height:0;rotation:90;z-index:251797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" strokecolor="red" strokeweight="3pt">
                <v:stroke endarrow="block" joinstyle="miter"/>
                <w10:wrap anchorx="margin"/>
              </v:shape>
            </w:pict>
          </mc:Fallback>
        </mc:AlternateContent>
      </w:r>
    </w:p>
    <w:p w:rsidR="0026181B" w:rsidRPr="00685984" w:rsidRDefault="00737ADC" w:rsidP="0026181B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anchor distT="0" distB="0" distL="114300" distR="114300" simplePos="0" relativeHeight="251779072" behindDoc="0" locked="0" layoutInCell="1" allowOverlap="1" wp14:anchorId="6F7EB08C" wp14:editId="6A47D734">
            <wp:simplePos x="0" y="0"/>
            <wp:positionH relativeFrom="column">
              <wp:posOffset>3876040</wp:posOffset>
            </wp:positionH>
            <wp:positionV relativeFrom="paragraph">
              <wp:posOffset>47625</wp:posOffset>
            </wp:positionV>
            <wp:extent cx="719455" cy="719455"/>
            <wp:effectExtent l="0" t="0" r="4445" b="4445"/>
            <wp:wrapNone/>
            <wp:docPr id="286" name="รูปภาพ 286" descr="C:\Users\HP\AppData\Local\Microsoft\Windows\INetCache\Content.Word\studen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P\AppData\Local\Microsoft\Windows\INetCache\Content.Word\student (1)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6181B" w:rsidRPr="00685984" w:rsidRDefault="00737ADC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87264" behindDoc="0" locked="0" layoutInCell="1" allowOverlap="1" wp14:anchorId="6D98B713" wp14:editId="16B44A71">
                <wp:simplePos x="0" y="0"/>
                <wp:positionH relativeFrom="column">
                  <wp:posOffset>594360</wp:posOffset>
                </wp:positionH>
                <wp:positionV relativeFrom="paragraph">
                  <wp:posOffset>6350</wp:posOffset>
                </wp:positionV>
                <wp:extent cx="1007110" cy="321310"/>
                <wp:effectExtent l="0" t="0" r="21590" b="21590"/>
                <wp:wrapNone/>
                <wp:docPr id="29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32131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ส่งกลับ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98B713" id="_x0000_s1071" type="#_x0000_t202" style="position:absolute;margin-left:46.8pt;margin-top:.5pt;width:79.3pt;height:25.3pt;z-index:251787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ส่งกลับ</w:t>
                      </w:r>
                    </w:p>
                  </w:txbxContent>
                </v:textbox>
              </v:shape>
            </w:pict>
          </mc:Fallback>
        </mc:AlternateConten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762779" w:rsidRPr="00685984" w:rsidRDefault="00762779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788288" behindDoc="0" locked="0" layoutInCell="1" allowOverlap="1" wp14:anchorId="76EF9F07" wp14:editId="61B4C88D">
                <wp:simplePos x="0" y="0"/>
                <wp:positionH relativeFrom="column">
                  <wp:posOffset>3672840</wp:posOffset>
                </wp:positionH>
                <wp:positionV relativeFrom="paragraph">
                  <wp:posOffset>66040</wp:posOffset>
                </wp:positionV>
                <wp:extent cx="1120140" cy="441960"/>
                <wp:effectExtent l="0" t="0" r="22860" b="15240"/>
                <wp:wrapNone/>
                <wp:docPr id="300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0140" cy="441960"/>
                        </a:xfrm>
                        <a:prstGeom prst="rect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B469B9" w:rsidRDefault="007A2BC2" w:rsidP="0026181B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cs/>
                              </w:rPr>
                              <w:t>ผู้รับดำเนินการในส่วนที่เกี่ยวข้อ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EF9F07" id="_x0000_s1072" type="#_x0000_t202" style="position:absolute;left:0;text-align:left;margin-left:289.2pt;margin-top:5.2pt;width:88.2pt;height:34.8pt;z-index:251788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" fillcolor="white [3201]" strokecolor="black [3213]" strokeweight="1.5pt">
                <v:textbox>
                  <w:txbxContent>
                    <w:p w:rsidR="007A2BC2" w:rsidRPr="00B469B9" w:rsidRDefault="007A2BC2" w:rsidP="0026181B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</w:pPr>
                      <w:r>
                        <w:rPr>
                          <w:rFonts w:ascii="TH Sarabun New" w:hAnsi="TH Sarabun New" w:cs="TH Sarabun New" w:hint="cs"/>
                          <w:sz w:val="28"/>
                          <w:cs/>
                        </w:rPr>
                        <w:t>ผู้รับดำเนินการในส่วนที่เกี่ยวข้อง</w:t>
                      </w:r>
                    </w:p>
                  </w:txbxContent>
                </v:textbox>
              </v:shape>
            </w:pict>
          </mc:Fallback>
        </mc:AlternateContent>
      </w:r>
    </w:p>
    <w:p w:rsidR="00762779" w:rsidRPr="00685984" w:rsidRDefault="00762779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762779" w:rsidRPr="00685984" w:rsidRDefault="00762779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762779" w:rsidRPr="00685984" w:rsidRDefault="00762779" w:rsidP="0026181B">
      <w:pPr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F46007">
        <w:rPr>
          <w:rFonts w:ascii="TH Sarabun New" w:hAnsi="TH Sarabun New" w:cs="TH Sarabun New" w:hint="cs"/>
          <w:b/>
          <w:bCs/>
          <w:sz w:val="28"/>
          <w:szCs w:val="28"/>
          <w:cs/>
        </w:rPr>
        <w:t>29</w:t>
      </w:r>
      <w:r w:rsidR="00AF71F6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ขั้นตอนการรับหนังสือจากหน่วยงานภายนอกมหาวิทยาลัยเทคโนโลยีราชมงคลพระนคร</w:t>
      </w:r>
      <w:r w:rsidR="00B70571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814E5A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814E5A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814E5A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568" w:rsidRPr="00685984" w:rsidRDefault="00494568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568" w:rsidRPr="00685984" w:rsidRDefault="00494568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568" w:rsidRPr="00685984" w:rsidRDefault="00494568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568" w:rsidRPr="00685984" w:rsidRDefault="00494568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494568" w:rsidRPr="00685984" w:rsidRDefault="00494568" w:rsidP="0049456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494568" w:rsidP="0049456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4.1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การลงทะเบียนหนังสือรับ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กด หนังสือรับ จะมีรายการให้เลือก</w:t>
      </w:r>
    </w:p>
    <w:p w:rsidR="0026181B" w:rsidRPr="00685984" w:rsidRDefault="00494568" w:rsidP="00494568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1.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ลงทะเบียนหนังสือรับภายใน หมายถึง ใช้สำหรับลงทะเบียนเพื่อกรอกรายละเอียดหนังสือส่งภายในหน่วยงาน มหาวิทยาลัยเทคโนโลยีราชมงคลพระนคร</w:t>
      </w:r>
    </w:p>
    <w:p w:rsidR="0026181B" w:rsidRPr="00685984" w:rsidRDefault="00494568" w:rsidP="00494568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>2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5E2B69" w:rsidRPr="00685984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รับภายใน หมายถึง เปิดดูรายการหนังสือที่ได้ทำการลงทะเบียนในหนังสือส่งภายใน หรือค้นหาหนังสือรับภายใน</w:t>
      </w:r>
    </w:p>
    <w:p w:rsidR="0026181B" w:rsidRPr="00685984" w:rsidRDefault="00494568" w:rsidP="00494568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>3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5E2B6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ลงทะเบียนหนังสือรับภายนอก หมายถึง ใช้สำหรับลงทะเบียนเพื่อกรอกรายละเอียดหนังสือส่งภายนอกหน่วยงาน มหาวิทยาลัยเทคโนโลยีราชมงคลพระนคร</w:t>
      </w:r>
    </w:p>
    <w:p w:rsidR="0026181B" w:rsidRPr="00685984" w:rsidRDefault="00494568" w:rsidP="00494568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>4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5E2B6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รับภายนอก หมายถึง เปิดดูรายการหนังสือที่ได้ทำการลงทะเบียนในหนังสือส่งภายนอก หรือค้นหาหนังสือรับภายนอก</w:t>
      </w:r>
    </w:p>
    <w:p w:rsidR="0026181B" w:rsidRPr="00685984" w:rsidRDefault="00EC1751" w:rsidP="0026181B">
      <w:pPr>
        <w:pStyle w:val="a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02D99F39" wp14:editId="71BE0394">
                <wp:simplePos x="0" y="0"/>
                <wp:positionH relativeFrom="column">
                  <wp:posOffset>129540</wp:posOffset>
                </wp:positionH>
                <wp:positionV relativeFrom="paragraph">
                  <wp:posOffset>240030</wp:posOffset>
                </wp:positionV>
                <wp:extent cx="4808220" cy="1836420"/>
                <wp:effectExtent l="0" t="0" r="11430" b="11430"/>
                <wp:wrapNone/>
                <wp:docPr id="315" name="สี่เหลี่ยมผืนผ้า 3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08220" cy="183642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5320FD5F" id="สี่เหลี่ยมผืนผ้า 315" o:spid="_x0000_s1026" style="position:absolute;margin-left:10.2pt;margin-top:18.9pt;width:378.6pt;height:144.6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" filled="f" strokecolor="black [3213]" strokeweight="1pt"/>
            </w:pict>
          </mc:Fallback>
        </mc:AlternateContent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798528" behindDoc="0" locked="0" layoutInCell="1" allowOverlap="1" wp14:anchorId="219C359D" wp14:editId="00C1815C">
                <wp:simplePos x="0" y="0"/>
                <wp:positionH relativeFrom="column">
                  <wp:posOffset>2506133</wp:posOffset>
                </wp:positionH>
                <wp:positionV relativeFrom="paragraph">
                  <wp:posOffset>764540</wp:posOffset>
                </wp:positionV>
                <wp:extent cx="101600" cy="355600"/>
                <wp:effectExtent l="19050" t="19050" r="50800" b="44450"/>
                <wp:wrapNone/>
                <wp:docPr id="316" name="ลูกศรเชื่อมต่อแบบตรง 3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1600" cy="35560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586D1D31" id="ลูกศรเชื่อมต่อแบบตรง 316" o:spid="_x0000_s1026" type="#_x0000_t32" style="position:absolute;margin-left:197.35pt;margin-top:60.2pt;width:8pt;height:28pt;z-index:251798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1A8C582D" wp14:editId="151F8135">
            <wp:extent cx="4358640" cy="768084"/>
            <wp:effectExtent l="0" t="0" r="3810" b="0"/>
            <wp:docPr id="313" name="รูปภาพ 3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6340" cy="772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74AC7879" wp14:editId="1796B494">
            <wp:extent cx="1393951" cy="1066800"/>
            <wp:effectExtent l="0" t="0" r="0" b="0"/>
            <wp:docPr id="314" name="รูปภาพ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924" t="28751" r="54555" b="3843"/>
                    <a:stretch/>
                  </pic:blipFill>
                  <pic:spPr bwMode="auto">
                    <a:xfrm>
                      <a:off x="0" y="0"/>
                      <a:ext cx="1406627" cy="1076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F46007">
        <w:rPr>
          <w:rFonts w:ascii="TH Sarabun New" w:hAnsi="TH Sarabun New" w:cs="TH Sarabun New"/>
          <w:b/>
          <w:bCs/>
          <w:sz w:val="28"/>
          <w:szCs w:val="28"/>
        </w:rPr>
        <w:t>3</w:t>
      </w:r>
      <w:r w:rsidR="00F46007">
        <w:rPr>
          <w:rFonts w:ascii="TH Sarabun New" w:hAnsi="TH Sarabun New" w:cs="TH Sarabun New" w:hint="cs"/>
          <w:b/>
          <w:bCs/>
          <w:sz w:val="28"/>
          <w:szCs w:val="28"/>
          <w:cs/>
        </w:rPr>
        <w:t>0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เมนูย่อยเมื่อกดเลือก หนังสือรับ</w:t>
      </w:r>
      <w:r w:rsidR="005A70DF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611D3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611D3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611D3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5A70DF" w:rsidP="002618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26181B" w:rsidRPr="00685984" w:rsidRDefault="00494568" w:rsidP="00494568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4.2.1.4</w:t>
      </w:r>
      <w:r w:rsidR="008616D1" w:rsidRPr="00685984">
        <w:rPr>
          <w:rFonts w:ascii="TH Sarabun New" w:hAnsi="TH Sarabun New" w:cs="TH Sarabun New"/>
          <w:sz w:val="28"/>
          <w:szCs w:val="28"/>
          <w:cs/>
        </w:rPr>
        <w:t>.2</w:t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เมื่อกดเลือก ลงทะเบียนหนังสือรับภายนอก จะปรากฏหน้าจอดังภาพที่ </w:t>
      </w:r>
      <w:r w:rsidR="005117A2" w:rsidRPr="00685984">
        <w:rPr>
          <w:rFonts w:ascii="TH Sarabun New" w:hAnsi="TH Sarabun New" w:cs="TH Sarabun New"/>
          <w:sz w:val="28"/>
          <w:szCs w:val="28"/>
        </w:rPr>
        <w:t>32</w:t>
      </w:r>
    </w:p>
    <w:p w:rsidR="0026181B" w:rsidRPr="00685984" w:rsidRDefault="0026181B" w:rsidP="0026181B">
      <w:pPr>
        <w:contextualSpacing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186058">
      <w:pPr>
        <w:jc w:val="center"/>
        <w:rPr>
          <w:rFonts w:ascii="TH Sarabun New" w:hAnsi="TH Sarabun New" w:cs="TH Sarabun New"/>
          <w:i/>
          <w:iCs/>
          <w:sz w:val="28"/>
          <w:szCs w:val="28"/>
        </w:rPr>
      </w:pPr>
      <w:r w:rsidRPr="00685984">
        <w:rPr>
          <w:rFonts w:ascii="TH Sarabun New" w:hAnsi="TH Sarabun New" w:cs="TH Sarabun New"/>
          <w:i/>
          <w:iCs/>
          <w:noProof/>
          <w:sz w:val="28"/>
          <w:szCs w:val="28"/>
        </w:rPr>
        <w:lastRenderedPageBreak/>
        <w:drawing>
          <wp:inline distT="0" distB="0" distL="0" distR="0" wp14:anchorId="590E2E21" wp14:editId="100C947D">
            <wp:extent cx="4921250" cy="3886200"/>
            <wp:effectExtent l="19050" t="19050" r="12700" b="19050"/>
            <wp:docPr id="317" name="รูปภาพ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"/>
                    <pic:cNvPicPr>
                      <a:picLocks noChangeAspect="1" noChangeArrowheads="1"/>
                    </pic:cNvPicPr>
                  </pic:nvPicPr>
                  <pic:blipFill rotWithShape="1"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8923"/>
                    <a:stretch/>
                  </pic:blipFill>
                  <pic:spPr bwMode="auto">
                    <a:xfrm>
                      <a:off x="0" y="0"/>
                      <a:ext cx="4935210" cy="3897224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E614ED">
        <w:rPr>
          <w:rFonts w:ascii="TH Sarabun New" w:hAnsi="TH Sarabun New" w:cs="TH Sarabun New"/>
          <w:b/>
          <w:bCs/>
          <w:sz w:val="28"/>
          <w:szCs w:val="28"/>
          <w:cs/>
        </w:rPr>
        <w:t>31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ลงทะเบียนหนังสือรับภายนอก</w:t>
      </w:r>
      <w:r w:rsidR="00201239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611D3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611D3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611D3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A17185" w:rsidRPr="00685984" w:rsidRDefault="0026181B" w:rsidP="004663D8">
      <w:pPr>
        <w:pStyle w:val="ae"/>
        <w:numPr>
          <w:ilvl w:val="3"/>
          <w:numId w:val="4"/>
        </w:num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การค้นหาหนังสือ</w:t>
      </w:r>
    </w:p>
    <w:p w:rsidR="0026181B" w:rsidRPr="00685984" w:rsidRDefault="0026181B" w:rsidP="00A17185">
      <w:pPr>
        <w:pStyle w:val="ae"/>
        <w:tabs>
          <w:tab w:val="left" w:pos="567"/>
          <w:tab w:val="left" w:pos="1134"/>
          <w:tab w:val="left" w:pos="1701"/>
          <w:tab w:val="left" w:pos="2552"/>
          <w:tab w:val="left" w:pos="3402"/>
        </w:tabs>
        <w:ind w:left="3408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การค้นหาหนังสือจะค้นหาในสมุดทะเบียน ซึ่งจะเป็น</w:t>
      </w:r>
    </w:p>
    <w:p w:rsidR="0026181B" w:rsidRPr="00685984" w:rsidRDefault="0026181B" w:rsidP="004663D8">
      <w:pPr>
        <w:pStyle w:val="ae"/>
        <w:numPr>
          <w:ilvl w:val="0"/>
          <w:numId w:val="6"/>
        </w:numPr>
        <w:tabs>
          <w:tab w:val="left" w:pos="3402"/>
        </w:tabs>
        <w:ind w:left="0" w:firstLine="3402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ส่งภายใน</w:t>
      </w:r>
    </w:p>
    <w:p w:rsidR="0026181B" w:rsidRPr="00685984" w:rsidRDefault="0026181B" w:rsidP="004663D8">
      <w:pPr>
        <w:pStyle w:val="ae"/>
        <w:numPr>
          <w:ilvl w:val="0"/>
          <w:numId w:val="6"/>
        </w:numPr>
        <w:tabs>
          <w:tab w:val="left" w:pos="3402"/>
        </w:tabs>
        <w:ind w:left="0" w:firstLine="3402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ส่งภายนอก</w:t>
      </w:r>
    </w:p>
    <w:p w:rsidR="0026181B" w:rsidRPr="00685984" w:rsidRDefault="0026181B" w:rsidP="004663D8">
      <w:pPr>
        <w:pStyle w:val="ae"/>
        <w:numPr>
          <w:ilvl w:val="0"/>
          <w:numId w:val="6"/>
        </w:numPr>
        <w:tabs>
          <w:tab w:val="left" w:pos="3402"/>
        </w:tabs>
        <w:ind w:left="0" w:firstLine="3402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รับภายใน</w:t>
      </w:r>
    </w:p>
    <w:p w:rsidR="0026181B" w:rsidRPr="00685984" w:rsidRDefault="0026181B" w:rsidP="004663D8">
      <w:pPr>
        <w:pStyle w:val="ae"/>
        <w:numPr>
          <w:ilvl w:val="0"/>
          <w:numId w:val="6"/>
        </w:numPr>
        <w:tabs>
          <w:tab w:val="left" w:pos="3402"/>
        </w:tabs>
        <w:ind w:left="0" w:firstLine="3402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สมุดทะเบียนหนังสือรับภายนอก</w:t>
      </w:r>
    </w:p>
    <w:p w:rsidR="0026181B" w:rsidRPr="00685984" w:rsidRDefault="00AA046D" w:rsidP="00AA046D">
      <w:pPr>
        <w:tabs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>โดยสามารถค้นหาได้จากการใส่เลขที่หนังสือ หรือ ชื่อเรื่องที่ต้องการค้นหา วันที่ของหนังสือจากวันที่เท่าไรถึงเท่าไร หรือวันที่ลงทะเบียนรับจากวันที่เท่าไรถึงเท่าไร โดยสามารถบอกจำนวนทั้งหมดที่ค้นพบได้</w:t>
      </w:r>
    </w:p>
    <w:p w:rsidR="0026181B" w:rsidRPr="00685984" w:rsidRDefault="0026181B" w:rsidP="0026181B">
      <w:pPr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12CF673C" wp14:editId="39B813BB">
                <wp:simplePos x="0" y="0"/>
                <wp:positionH relativeFrom="column">
                  <wp:posOffset>407093</wp:posOffset>
                </wp:positionH>
                <wp:positionV relativeFrom="paragraph">
                  <wp:posOffset>495357</wp:posOffset>
                </wp:positionV>
                <wp:extent cx="677333" cy="581025"/>
                <wp:effectExtent l="0" t="0" r="27940" b="28575"/>
                <wp:wrapNone/>
                <wp:docPr id="322" name="สี่เหลี่ยมผืนผ้า 3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7333" cy="581025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A2BC2" w:rsidRPr="00477CE3" w:rsidRDefault="007A2BC2" w:rsidP="0026181B">
                            <w:pPr>
                              <w:contextualSpacing/>
                              <w:jc w:val="center"/>
                              <w:rPr>
                                <w:rFonts w:ascii="TH Sarabun New" w:hAnsi="TH Sarabun New" w:cs="TH Sarabun New"/>
                                <w:color w:val="auto"/>
                                <w:sz w:val="28"/>
                                <w:szCs w:val="28"/>
                                <w:cs/>
                              </w:rPr>
                            </w:pPr>
                            <w:r w:rsidRPr="00477CE3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</w:rPr>
                              <w:t>จำนวนที่ค้นพบ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2CF673C" id="สี่เหลี่ยมผืนผ้า 322" o:spid="_x0000_s1073" style="position:absolute;left:0;text-align:left;margin-left:32.05pt;margin-top:39pt;width:53.35pt;height:45.75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" fillcolor="white [3201]" strokecolor="black [3200]" strokeweight="1pt">
                <v:textbox>
                  <w:txbxContent>
                    <w:p w:rsidR="007A2BC2" w:rsidRPr="00477CE3" w:rsidRDefault="007A2BC2" w:rsidP="0026181B">
                      <w:pPr>
                        <w:contextualSpacing/>
                        <w:jc w:val="center"/>
                        <w:rPr>
                          <w:rFonts w:ascii="TH Sarabun New" w:hAnsi="TH Sarabun New" w:cs="TH Sarabun New"/>
                          <w:color w:val="auto"/>
                          <w:sz w:val="28"/>
                          <w:szCs w:val="28"/>
                          <w:cs/>
                        </w:rPr>
                      </w:pPr>
                      <w:r w:rsidRPr="00477CE3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</w:rPr>
                        <w:t>จำนวนที่ค้นพบ</w:t>
                      </w:r>
                    </w:p>
                  </w:txbxContent>
                </v:textbox>
              </v:rect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65D9C9D8" wp14:editId="6F21464C">
                <wp:simplePos x="0" y="0"/>
                <wp:positionH relativeFrom="column">
                  <wp:posOffset>724535</wp:posOffset>
                </wp:positionH>
                <wp:positionV relativeFrom="paragraph">
                  <wp:posOffset>1053465</wp:posOffset>
                </wp:positionV>
                <wp:extent cx="0" cy="384387"/>
                <wp:effectExtent l="57150" t="38100" r="57150" b="15875"/>
                <wp:wrapNone/>
                <wp:docPr id="323" name="ลูกศรเชื่อมต่อแบบตรง 3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0" cy="384387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1AD69B44" id="ลูกศรเชื่อมต่อแบบตรง 323" o:spid="_x0000_s1026" type="#_x0000_t32" style="position:absolute;margin-left:57.05pt;margin-top:82.95pt;width:0;height:30.25pt;flip:x y;z-index:251801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" strokecolor="red" strokeweight="3pt">
                <v:stroke endarrow="block" joinstyle="miter"/>
              </v:shape>
            </w:pict>
          </mc:Fallback>
        </mc:AlternateContent>
      </w: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6A92C1DA" wp14:editId="1B23A5EF">
            <wp:extent cx="4986254" cy="2933700"/>
            <wp:effectExtent l="19050" t="19050" r="24130" b="19050"/>
            <wp:docPr id="321" name="รูปภาพ 3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513" cy="2936206"/>
                    </a:xfrm>
                    <a:prstGeom prst="rect">
                      <a:avLst/>
                    </a:prstGeom>
                    <a:noFill/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6181B" w:rsidRPr="00685984" w:rsidRDefault="0026181B" w:rsidP="0026181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26181B" w:rsidRPr="00685984" w:rsidRDefault="006A5C0B" w:rsidP="0026181B">
      <w:pPr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E614ED">
        <w:rPr>
          <w:rFonts w:ascii="TH Sarabun New" w:hAnsi="TH Sarabun New" w:cs="TH Sarabun New"/>
          <w:b/>
          <w:bCs/>
          <w:sz w:val="28"/>
          <w:szCs w:val="28"/>
          <w:cs/>
        </w:rPr>
        <w:t>32</w:t>
      </w:r>
      <w:r w:rsidR="0026181B" w:rsidRPr="00685984">
        <w:rPr>
          <w:rFonts w:ascii="TH Sarabun New" w:hAnsi="TH Sarabun New" w:cs="TH Sarabun New"/>
          <w:sz w:val="28"/>
          <w:szCs w:val="28"/>
          <w:cs/>
        </w:rPr>
        <w:t xml:space="preserve"> การค้นหาในสมุดทะเบียนหนังสือรับภายใน</w:t>
      </w:r>
      <w:r w:rsidR="007A5E3F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611D30" w:rsidRPr="00A664E2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611D30">
        <w:rPr>
          <w:rFonts w:ascii="TH Sarabun New" w:eastAsia="TH Sarabun New" w:hAnsi="TH Sarabun New" w:cs="TH Sarabun New"/>
          <w:bCs/>
          <w:sz w:val="28"/>
          <w:szCs w:val="28"/>
        </w:rPr>
        <w:t>3</w:t>
      </w:r>
      <w:r w:rsidR="00611D30" w:rsidRPr="0028302F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2E65BA" w:rsidRPr="00685984" w:rsidRDefault="002E65BA" w:rsidP="002E65BA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A30E78" w:rsidRPr="00685984" w:rsidRDefault="00206A49" w:rsidP="002E65BA">
      <w:pPr>
        <w:tabs>
          <w:tab w:val="left" w:pos="567"/>
          <w:tab w:val="left" w:pos="1134"/>
          <w:tab w:val="left" w:pos="1701"/>
          <w:tab w:val="left" w:pos="2552"/>
        </w:tabs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  <w:cs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จากที่ทำการศึกษารูปแบบการทำงานของระบบสารบรรณอิเล็กทรอนิกส์ของมหาวิทยาลัยเทคโนโลยีราชมงคลพระนคร พบว่า </w:t>
      </w:r>
      <w:r w:rsidR="00D30161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สามารถ ค้นหา รับและส่งหนังสือราชการได้ </w:t>
      </w:r>
      <w:r w:rsidR="00A30E78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มีการแสดงผลเป็นตารางทำให้เข้าใจได้ง่าย</w:t>
      </w:r>
      <w:r w:rsidR="008763C9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รายละเอียดในขั้นตอนการเพิ่มหนังสือครอบคลุมครบถ้วน</w:t>
      </w:r>
      <w:r w:rsidR="00841B0C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สามารถตรวจสอบได้ว่ามีการเปิดอ่านจดหมายหรือไม่ สามารถแก้ไขเมื่อส่งผิดคนได้</w:t>
      </w:r>
      <w:r w:rsidR="00A30E78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แต่ไม่มีการออกรายงานสรุปผล</w:t>
      </w:r>
      <w:r w:rsidR="00774C3F"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และการทำลายหนังสือ</w:t>
      </w:r>
    </w:p>
    <w:p w:rsidR="00DB1C8C" w:rsidRPr="00685984" w:rsidRDefault="00DB1C8C" w:rsidP="00DB1C8C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="00CA0E7F" w:rsidRPr="00685984">
        <w:rPr>
          <w:rFonts w:ascii="TH Sarabun New" w:eastAsia="TH Sarabun New" w:hAnsi="TH Sarabun New" w:cs="TH Sarabun New"/>
          <w:bCs/>
          <w:sz w:val="28"/>
          <w:szCs w:val="28"/>
        </w:rPr>
        <w:t>4</w:t>
      </w:r>
      <w:r w:rsidR="00CA0E7F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>.</w:t>
      </w:r>
      <w:r w:rsidR="00CA0E7F" w:rsidRPr="00685984">
        <w:rPr>
          <w:rFonts w:ascii="TH Sarabun New" w:eastAsia="TH Sarabun New" w:hAnsi="TH Sarabun New" w:cs="TH Sarabun New"/>
          <w:bCs/>
          <w:sz w:val="28"/>
          <w:szCs w:val="28"/>
        </w:rPr>
        <w:t>2</w:t>
      </w:r>
      <w:r w:rsidR="00CA0E7F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>.</w:t>
      </w:r>
      <w:r w:rsidR="00CA0E7F" w:rsidRPr="00685984">
        <w:rPr>
          <w:rFonts w:ascii="TH Sarabun New" w:eastAsia="TH Sarabun New" w:hAnsi="TH Sarabun New" w:cs="TH Sarabun New"/>
          <w:bCs/>
          <w:sz w:val="28"/>
          <w:szCs w:val="28"/>
        </w:rPr>
        <w:t>2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ab/>
      </w:r>
      <w:r w:rsidR="00CA0E7F" w:rsidRPr="00685984">
        <w:rPr>
          <w:rFonts w:ascii="TH Sarabun New" w:hAnsi="TH Sarabun New" w:cs="TH Sarabun New"/>
          <w:sz w:val="28"/>
          <w:szCs w:val="28"/>
          <w:cs/>
        </w:rPr>
        <w:t xml:space="preserve">ระบบสารบรรณอิเล็กทรอนิกส์ </w:t>
      </w:r>
      <w:r w:rsidR="00E72DC1" w:rsidRPr="00685984">
        <w:rPr>
          <w:rFonts w:ascii="TH Sarabun New" w:eastAsia="Calibri" w:hAnsi="TH Sarabun New" w:cs="TH Sarabun New"/>
          <w:sz w:val="28"/>
          <w:szCs w:val="28"/>
        </w:rPr>
        <w:t>http</w:t>
      </w:r>
      <w:r w:rsidR="00E72DC1" w:rsidRPr="00685984">
        <w:rPr>
          <w:rFonts w:ascii="TH Sarabun New" w:eastAsia="Calibri" w:hAnsi="TH Sarabun New" w:cs="TH Sarabun New"/>
          <w:sz w:val="28"/>
          <w:szCs w:val="28"/>
          <w:cs/>
        </w:rPr>
        <w:t>://</w:t>
      </w:r>
      <w:r w:rsidR="00E72DC1" w:rsidRPr="00685984">
        <w:rPr>
          <w:rFonts w:ascii="TH Sarabun New" w:eastAsia="Calibri" w:hAnsi="TH Sarabun New" w:cs="TH Sarabun New"/>
          <w:sz w:val="28"/>
          <w:szCs w:val="28"/>
        </w:rPr>
        <w:t>www</w:t>
      </w:r>
      <w:r w:rsidR="00E72DC1" w:rsidRPr="00685984">
        <w:rPr>
          <w:rFonts w:ascii="TH Sarabun New" w:eastAsia="Calibri" w:hAnsi="TH Sarabun New" w:cs="TH Sarabun New"/>
          <w:sz w:val="28"/>
          <w:szCs w:val="28"/>
          <w:cs/>
        </w:rPr>
        <w:t>.</w:t>
      </w:r>
      <w:r w:rsidR="00E72DC1" w:rsidRPr="00685984">
        <w:rPr>
          <w:rFonts w:ascii="TH Sarabun New" w:eastAsia="Calibri" w:hAnsi="TH Sarabun New" w:cs="TH Sarabun New"/>
          <w:sz w:val="28"/>
          <w:szCs w:val="28"/>
        </w:rPr>
        <w:t>thsaraban</w:t>
      </w:r>
      <w:r w:rsidR="00E72DC1" w:rsidRPr="00685984">
        <w:rPr>
          <w:rFonts w:ascii="TH Sarabun New" w:eastAsia="Calibri" w:hAnsi="TH Sarabun New" w:cs="TH Sarabun New"/>
          <w:sz w:val="28"/>
          <w:szCs w:val="28"/>
          <w:cs/>
        </w:rPr>
        <w:t>.</w:t>
      </w:r>
      <w:r w:rsidR="00E72DC1" w:rsidRPr="00685984">
        <w:rPr>
          <w:rFonts w:ascii="TH Sarabun New" w:eastAsia="Calibri" w:hAnsi="TH Sarabun New" w:cs="TH Sarabun New"/>
          <w:sz w:val="28"/>
          <w:szCs w:val="28"/>
        </w:rPr>
        <w:t>com</w:t>
      </w:r>
      <w:r w:rsidR="00E72DC1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="00153984" w:rsidRPr="004B0A9F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701502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153984" w:rsidRPr="00701502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DB1C8C" w:rsidRPr="00685984" w:rsidRDefault="00DB1C8C" w:rsidP="00DB1C8C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CA0E7F" w:rsidRPr="00685984">
        <w:rPr>
          <w:rFonts w:ascii="TH Sarabun New" w:hAnsi="TH Sarabun New" w:cs="TH Sarabun New"/>
          <w:sz w:val="28"/>
          <w:szCs w:val="28"/>
          <w:cs/>
        </w:rPr>
        <w:t>ระบบสารบรรณอิเล็กทรอนิกส์ เป็นเว็บแอปพลิเคชันที่ให้บริการระบบจัดเก็บเอกสารออนไลน์ในรูปแบบระบบสารบรรณอิเล็กทรอนิกส์ ที่จะให้ผู้ใช้สามารถดำเนินการบนเครือข่ายอินเทอร์เน็ตเพื่อเพิ่มความสะดวกและลดข้อจำกัดในเรื่องของเอกสาร กล่าวคือจากเดิมเอกสารจะอยู่ในรูปแบบของกระดาษ</w:t>
      </w:r>
    </w:p>
    <w:p w:rsidR="00CA0E7F" w:rsidRPr="00685984" w:rsidRDefault="00DB1C8C" w:rsidP="00DB1C8C">
      <w:pPr>
        <w:tabs>
          <w:tab w:val="left" w:pos="567"/>
          <w:tab w:val="left" w:pos="1134"/>
          <w:tab w:val="left" w:pos="1701"/>
          <w:tab w:val="left" w:pos="2552"/>
          <w:tab w:val="left" w:pos="3402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CA0E7F" w:rsidRPr="00685984">
        <w:rPr>
          <w:rFonts w:ascii="TH Sarabun New" w:hAnsi="TH Sarabun New" w:cs="TH Sarabun New"/>
          <w:sz w:val="28"/>
          <w:szCs w:val="28"/>
          <w:cs/>
        </w:rPr>
        <w:t>จุดเด่น</w:t>
      </w:r>
    </w:p>
    <w:p w:rsidR="00CA0E7F" w:rsidRPr="00685984" w:rsidRDefault="00CA0E7F" w:rsidP="00DB1C8C">
      <w:pPr>
        <w:tabs>
          <w:tab w:val="left" w:pos="1701"/>
        </w:tabs>
        <w:ind w:left="1701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1.) สามารถจัดเก็บประวัติการเข้าและออกจากระบบงานของแต่ละผู้ใช้งานได้</w:t>
      </w:r>
    </w:p>
    <w:p w:rsidR="00DB1C8C" w:rsidRPr="00685984" w:rsidRDefault="00CA0E7F" w:rsidP="00DB1C8C">
      <w:pPr>
        <w:tabs>
          <w:tab w:val="left" w:pos="1701"/>
        </w:tabs>
        <w:ind w:left="1701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2.) มีการแยกการทำงานออกเป็นส่วนชัดเจนในด้วยเว็บแอปพลิเคชันก็จะประกอบไปด้วย </w:t>
      </w:r>
    </w:p>
    <w:p w:rsidR="00CA0E7F" w:rsidRPr="00685984" w:rsidRDefault="00CA0E7F" w:rsidP="00DB1C8C">
      <w:pPr>
        <w:tabs>
          <w:tab w:val="left" w:pos="1701"/>
        </w:tabs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ระบบลงนามเอกสาร ระบบคลังเก็บเอกสาร และระบบส่งเอกสารภายใน เป็นต้น</w:t>
      </w:r>
    </w:p>
    <w:p w:rsidR="00DB1C8C" w:rsidRPr="00685984" w:rsidRDefault="00CA0E7F" w:rsidP="00DB1C8C">
      <w:pPr>
        <w:tabs>
          <w:tab w:val="left" w:pos="1701"/>
        </w:tabs>
        <w:ind w:left="1701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3.) สามารถออกรายงานทะเบียนสรุปในลักษณะต่าง ๆ ได้เช่น รายงานสรุปทะเบียนรับ</w:t>
      </w:r>
    </w:p>
    <w:p w:rsidR="00CA0E7F" w:rsidRPr="00685984" w:rsidRDefault="00CA0E7F" w:rsidP="00DB1C8C">
      <w:pPr>
        <w:tabs>
          <w:tab w:val="left" w:pos="1701"/>
        </w:tabs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หนังสือจากภายนอก ในแต่ละช่วงเวลา</w:t>
      </w:r>
    </w:p>
    <w:p w:rsidR="00CA0E7F" w:rsidRPr="00685984" w:rsidRDefault="00CA0E7F" w:rsidP="00CA0E7F">
      <w:pPr>
        <w:ind w:left="720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7730C3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237ECD94" wp14:editId="52A16D0C">
            <wp:extent cx="4884038" cy="1524000"/>
            <wp:effectExtent l="0" t="0" r="0" b="0"/>
            <wp:docPr id="269" name="รูปภาพ 269" descr="http://www.thsaraban.com/images/pic_saraban/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://www.thsaraban.com/images/pic_saraban/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731"/>
                    <a:stretch/>
                  </pic:blipFill>
                  <pic:spPr bwMode="auto">
                    <a:xfrm>
                      <a:off x="0" y="0"/>
                      <a:ext cx="4907439" cy="1531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86C6F" w:rsidRPr="00685984" w:rsidRDefault="00186C6F" w:rsidP="007730C3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47384F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F46B92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E614ED">
        <w:rPr>
          <w:rFonts w:ascii="TH Sarabun New" w:hAnsi="TH Sarabun New" w:cs="TH Sarabun New"/>
          <w:b/>
          <w:bCs/>
          <w:sz w:val="28"/>
          <w:szCs w:val="28"/>
          <w:cs/>
        </w:rPr>
        <w:t>33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เมนูบาร์ของเว็บแอปพลิเคชัน</w:t>
      </w:r>
      <w:r w:rsidR="001C2EBF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0327C6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>[</w:t>
      </w:r>
      <w:r w:rsidR="000327C6" w:rsidRPr="00685984">
        <w:rPr>
          <w:rFonts w:ascii="TH Sarabun New" w:eastAsia="TH Sarabun New" w:hAnsi="TH Sarabun New" w:cs="TH Sarabun New"/>
          <w:bCs/>
          <w:sz w:val="28"/>
          <w:szCs w:val="28"/>
        </w:rPr>
        <w:t>7</w:t>
      </w:r>
      <w:r w:rsidR="000327C6"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>]</w:t>
      </w:r>
    </w:p>
    <w:p w:rsidR="006F7BE4" w:rsidRPr="00685984" w:rsidRDefault="006F7BE4" w:rsidP="0047384F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0D5454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15E14DBD" wp14:editId="7F70001B">
            <wp:extent cx="4702629" cy="2524202"/>
            <wp:effectExtent l="0" t="0" r="3175" b="0"/>
            <wp:docPr id="272" name="รูปภาพ 272" descr="http://www.thsaraban.com/images/pic_saraban/ad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http://www.thsaraban.com/images/pic_saraban/ad-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535"/>
                    <a:stretch/>
                  </pic:blipFill>
                  <pic:spPr bwMode="auto">
                    <a:xfrm>
                      <a:off x="0" y="0"/>
                      <a:ext cx="4740665" cy="2544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A0C41" w:rsidRPr="00685984" w:rsidRDefault="00EA0C41" w:rsidP="000D5454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0D5454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E614ED">
        <w:rPr>
          <w:rFonts w:ascii="TH Sarabun New" w:hAnsi="TH Sarabun New" w:cs="TH Sarabun New"/>
          <w:b/>
          <w:bCs/>
          <w:sz w:val="28"/>
          <w:szCs w:val="28"/>
          <w:cs/>
        </w:rPr>
        <w:t xml:space="preserve"> 34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การลงทะเบียนรับหนังสือเข้า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0327C6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0327C6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CA0E7F" w:rsidRPr="00685984" w:rsidRDefault="00CA0E7F" w:rsidP="006F7BE4">
      <w:pPr>
        <w:rPr>
          <w:rFonts w:ascii="TH Sarabun New" w:hAnsi="TH Sarabun New" w:cs="TH Sarabun New"/>
          <w:sz w:val="28"/>
          <w:szCs w:val="28"/>
        </w:rPr>
      </w:pPr>
    </w:p>
    <w:p w:rsidR="006F7BE4" w:rsidRPr="00685984" w:rsidRDefault="006F7BE4" w:rsidP="006F7BE4">
      <w:pPr>
        <w:rPr>
          <w:rFonts w:ascii="TH Sarabun New" w:hAnsi="TH Sarabun New" w:cs="TH Sarabun New"/>
          <w:sz w:val="28"/>
          <w:szCs w:val="28"/>
        </w:rPr>
      </w:pPr>
    </w:p>
    <w:p w:rsidR="006F7BE4" w:rsidRPr="00685984" w:rsidRDefault="006F7BE4" w:rsidP="006F7BE4">
      <w:pPr>
        <w:rPr>
          <w:rFonts w:ascii="TH Sarabun New" w:hAnsi="TH Sarabun New" w:cs="TH Sarabun New"/>
          <w:sz w:val="28"/>
          <w:szCs w:val="28"/>
        </w:rPr>
      </w:pPr>
    </w:p>
    <w:p w:rsidR="006F7BE4" w:rsidRPr="00685984" w:rsidRDefault="006F7BE4" w:rsidP="006F7BE4">
      <w:pPr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EA0C41" w:rsidP="00EA0C41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4D5D7877" wp14:editId="15E34B91">
            <wp:extent cx="4005942" cy="2206701"/>
            <wp:effectExtent l="0" t="0" r="0" b="3175"/>
            <wp:docPr id="273" name="รูปภาพ 273" descr="http://www.thsaraban.com/images/pic_saraban/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http://www.thsaraban.com/images/pic_saraban/6.jpg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1167" cy="2248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196B" w:rsidRPr="00685984" w:rsidRDefault="00DC196B" w:rsidP="00DC196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51D0C3E5" wp14:editId="50F8186F">
            <wp:extent cx="3984171" cy="1771248"/>
            <wp:effectExtent l="0" t="0" r="0" b="635"/>
            <wp:docPr id="275" name="รูปภาพ 275" descr="http://www.thsaraban.com/images/pic_saraban/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http://www.thsaraban.com/images/pic_saraban/7.jpg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5676" cy="18341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196B" w:rsidRPr="00685984" w:rsidRDefault="00DC196B" w:rsidP="00DC196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CA0E7F">
      <w:pPr>
        <w:ind w:left="720"/>
        <w:jc w:val="center"/>
        <w:rPr>
          <w:rFonts w:ascii="TH Sarabun New" w:hAnsi="TH Sarabun New" w:cs="TH Sarabun New"/>
          <w:noProof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FA13E2">
        <w:rPr>
          <w:rFonts w:ascii="TH Sarabun New" w:hAnsi="TH Sarabun New" w:cs="TH Sarabun New"/>
          <w:b/>
          <w:bCs/>
          <w:sz w:val="28"/>
          <w:szCs w:val="28"/>
          <w:cs/>
        </w:rPr>
        <w:t>35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การส่งเอกสาร หนังสือเวียน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6F7BE4" w:rsidRPr="00685984" w:rsidRDefault="006F7BE4" w:rsidP="00CA0E7F">
      <w:pPr>
        <w:ind w:left="720"/>
        <w:jc w:val="center"/>
        <w:rPr>
          <w:rFonts w:ascii="TH Sarabun New" w:hAnsi="TH Sarabun New" w:cs="TH Sarabun New"/>
          <w:noProof/>
          <w:sz w:val="28"/>
          <w:szCs w:val="28"/>
        </w:rPr>
      </w:pPr>
    </w:p>
    <w:p w:rsidR="00273063" w:rsidRPr="00685984" w:rsidRDefault="00CA0E7F" w:rsidP="006F7BE4">
      <w:pPr>
        <w:jc w:val="center"/>
        <w:rPr>
          <w:rFonts w:ascii="TH Sarabun New" w:hAnsi="TH Sarabun New" w:cs="TH Sarabun New"/>
          <w:noProof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 wp14:anchorId="14B09279" wp14:editId="54EFDBE9">
            <wp:extent cx="3973286" cy="2893280"/>
            <wp:effectExtent l="0" t="0" r="8255" b="2540"/>
            <wp:docPr id="280" name="รูปภาพ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7066" cy="2896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BE4" w:rsidRPr="00685984" w:rsidRDefault="006F7BE4" w:rsidP="006F7BE4">
      <w:pPr>
        <w:jc w:val="center"/>
        <w:rPr>
          <w:rFonts w:ascii="TH Sarabun New" w:hAnsi="TH Sarabun New" w:cs="TH Sarabun New"/>
          <w:noProof/>
          <w:sz w:val="28"/>
          <w:szCs w:val="28"/>
        </w:rPr>
      </w:pPr>
    </w:p>
    <w:p w:rsidR="00273063" w:rsidRPr="00685984" w:rsidRDefault="00CA0E7F" w:rsidP="006F7BE4">
      <w:pPr>
        <w:jc w:val="center"/>
        <w:rPr>
          <w:rFonts w:ascii="TH Sarabun New" w:hAnsi="TH Sarabun New" w:cs="TH Sarabun New"/>
          <w:noProof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FA13E2">
        <w:rPr>
          <w:rFonts w:ascii="TH Sarabun New" w:hAnsi="TH Sarabun New" w:cs="TH Sarabun New"/>
          <w:b/>
          <w:bCs/>
          <w:sz w:val="28"/>
          <w:szCs w:val="28"/>
          <w:cs/>
        </w:rPr>
        <w:t>36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การส่งหนังสือต่อ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CA0E7F" w:rsidRPr="00685984" w:rsidRDefault="00CA0E7F" w:rsidP="00273063">
      <w:pPr>
        <w:jc w:val="center"/>
        <w:rPr>
          <w:rFonts w:ascii="TH Sarabun New" w:hAnsi="TH Sarabun New" w:cs="TH Sarabun New"/>
          <w:noProof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10D45D14" wp14:editId="3E037D2A">
            <wp:extent cx="4613031" cy="3302250"/>
            <wp:effectExtent l="0" t="0" r="0" b="0"/>
            <wp:docPr id="19" name="รูปภาพ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7323" cy="3305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73063" w:rsidRPr="00685984" w:rsidRDefault="00273063" w:rsidP="00273063">
      <w:pPr>
        <w:jc w:val="center"/>
        <w:rPr>
          <w:rFonts w:ascii="TH Sarabun New" w:hAnsi="TH Sarabun New" w:cs="TH Sarabun New"/>
          <w:noProof/>
          <w:sz w:val="28"/>
          <w:szCs w:val="28"/>
        </w:rPr>
      </w:pPr>
    </w:p>
    <w:p w:rsidR="00CA0E7F" w:rsidRPr="00685984" w:rsidRDefault="00CA0E7F" w:rsidP="00CA0E7F">
      <w:pPr>
        <w:ind w:left="720"/>
        <w:jc w:val="center"/>
        <w:rPr>
          <w:rFonts w:ascii="TH Sarabun New" w:hAnsi="TH Sarabun New" w:cs="TH Sarabun New"/>
          <w:noProof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884020">
        <w:rPr>
          <w:rFonts w:ascii="TH Sarabun New" w:hAnsi="TH Sarabun New" w:cs="TH Sarabun New"/>
          <w:b/>
          <w:bCs/>
          <w:sz w:val="28"/>
          <w:szCs w:val="28"/>
          <w:cs/>
        </w:rPr>
        <w:t xml:space="preserve"> 37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การ</w:t>
      </w:r>
      <w:r w:rsidR="00EB6B2E" w:rsidRPr="00685984">
        <w:rPr>
          <w:rFonts w:ascii="TH Sarabun New" w:hAnsi="TH Sarabun New" w:cs="TH Sarabun New"/>
          <w:sz w:val="28"/>
          <w:szCs w:val="28"/>
          <w:cs/>
        </w:rPr>
        <w:t>ตั้</w:t>
      </w:r>
      <w:r w:rsidRPr="00685984">
        <w:rPr>
          <w:rFonts w:ascii="TH Sarabun New" w:hAnsi="TH Sarabun New" w:cs="TH Sarabun New"/>
          <w:sz w:val="28"/>
          <w:szCs w:val="28"/>
          <w:cs/>
        </w:rPr>
        <w:t>งค่าประเภทของหนังสือ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6F7BE4" w:rsidRPr="00685984" w:rsidRDefault="006F7BE4" w:rsidP="00CA0E7F">
      <w:pPr>
        <w:ind w:left="720"/>
        <w:jc w:val="center"/>
        <w:rPr>
          <w:rFonts w:ascii="TH Sarabun New" w:hAnsi="TH Sarabun New" w:cs="TH Sarabun New"/>
          <w:noProof/>
          <w:sz w:val="28"/>
          <w:szCs w:val="28"/>
        </w:rPr>
      </w:pPr>
    </w:p>
    <w:p w:rsidR="00CA0E7F" w:rsidRPr="00685984" w:rsidRDefault="00CA0E7F" w:rsidP="0049012B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26E5973D" wp14:editId="50E7D6FA">
            <wp:extent cx="4925643" cy="2667000"/>
            <wp:effectExtent l="0" t="0" r="8890" b="0"/>
            <wp:docPr id="289" name="รูปภาพ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9297" cy="2674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1032" w:rsidRPr="00685984" w:rsidRDefault="007B1032" w:rsidP="0049012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7B1032" w:rsidRPr="00685984" w:rsidRDefault="007B1032" w:rsidP="007B1032">
      <w:pPr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 3</w:t>
      </w:r>
      <w:r w:rsidR="00884020">
        <w:rPr>
          <w:rFonts w:ascii="TH Sarabun New" w:hAnsi="TH Sarabun New" w:cs="TH Sarabun New" w:hint="cs"/>
          <w:b/>
          <w:bCs/>
          <w:sz w:val="28"/>
          <w:szCs w:val="28"/>
          <w:cs/>
        </w:rPr>
        <w:t>8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7B1A63" w:rsidRPr="00685984">
        <w:rPr>
          <w:rFonts w:ascii="TH Sarabun New" w:hAnsi="TH Sarabun New" w:cs="TH Sarabun New"/>
          <w:sz w:val="28"/>
          <w:szCs w:val="28"/>
          <w:cs/>
        </w:rPr>
        <w:t>แสดงเอกสารทั้งหมดในคลังเก็บเอกสาร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7B1032" w:rsidRPr="00685984" w:rsidRDefault="007B1032" w:rsidP="0049012B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DF1155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692F0A29" wp14:editId="4CA5C2D3">
            <wp:extent cx="4859215" cy="3913448"/>
            <wp:effectExtent l="0" t="0" r="0" b="0"/>
            <wp:docPr id="290" name="รูปภาพ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5168" cy="3926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C1A8B" w:rsidRPr="00685984" w:rsidRDefault="007C1A8B" w:rsidP="00DF1155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733DDB" w:rsidP="00CA0E7F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 39</w:t>
      </w:r>
      <w:r w:rsidR="00CA0E7F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FB6272" w:rsidRPr="00685984">
        <w:rPr>
          <w:rFonts w:ascii="TH Sarabun New" w:hAnsi="TH Sarabun New" w:cs="TH Sarabun New"/>
          <w:sz w:val="28"/>
          <w:szCs w:val="28"/>
          <w:cs/>
        </w:rPr>
        <w:t>เมื่อกดปุ่มเพิ่มเอกสารจะแสดงหน้า</w:t>
      </w:r>
      <w:r w:rsidR="00CA0E7F" w:rsidRPr="00685984">
        <w:rPr>
          <w:rFonts w:ascii="TH Sarabun New" w:hAnsi="TH Sarabun New" w:cs="TH Sarabun New"/>
          <w:sz w:val="28"/>
          <w:szCs w:val="28"/>
          <w:cs/>
        </w:rPr>
        <w:t>การเพิ่มเอกสาร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6F7BE4" w:rsidRPr="00685984" w:rsidRDefault="006F7BE4" w:rsidP="00CA0E7F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410544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0E300321" wp14:editId="62F4C0BC">
            <wp:extent cx="4577542" cy="2030730"/>
            <wp:effectExtent l="0" t="0" r="0" b="7620"/>
            <wp:docPr id="291" name="รูปภาพ 2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5208" cy="20341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4841" w:rsidRPr="00685984" w:rsidRDefault="00704841" w:rsidP="00410544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CA0E7F" w:rsidRPr="00685984" w:rsidRDefault="00CA0E7F" w:rsidP="00526557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="00526557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40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การค้นหา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CA0E7F" w:rsidRPr="00685984" w:rsidRDefault="00CA0E7F" w:rsidP="00CA0E7F">
      <w:pPr>
        <w:ind w:left="720"/>
        <w:rPr>
          <w:rFonts w:ascii="TH Sarabun New" w:hAnsi="TH Sarabun New" w:cs="TH Sarabun New"/>
          <w:noProof/>
          <w:sz w:val="28"/>
          <w:szCs w:val="28"/>
        </w:rPr>
      </w:pPr>
    </w:p>
    <w:p w:rsidR="00CA0E7F" w:rsidRPr="00685984" w:rsidRDefault="00CA0E7F" w:rsidP="00E66D79">
      <w:pPr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  <w:sz w:val="28"/>
          <w:szCs w:val="28"/>
        </w:rPr>
        <w:lastRenderedPageBreak/>
        <w:drawing>
          <wp:inline distT="0" distB="0" distL="0" distR="0" wp14:anchorId="6292CB87" wp14:editId="3496F514">
            <wp:extent cx="4745194" cy="3698875"/>
            <wp:effectExtent l="0" t="0" r="0" b="0"/>
            <wp:docPr id="292" name="รูปภาพ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485" cy="3702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1A58" w:rsidRPr="00685984" w:rsidRDefault="009F1A58" w:rsidP="00E66D79">
      <w:pPr>
        <w:jc w:val="center"/>
        <w:rPr>
          <w:rFonts w:ascii="TH Sarabun New" w:hAnsi="TH Sarabun New" w:cs="TH Sarabun New"/>
          <w:sz w:val="28"/>
          <w:szCs w:val="28"/>
        </w:rPr>
      </w:pPr>
    </w:p>
    <w:p w:rsidR="000F371E" w:rsidRDefault="00CA0E7F" w:rsidP="006F7BE4">
      <w:pPr>
        <w:ind w:left="720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361D01" w:rsidRPr="00685984">
        <w:rPr>
          <w:rFonts w:ascii="TH Sarabun New" w:hAnsi="TH Sarabun New" w:cs="TH Sarabun New"/>
          <w:b/>
          <w:bCs/>
          <w:sz w:val="28"/>
          <w:szCs w:val="28"/>
          <w:cs/>
        </w:rPr>
        <w:t>41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แสดงประวัติการเข้าใช้งานระบบ</w:t>
      </w:r>
      <w:r w:rsidR="001D18AC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[</w:t>
      </w:r>
      <w:r w:rsidR="0098706D" w:rsidRPr="0098706D">
        <w:rPr>
          <w:rFonts w:ascii="TH Sarabun New" w:eastAsia="TH Sarabun New" w:hAnsi="TH Sarabun New" w:cs="TH Sarabun New" w:hint="cs"/>
          <w:b/>
          <w:sz w:val="28"/>
          <w:szCs w:val="28"/>
          <w:cs/>
        </w:rPr>
        <w:t>4</w:t>
      </w:r>
      <w:r w:rsidR="0098706D" w:rsidRPr="0098706D">
        <w:rPr>
          <w:rFonts w:ascii="TH Sarabun New" w:eastAsia="TH Sarabun New" w:hAnsi="TH Sarabun New" w:cs="TH Sarabun New"/>
          <w:b/>
          <w:sz w:val="28"/>
          <w:szCs w:val="28"/>
          <w:cs/>
        </w:rPr>
        <w:t>]</w:t>
      </w:r>
    </w:p>
    <w:p w:rsidR="00BC0E63" w:rsidRDefault="00BC0E63" w:rsidP="006F7BE4">
      <w:pPr>
        <w:ind w:left="720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BC0E63" w:rsidRPr="00BC0E63" w:rsidRDefault="00BC0E63" w:rsidP="00BC0E63">
      <w:pPr>
        <w:rPr>
          <w:rFonts w:ascii="TH Sarabun New" w:hAnsi="TH Sarabun New" w:cs="TH Sarabun New"/>
          <w:sz w:val="28"/>
          <w:szCs w:val="28"/>
        </w:rPr>
      </w:pPr>
      <w:r w:rsidRPr="00BC0E63">
        <w:rPr>
          <w:rFonts w:ascii="TH Sarabun New" w:hAnsi="TH Sarabun New" w:cs="TH Sarabun New"/>
          <w:b/>
          <w:bCs/>
          <w:sz w:val="28"/>
          <w:szCs w:val="28"/>
          <w:cs/>
        </w:rPr>
        <w:t>ตารางที่</w:t>
      </w:r>
      <w:r w:rsidR="00884020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="00884020">
        <w:rPr>
          <w:rFonts w:ascii="TH Sarabun New" w:hAnsi="TH Sarabun New" w:cs="TH Sarabun New" w:hint="cs"/>
          <w:b/>
          <w:bCs/>
          <w:sz w:val="28"/>
          <w:szCs w:val="28"/>
          <w:cs/>
        </w:rPr>
        <w:t>3</w:t>
      </w:r>
      <w:r w:rsidRPr="00BC0E63">
        <w:rPr>
          <w:rFonts w:ascii="TH Sarabun New" w:hAnsi="TH Sarabun New" w:cs="TH Sarabun New"/>
          <w:b/>
          <w:bCs/>
          <w:sz w:val="28"/>
          <w:szCs w:val="28"/>
          <w:cs/>
        </w:rPr>
        <w:t xml:space="preserve">  </w:t>
      </w:r>
      <w:r w:rsidRPr="00BC0E63">
        <w:rPr>
          <w:rFonts w:ascii="TH Sarabun New" w:hAnsi="TH Sarabun New" w:cs="TH Sarabun New"/>
          <w:sz w:val="28"/>
          <w:szCs w:val="28"/>
          <w:cs/>
        </w:rPr>
        <w:t>ตารางสรุป</w:t>
      </w:r>
      <w:r w:rsidRPr="00BC0E63">
        <w:rPr>
          <w:rFonts w:ascii="TH Sarabun New" w:hAnsi="TH Sarabun New" w:cs="TH Sarabun New" w:hint="cs"/>
          <w:sz w:val="28"/>
          <w:szCs w:val="28"/>
          <w:cs/>
        </w:rPr>
        <w:t>จุดเด่น</w:t>
      </w:r>
      <w:r w:rsidRPr="00BC0E63">
        <w:rPr>
          <w:rFonts w:ascii="TH Sarabun New" w:hAnsi="TH Sarabun New" w:cs="TH Sarabun New"/>
          <w:sz w:val="28"/>
          <w:szCs w:val="28"/>
          <w:cs/>
        </w:rPr>
        <w:t>และข้อจำกัดของงานวิจัยที่เกี่ยวข้อง</w:t>
      </w:r>
    </w:p>
    <w:p w:rsidR="00BC0E63" w:rsidRPr="00EE021C" w:rsidRDefault="00BC0E63" w:rsidP="00BC0E63">
      <w:pPr>
        <w:rPr>
          <w:rFonts w:ascii="TH Sarabun New" w:hAnsi="TH Sarabun New" w:cs="TH Sarabun New"/>
          <w:sz w:val="28"/>
          <w:cs/>
        </w:rPr>
      </w:pPr>
    </w:p>
    <w:tbl>
      <w:tblPr>
        <w:tblStyle w:val="af4"/>
        <w:tblW w:w="9048" w:type="dxa"/>
        <w:tblLook w:val="04A0" w:firstRow="1" w:lastRow="0" w:firstColumn="1" w:lastColumn="0" w:noHBand="0" w:noVBand="1"/>
      </w:tblPr>
      <w:tblGrid>
        <w:gridCol w:w="5458"/>
        <w:gridCol w:w="1795"/>
        <w:gridCol w:w="1795"/>
      </w:tblGrid>
      <w:tr w:rsidR="00BC0E63" w:rsidRPr="00EE021C" w:rsidTr="00B95588">
        <w:trPr>
          <w:trHeight w:val="688"/>
        </w:trPr>
        <w:tc>
          <w:tcPr>
            <w:tcW w:w="5458" w:type="dxa"/>
            <w:tcBorders>
              <w:tr2bl w:val="single" w:sz="4" w:space="0" w:color="auto"/>
            </w:tcBorders>
          </w:tcPr>
          <w:p w:rsidR="00BC0E63" w:rsidRPr="00BC0E63" w:rsidRDefault="00BC0E63" w:rsidP="00B95588">
            <w:pPr>
              <w:jc w:val="thaiDistribute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จุดเด่น-ข้อจำกัด       </w:t>
            </w:r>
          </w:p>
          <w:p w:rsidR="00BC0E63" w:rsidRPr="00BC0E63" w:rsidRDefault="00BC0E63" w:rsidP="00B95588">
            <w:pPr>
              <w:jc w:val="right"/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>ชื่อ</w:t>
            </w:r>
            <w:r w:rsidRPr="00BC0E63">
              <w:rPr>
                <w:rFonts w:ascii="TH Sarabun New" w:hAnsi="TH Sarabun New" w:cs="TH Sarabun New" w:hint="cs"/>
                <w:b/>
                <w:bCs/>
                <w:sz w:val="28"/>
                <w:szCs w:val="28"/>
                <w:cs/>
              </w:rPr>
              <w:t>งานวิจัย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BC0E63">
              <w:rPr>
                <w:rFonts w:ascii="TH Sarabun New" w:eastAsia="AngsanaNew-Bold" w:hAnsi="TH Sarabun New" w:cs="TH Sarabun New"/>
                <w:b/>
                <w:bCs/>
                <w:sz w:val="28"/>
                <w:szCs w:val="28"/>
                <w:cs/>
              </w:rPr>
              <w:t xml:space="preserve">บทความ </w:t>
            </w:r>
            <w:r w:rsidRPr="00BC0E63">
              <w:rPr>
                <w:rFonts w:ascii="TH Sarabun New" w:eastAsia="AngsanaNew-Bold" w:hAnsi="TH Sarabun New" w:cs="TH Sarabun New"/>
                <w:b/>
                <w:bCs/>
                <w:sz w:val="28"/>
                <w:szCs w:val="28"/>
              </w:rPr>
              <w:t>1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BC0E63">
              <w:rPr>
                <w:rFonts w:ascii="TH Sarabun New" w:eastAsia="AngsanaNew-Bold" w:hAnsi="TH Sarabun New" w:cs="TH Sarabun New"/>
                <w:b/>
                <w:bCs/>
                <w:sz w:val="28"/>
                <w:szCs w:val="28"/>
                <w:cs/>
              </w:rPr>
              <w:t xml:space="preserve">บทความ </w:t>
            </w:r>
            <w:r w:rsidRPr="00BC0E63">
              <w:rPr>
                <w:rFonts w:ascii="TH Sarabun New" w:eastAsia="AngsanaNew-Bold" w:hAnsi="TH Sarabun New" w:cs="TH Sarabun New"/>
                <w:b/>
                <w:bCs/>
                <w:sz w:val="28"/>
                <w:szCs w:val="28"/>
              </w:rPr>
              <w:t>2</w:t>
            </w:r>
          </w:p>
        </w:tc>
      </w:tr>
      <w:tr w:rsidR="00BC0E63" w:rsidRPr="00EE021C" w:rsidTr="00B95588">
        <w:trPr>
          <w:trHeight w:val="331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tabs>
                <w:tab w:val="left" w:pos="153"/>
              </w:tabs>
              <w:ind w:left="319" w:hanging="282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สามารถบันทึกหนังสือลงในระบบได้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  <w:tr w:rsidR="00BC0E63" w:rsidRPr="00EE021C" w:rsidTr="00B95588">
        <w:trPr>
          <w:trHeight w:val="343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ind w:left="319" w:hanging="282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มีการลงนามเอกสาร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  <w:tr w:rsidR="00BC0E63" w:rsidRPr="00EE021C" w:rsidTr="00B95588">
        <w:trPr>
          <w:trHeight w:val="343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ind w:left="319" w:hanging="282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สามารถส่งหนังสือเวียนได้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  <w:tr w:rsidR="00BC0E63" w:rsidRPr="00EE021C" w:rsidTr="00B95588">
        <w:trPr>
          <w:trHeight w:val="331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ind w:left="319" w:hanging="282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เว็บ</w:t>
            </w:r>
            <w:r w:rsidRPr="00BC0E63">
              <w:rPr>
                <w:rFonts w:ascii="TH Sarabun New" w:hAnsi="TH Sarabun New" w:cs="TH Sarabun New"/>
                <w:sz w:val="28"/>
                <w:szCs w:val="28"/>
                <w:cs/>
              </w:rPr>
              <w:t>แอปพลิเคชันมีการ</w:t>
            </w: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แจ้งเตือนผ่านอีเมลถึงผู้ที่ได้รับหนังสือ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  <w:tr w:rsidR="00BC0E63" w:rsidRPr="00EE021C" w:rsidTr="00B95588">
        <w:trPr>
          <w:trHeight w:val="343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ind w:left="319" w:hanging="282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การค้นหาหนังสือภายในระบบมีฟังก์ชันให้เลือกในการค้นหา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  <w:tr w:rsidR="00BC0E63" w:rsidRPr="00EE021C" w:rsidTr="00B95588">
        <w:trPr>
          <w:trHeight w:val="343"/>
        </w:trPr>
        <w:tc>
          <w:tcPr>
            <w:tcW w:w="5458" w:type="dxa"/>
          </w:tcPr>
          <w:p w:rsidR="00BC0E63" w:rsidRPr="00BC0E63" w:rsidRDefault="00BC0E63" w:rsidP="00BC0E63">
            <w:pPr>
              <w:pStyle w:val="ae"/>
              <w:numPr>
                <w:ilvl w:val="0"/>
                <w:numId w:val="13"/>
              </w:numPr>
              <w:ind w:left="319" w:hanging="282"/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  <w:cs/>
              </w:rPr>
              <w:t>มีการ</w:t>
            </w:r>
            <w:r w:rsidRPr="00BC0E63">
              <w:rPr>
                <w:rFonts w:ascii="TH Sarabun New" w:hAnsi="TH Sarabun New" w:cs="TH Sarabun New" w:hint="cs"/>
                <w:sz w:val="28"/>
                <w:szCs w:val="28"/>
                <w:cs/>
              </w:rPr>
              <w:t>บันทึกประวัติการเข้าใช้งานภายในเว็บแอปพลิเคชัน</w:t>
            </w: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</w:p>
        </w:tc>
        <w:tc>
          <w:tcPr>
            <w:tcW w:w="1795" w:type="dxa"/>
            <w:vAlign w:val="center"/>
          </w:tcPr>
          <w:p w:rsidR="00BC0E63" w:rsidRPr="00BC0E63" w:rsidRDefault="00BC0E63" w:rsidP="00B95588">
            <w:pPr>
              <w:jc w:val="center"/>
              <w:rPr>
                <w:rFonts w:ascii="TH Sarabun New" w:hAnsi="TH Sarabun New" w:cs="TH Sarabun New"/>
                <w:sz w:val="28"/>
                <w:szCs w:val="28"/>
              </w:rPr>
            </w:pPr>
            <w:r w:rsidRPr="00BC0E63">
              <w:rPr>
                <w:rFonts w:ascii="TH Sarabun New" w:hAnsi="TH Sarabun New" w:cs="TH Sarabun New"/>
                <w:sz w:val="28"/>
                <w:szCs w:val="28"/>
              </w:rPr>
              <w:sym w:font="Wingdings 2" w:char="F050"/>
            </w:r>
          </w:p>
        </w:tc>
      </w:tr>
    </w:tbl>
    <w:p w:rsidR="00BC0E63" w:rsidRPr="00EE021C" w:rsidRDefault="00BC0E63" w:rsidP="00BC0E63">
      <w:pPr>
        <w:tabs>
          <w:tab w:val="left" w:pos="851"/>
        </w:tabs>
        <w:autoSpaceDE w:val="0"/>
        <w:autoSpaceDN w:val="0"/>
        <w:adjustRightInd w:val="0"/>
        <w:rPr>
          <w:rFonts w:ascii="TH Sarabun New" w:hAnsi="TH Sarabun New" w:cs="TH Sarabun New"/>
          <w:b/>
          <w:bCs/>
          <w:sz w:val="28"/>
        </w:rPr>
      </w:pPr>
    </w:p>
    <w:p w:rsidR="00BC0E63" w:rsidRPr="00BC0E63" w:rsidRDefault="00BC0E63" w:rsidP="00BC0E63">
      <w:pPr>
        <w:tabs>
          <w:tab w:val="left" w:pos="851"/>
        </w:tabs>
        <w:autoSpaceDE w:val="0"/>
        <w:autoSpaceDN w:val="0"/>
        <w:adjustRightInd w:val="0"/>
        <w:rPr>
          <w:rFonts w:ascii="TH Sarabun New" w:eastAsia="AngsanaNew-Bold" w:hAnsi="TH Sarabun New" w:cs="TH Sarabun New"/>
          <w:sz w:val="28"/>
          <w:szCs w:val="28"/>
        </w:rPr>
      </w:pPr>
      <w:r w:rsidRPr="00BC0E63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หมายเหตุ </w:t>
      </w:r>
      <w:r w:rsidRPr="00BC0E63">
        <w:rPr>
          <w:rFonts w:ascii="TH Sarabun New" w:hAnsi="TH Sarabun New" w:cs="TH Sarabun New"/>
          <w:sz w:val="28"/>
          <w:szCs w:val="28"/>
          <w:cs/>
        </w:rPr>
        <w:tab/>
        <w:t xml:space="preserve">บทความ </w:t>
      </w:r>
      <w:r w:rsidRPr="00BC0E63">
        <w:rPr>
          <w:rFonts w:ascii="TH Sarabun New" w:hAnsi="TH Sarabun New" w:cs="TH Sarabun New"/>
          <w:sz w:val="28"/>
          <w:szCs w:val="28"/>
        </w:rPr>
        <w:t xml:space="preserve">1 </w:t>
      </w:r>
      <w:r w:rsidRPr="00BC0E63">
        <w:rPr>
          <w:rFonts w:ascii="TH Sarabun New" w:hAnsi="TH Sarabun New" w:cs="TH Sarabun New"/>
          <w:sz w:val="28"/>
          <w:szCs w:val="28"/>
          <w:cs/>
        </w:rPr>
        <w:t xml:space="preserve">คือ </w:t>
      </w:r>
      <w:r w:rsidRPr="00BC0E63">
        <w:rPr>
          <w:rFonts w:ascii="TH Sarabun New" w:eastAsia="AngsanaNew-Bold" w:hAnsi="TH Sarabun New" w:cs="TH Sarabun New"/>
          <w:sz w:val="28"/>
          <w:szCs w:val="28"/>
          <w:cs/>
        </w:rPr>
        <w:t>ระบบสารบรรณอิเล็กทรอนิกส์มหาวิทยาลัยเทคโนโลยีราชมงคลพระนคร [3]</w:t>
      </w:r>
    </w:p>
    <w:p w:rsidR="00BC0E63" w:rsidRPr="00BC0E63" w:rsidRDefault="00BC0E63" w:rsidP="00BC0E63">
      <w:pPr>
        <w:tabs>
          <w:tab w:val="left" w:pos="851"/>
        </w:tabs>
        <w:autoSpaceDE w:val="0"/>
        <w:autoSpaceDN w:val="0"/>
        <w:adjustRightInd w:val="0"/>
        <w:rPr>
          <w:rFonts w:ascii="TH Sarabun New" w:hAnsi="TH Sarabun New" w:cs="TH Sarabun New"/>
          <w:sz w:val="28"/>
          <w:szCs w:val="28"/>
        </w:rPr>
      </w:pPr>
      <w:r w:rsidRPr="00BC0E63">
        <w:rPr>
          <w:rFonts w:ascii="TH Sarabun New" w:hAnsi="TH Sarabun New" w:cs="TH Sarabun New"/>
          <w:sz w:val="28"/>
          <w:szCs w:val="28"/>
          <w:cs/>
        </w:rPr>
        <w:tab/>
        <w:t xml:space="preserve">บทความ </w:t>
      </w:r>
      <w:r w:rsidRPr="00BC0E63">
        <w:rPr>
          <w:rFonts w:ascii="TH Sarabun New" w:hAnsi="TH Sarabun New" w:cs="TH Sarabun New"/>
          <w:sz w:val="28"/>
          <w:szCs w:val="28"/>
        </w:rPr>
        <w:t>2</w:t>
      </w:r>
      <w:r w:rsidRPr="00BC0E63">
        <w:rPr>
          <w:rFonts w:ascii="TH Sarabun New" w:hAnsi="TH Sarabun New" w:cs="TH Sarabun New"/>
          <w:sz w:val="28"/>
          <w:szCs w:val="28"/>
          <w:cs/>
        </w:rPr>
        <w:t xml:space="preserve"> คือ ระบบสารบรรณอิเล็กทรอนิกส์ </w:t>
      </w:r>
      <w:r w:rsidRPr="00BC0E63">
        <w:rPr>
          <w:rFonts w:ascii="TH Sarabun New" w:hAnsi="TH Sarabun New" w:cs="TH Sarabun New"/>
          <w:sz w:val="28"/>
          <w:szCs w:val="28"/>
        </w:rPr>
        <w:t>http</w:t>
      </w:r>
      <w:r w:rsidRPr="00BC0E63">
        <w:rPr>
          <w:rFonts w:ascii="TH Sarabun New" w:hAnsi="TH Sarabun New" w:cs="TH Sarabun New"/>
          <w:sz w:val="28"/>
          <w:szCs w:val="28"/>
          <w:cs/>
        </w:rPr>
        <w:t>://</w:t>
      </w:r>
      <w:r w:rsidRPr="00BC0E63">
        <w:rPr>
          <w:rFonts w:ascii="TH Sarabun New" w:hAnsi="TH Sarabun New" w:cs="TH Sarabun New"/>
          <w:sz w:val="28"/>
          <w:szCs w:val="28"/>
        </w:rPr>
        <w:t>www</w:t>
      </w:r>
      <w:r w:rsidRPr="00BC0E63">
        <w:rPr>
          <w:rFonts w:ascii="TH Sarabun New" w:hAnsi="TH Sarabun New" w:cs="TH Sarabun New"/>
          <w:sz w:val="28"/>
          <w:szCs w:val="28"/>
          <w:cs/>
        </w:rPr>
        <w:t>.</w:t>
      </w:r>
      <w:r w:rsidRPr="00BC0E63">
        <w:rPr>
          <w:rFonts w:ascii="TH Sarabun New" w:hAnsi="TH Sarabun New" w:cs="TH Sarabun New"/>
          <w:sz w:val="28"/>
          <w:szCs w:val="28"/>
        </w:rPr>
        <w:t>thsaraban</w:t>
      </w:r>
      <w:r w:rsidRPr="00BC0E63">
        <w:rPr>
          <w:rFonts w:ascii="TH Sarabun New" w:hAnsi="TH Sarabun New" w:cs="TH Sarabun New"/>
          <w:sz w:val="28"/>
          <w:szCs w:val="28"/>
          <w:cs/>
        </w:rPr>
        <w:t>.</w:t>
      </w:r>
      <w:r w:rsidRPr="00BC0E63">
        <w:rPr>
          <w:rFonts w:ascii="TH Sarabun New" w:hAnsi="TH Sarabun New" w:cs="TH Sarabun New"/>
          <w:sz w:val="28"/>
          <w:szCs w:val="28"/>
        </w:rPr>
        <w:t xml:space="preserve">com </w:t>
      </w:r>
      <w:r w:rsidRPr="00BC0E63">
        <w:rPr>
          <w:rFonts w:ascii="TH Sarabun New" w:hAnsi="TH Sarabun New" w:cs="TH Sarabun New"/>
          <w:sz w:val="28"/>
          <w:szCs w:val="28"/>
          <w:cs/>
        </w:rPr>
        <w:t>[4]</w:t>
      </w:r>
    </w:p>
    <w:p w:rsidR="00BC0E63" w:rsidRPr="00685984" w:rsidRDefault="00BC0E63" w:rsidP="006F7BE4">
      <w:pPr>
        <w:ind w:left="720"/>
        <w:jc w:val="center"/>
        <w:rPr>
          <w:rFonts w:ascii="TH Sarabun New" w:hAnsi="TH Sarabun New" w:cs="TH Sarabun New"/>
          <w:sz w:val="28"/>
          <w:szCs w:val="28"/>
        </w:rPr>
      </w:pPr>
    </w:p>
    <w:p w:rsidR="003065C4" w:rsidRPr="00685984" w:rsidRDefault="003065C4" w:rsidP="00B36E1E">
      <w:pPr>
        <w:ind w:left="720"/>
        <w:rPr>
          <w:rFonts w:ascii="TH Sarabun New" w:hAnsi="TH Sarabun New" w:cs="TH Sarabun New"/>
          <w:sz w:val="28"/>
        </w:rPr>
      </w:pPr>
    </w:p>
    <w:p w:rsidR="00C90E59" w:rsidRPr="00FB3F04" w:rsidRDefault="00C90E59" w:rsidP="00C90E59">
      <w:pPr>
        <w:spacing w:line="276" w:lineRule="auto"/>
        <w:rPr>
          <w:rFonts w:ascii="TH Sarabun New" w:eastAsia="TH Sarabun New" w:hAnsi="TH Sarabun New" w:cs="TH Sarabun New"/>
          <w:b/>
          <w:sz w:val="32"/>
          <w:szCs w:val="32"/>
        </w:rPr>
      </w:pPr>
      <w:bookmarkStart w:id="9" w:name="_Toc435739782"/>
      <w:r w:rsidRPr="00FB3F04">
        <w:rPr>
          <w:rFonts w:ascii="TH Sarabun New" w:eastAsia="TH Sarabun New" w:hAnsi="TH Sarabun New" w:cs="TH Sarabun New"/>
          <w:bCs/>
          <w:sz w:val="32"/>
          <w:szCs w:val="32"/>
          <w:cs/>
        </w:rPr>
        <w:lastRenderedPageBreak/>
        <w:t>5.</w:t>
      </w:r>
      <w:r w:rsidRPr="00FB3F04">
        <w:rPr>
          <w:rFonts w:ascii="TH Sarabun New" w:eastAsia="TH Sarabun New" w:hAnsi="TH Sarabun New" w:cs="TH Sarabun New"/>
          <w:bCs/>
          <w:sz w:val="32"/>
          <w:szCs w:val="32"/>
          <w:cs/>
        </w:rPr>
        <w:tab/>
        <w:t>วิธีดำเนินการวิจัย</w:t>
      </w:r>
    </w:p>
    <w:p w:rsidR="00C90E59" w:rsidRPr="00685984" w:rsidRDefault="00C90E59" w:rsidP="00C90E59">
      <w:pPr>
        <w:spacing w:line="276" w:lineRule="auto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5.1 วิเคราะห์ปัญหาและความต้องการ</w:t>
      </w:r>
    </w:p>
    <w:p w:rsidR="00C90E59" w:rsidRPr="00685984" w:rsidRDefault="00C90E59" w:rsidP="00C90E59">
      <w:pPr>
        <w:spacing w:line="276" w:lineRule="auto"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จากการวิเคราะห์ปัญหาที่เจ้าหน้าที่สารบรรณพบคือเอกสารในแต่ละปีมีจำนวนมาก และเอกสารแต่ละเรื่องจะมีกระบวนการดำเนินการที่ต่างกันตามประเภทของเอกสาร ทำให้ในบางครั้งเจ้าหน้าที่อาจหลงลืมวันกำหนดการของเอกสารเนื่องจากไม่มีการแจ้งเตือนล่วงหน้าให้ทราบ ในบางกรณีก็ไม่ทราบสถานะของเอกสารกล่าวคือ ไม่ทราบว่าตอนนี้เอกสารเรื่องนี้ ตอนนี้ถึงขั้นตอนไหนแล้ว ดำเนินการเสร็จสิ้นหรือยัง และรูปแบบของเอกสารยังคงใช้กระดาษซึ่งก็ทำให้เกิดการชำรุดได้</w:t>
      </w:r>
    </w:p>
    <w:p w:rsidR="00C90E59" w:rsidRPr="00685984" w:rsidRDefault="00C90E59" w:rsidP="00C90E59">
      <w:pPr>
        <w:spacing w:line="276" w:lineRule="auto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5.2 ค้นคว้าและศึกษาทฤษฎีที่เกี่ยวข้อง</w:t>
      </w:r>
    </w:p>
    <w:p w:rsidR="00C90E59" w:rsidRPr="00685984" w:rsidRDefault="00C90E59" w:rsidP="00C90E59">
      <w:pPr>
        <w:spacing w:line="276" w:lineRule="auto"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   ศึกษาค้นคว้าข้อมูลทฤษฎี และแอปพลิเคชันที่เกี่ยวข้องกับระบบสารบรรณอิเล็กทรอนิกส์โดยศึกษางานวิจัยและทฤษฎีที่สามารถนำมาประยุกต์ในงานวิจัยได้ รวมทั้งศึกษาเว็บแอปพลิเคชันที่คล้ายคลึง ศึกษาฟังก์ชันการทำงาน วิเคราะห์ข้อดีและข้อจำกัดของเว็บแอปพลิเคชันเพื่อนำมาเป็นแนวทางในการพัฒนาต่อไป</w:t>
      </w:r>
    </w:p>
    <w:p w:rsidR="00C90E59" w:rsidRPr="00685984" w:rsidRDefault="00C90E59" w:rsidP="00C90E59">
      <w:pPr>
        <w:spacing w:line="276" w:lineRule="auto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>5.3 ศึกษาข้อมูลและวิธีใช้งานเครื่องมือต่าง ๆ ที่ใช้ในงานวิจัย</w:t>
      </w:r>
    </w:p>
    <w:p w:rsidR="00C90E59" w:rsidRPr="00685984" w:rsidRDefault="00C90E59" w:rsidP="00C90E59">
      <w:pPr>
        <w:contextualSpacing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5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Yii2 framework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2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คือ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HP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ป็นโปรแกรมที่ถูกเขียนขึ้นโดยใช้ภาษา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HP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ที่เขียนขึ้นบนการออกแบบซอฟต์แวร์ในลักษณะ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Model, View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Controller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MVC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ซึ่งเขียนขึ้นในรูปแบบขอ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Object Oriented Programming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OOP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หรือ ยี่ ย่อมาจา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es It Is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เป็นเหมือนกับคำตอบหรือคำอุทานที่แปลว่ามันเร็วจริงหรือเปล่า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?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มันมีความปลอดภัยไหม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?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มันมีความเป็นมืออาชีพหรือเปล่า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?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ใช่แล้วมันใช่จริงๆ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Yes It Is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สำหรั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นั้นเป็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Open Sourc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สำหรับสร้า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Web Application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ที่ถูกเขียนขึ้นให้รองรั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PHP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5 ช่วยให้สร้า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Web Application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ได้อย่างรวดเร็ว เกิดขึ้นจา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Qiang Xu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ป็นผู้ริเริ่ม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มื่อ 1 มกราคม 2008 ซึ่งก่อนหน้าเขาเคยพัฒนา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rado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มาก่อนซึ่งก็มีประสบการณ์ต่างๆมากกมาย และเห็นจุดอ่อนจุดแข็งขอ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ได้นำประสบการณ์เหล่านั้นมาพัฒนาเป็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ในเวอร์ชั่นแรก หลังจากนั้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ได้รับความนิยมเป็นอย่างมากในวงกว้างมากขึ้นเรื่อยๆ จนถึงปัจจุบัน ได้ออ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 Framework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ใน เวอร์ชั่น 2 เรียบร้อยแล้วเมื่อวันที่ 12 ตุลาคม 2557 ที่ผ่านมา ความต้องการระบบขอ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Yii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2 จะใช้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HP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5.4 ขึ้นไป ซึ่งรองรับการเขียนโปรแกรม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OOP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มีการปรับปรุงให้สามารถประมวลผลได้ดีมากขึ้น และการเขียนโปรแกรมที่สั้นลง เช่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array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() ก็เปลี่ยนเป็น [ ] เป็นต้น  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ab/>
        <w:t xml:space="preserve">  ประโยชน์ขอ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2 framework 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1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  รวดเร็วขึ้น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Fast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เนื่องจา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Yii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มีตัวช่วยในการทำงานหลายอย่างเช่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Gii Generator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สำหรับการ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Generate Cod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ต่างๆ เช่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Generate Model, CRUD, Controller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ช่วยให้เราประหยัดเวลาในการพัฒนาได้มาก มีระบ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JAX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ushstat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+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AJAX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เป็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jQuery plugin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อย่างหนึ่งที่ช่วยการทำงานขอ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Web Application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ให้มีความรวดเร็วมากยิ่งขึ้น และมีระบ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Cach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ซึ่งจะช่วยให้การประมวลผลเร็วยิ่งขึ้นอีกด้วย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lastRenderedPageBreak/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  ปลอดภัยขึ้น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Security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Yii2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มาพร้อมกับตัวช่วยที่หลากหลายเช่นการป้องกั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SQL Injection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การป้องกั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XSS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Cross site scripting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ด้วย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Html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::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encod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HtmlPurifier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::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process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() และการป้องกั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CSRF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Crosssite request forgery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ด้วย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form csrf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  เชี่ยวชาญ 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Professional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)  มีความเป็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rofessional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นื่องจา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2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ถูกออกแบบมาโดยใช้สถาปัตยกรรมการออกแบบ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MVC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หรือ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Model View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และ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Controller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ทำให้การแยกส่วนการประมวลผลอย่างชัดเจน และนอกจากนั้น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Yii2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ถูกเขียนขึ้นโดยใช้หลักการ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Object Oriented Programming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(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OOP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)</w:t>
      </w:r>
      <w:r w:rsidR="002C4F42">
        <w:rPr>
          <w:rFonts w:ascii="TH Sarabun New" w:eastAsia="TH Sarabun New" w:hAnsi="TH Sarabun New" w:cs="TH Sarabun New"/>
          <w:sz w:val="28"/>
          <w:szCs w:val="28"/>
          <w:cs/>
        </w:rPr>
        <w:t>[</w:t>
      </w:r>
      <w:r w:rsidR="002C4F42">
        <w:rPr>
          <w:rFonts w:ascii="TH Sarabun New" w:eastAsia="TH Sarabun New" w:hAnsi="TH Sarabun New" w:cs="TH Sarabun New"/>
          <w:sz w:val="28"/>
          <w:szCs w:val="28"/>
        </w:rPr>
        <w:t>6</w:t>
      </w:r>
      <w:r w:rsidR="002C4F42">
        <w:rPr>
          <w:rFonts w:ascii="TH Sarabun New" w:eastAsia="TH Sarabun New" w:hAnsi="TH Sarabun New" w:cs="TH Sarabun New"/>
          <w:sz w:val="28"/>
          <w:szCs w:val="28"/>
          <w:cs/>
        </w:rPr>
        <w:t>]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   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5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3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>2 Phpstorm</w:t>
      </w:r>
    </w:p>
    <w:p w:rsidR="00C90E59" w:rsidRPr="00685984" w:rsidRDefault="00C90E59" w:rsidP="00C90E59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PhpStorm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ป็นโปรแกรมประเภท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ID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ที่ย่อมาจาก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Integrated Development Environment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คือ เครื่องมือที่ช่วยในการพัฒนาโปรแกรมโดยมีสิ่งอำนวยความสะดวกต่างๆ เช่น คำสั่ง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Run, Debug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ทำให้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IDE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 xml:space="preserve">เป็นโปรแกรมที่รวมคำสั่ง เมนู และ </w:t>
      </w:r>
      <w:r w:rsidRPr="00685984">
        <w:rPr>
          <w:rFonts w:ascii="TH Sarabun New" w:eastAsia="TH Sarabun New" w:hAnsi="TH Sarabun New" w:cs="TH Sarabun New"/>
          <w:sz w:val="28"/>
          <w:szCs w:val="28"/>
        </w:rPr>
        <w:t xml:space="preserve">GUI </w:t>
      </w:r>
      <w:r w:rsidRPr="00685984">
        <w:rPr>
          <w:rFonts w:ascii="TH Sarabun New" w:eastAsia="TH Sarabun New" w:hAnsi="TH Sarabun New" w:cs="TH Sarabun New"/>
          <w:sz w:val="28"/>
          <w:szCs w:val="28"/>
          <w:cs/>
        </w:rPr>
        <w:t>ต่างมาสร้างเป็นโปรแกรมที่มีรูปร่างหน้าตาเหมาะแก่การเขียนโปรแกรม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มี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 xml:space="preserve">version control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ผ่าน</w:t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 xml:space="preserve">git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เช่น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Branch ,Add commit ,Merge ,Pull</w:t>
      </w:r>
      <w:r w:rsidRPr="00685984">
        <w:rPr>
          <w:rFonts w:ascii="TH Sarabun New" w:eastAsia="TH Sarabun New" w:hAnsi="TH Sarabun New" w:cs="TH Sarabun New"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,Push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เป็นต้น ที่สำคัญคือสามารถสร้าง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project yii2 framework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แบบ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basic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และ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advance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ได้โดยไม่ต้องติดตั้งเครื่องมือซับซ้อน</w:t>
      </w:r>
      <w:r w:rsidR="008064EF" w:rsidRPr="008064EF">
        <w:rPr>
          <w:rFonts w:ascii="TH Sarabun New" w:eastAsia="TH Sarabun New" w:hAnsi="TH Sarabun New" w:cs="TH Sarabun New"/>
          <w:bCs/>
          <w:sz w:val="28"/>
          <w:szCs w:val="28"/>
          <w:cs/>
        </w:rPr>
        <w:t>[</w:t>
      </w:r>
      <w:r w:rsidR="008064EF" w:rsidRPr="008064EF">
        <w:rPr>
          <w:rFonts w:ascii="TH Sarabun New" w:eastAsia="TH Sarabun New" w:hAnsi="TH Sarabun New" w:cs="TH Sarabun New"/>
          <w:bCs/>
          <w:sz w:val="28"/>
          <w:szCs w:val="28"/>
        </w:rPr>
        <w:t>7</w:t>
      </w:r>
      <w:r w:rsidR="008064EF" w:rsidRPr="008064EF">
        <w:rPr>
          <w:rFonts w:ascii="TH Sarabun New" w:eastAsia="TH Sarabun New" w:hAnsi="TH Sarabun New" w:cs="TH Sarabun New"/>
          <w:bCs/>
          <w:sz w:val="28"/>
          <w:szCs w:val="28"/>
          <w:cs/>
        </w:rPr>
        <w:t>]</w:t>
      </w:r>
    </w:p>
    <w:p w:rsidR="00C90E59" w:rsidRPr="00685984" w:rsidRDefault="00C90E59" w:rsidP="00C90E59">
      <w:pPr>
        <w:spacing w:line="276" w:lineRule="auto"/>
        <w:ind w:left="720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5.3.3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Composer</w:t>
      </w:r>
    </w:p>
    <w:p w:rsidR="00C90E59" w:rsidRPr="00685984" w:rsidRDefault="00C90E59" w:rsidP="00C90E59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  <w:cs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</w:rPr>
        <w:tab/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    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เป็นตัวที่ใช้ในการจัดการกับ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Library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และ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Package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ต่าง ๆ ที่นักพัฒนาได้พัฒนาขึ้นที่มีอยู่มากมายให้เป็นเรียบร้อยมากขึ้น มีความปลอดภัยในการเรียกใช้ในสมัยก่อนเวลาที่ดาวโหลดจะมีความเสี่ยงในการติดไวรัส หรือมัลแวร์มาด้วยซึ่ง </w:t>
      </w:r>
      <w:r w:rsidRPr="00685984">
        <w:rPr>
          <w:rFonts w:ascii="TH Sarabun New" w:eastAsia="TH Sarabun New" w:hAnsi="TH Sarabun New" w:cs="TH Sarabun New"/>
          <w:bCs/>
          <w:sz w:val="28"/>
          <w:szCs w:val="28"/>
        </w:rPr>
        <w:t>composer</w:t>
      </w:r>
      <w:r w:rsidRPr="00685984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ก็จะทำให้ปลอดภัยมากขึ้น</w:t>
      </w:r>
    </w:p>
    <w:p w:rsidR="00C90E59" w:rsidRPr="00685984" w:rsidRDefault="00C90E59" w:rsidP="00FC0745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>5.4 กำหนดขอบเขตและเป้าหมายของงานวิจัย</w:t>
      </w:r>
    </w:p>
    <w:p w:rsidR="00C90E59" w:rsidRPr="00685984" w:rsidRDefault="00C90E59" w:rsidP="00FC0745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    </w:t>
      </w:r>
      <w:r w:rsidRPr="00685984">
        <w:rPr>
          <w:rFonts w:ascii="TH Sarabun New" w:hAnsi="TH Sarabun New" w:cs="TH Sarabun New"/>
          <w:sz w:val="28"/>
          <w:szCs w:val="28"/>
          <w:cs/>
        </w:rPr>
        <w:t>จากการรวบรวมข้อมูลและวิเคราะห์ปัญหาแล้ว ทำให้ผู้พัฒนาเห็นถึงเป้าหมายที่สำคัญของโครงงานคือ ต้องมีระบบจะต้องสามารถตอบโจทย์ความต้องการของผู้ใช้ เพื่อความสะดวกในการใช้งานของเว็บแอปพลิเคชันมากกว่าเมื่อก่อนได้</w:t>
      </w:r>
    </w:p>
    <w:p w:rsidR="00C90E59" w:rsidRPr="00685984" w:rsidRDefault="00C90E59" w:rsidP="00FC0745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>5.5 เขียนเค้าโครงงานวิจัยและเสนออาจารย์ที่ปรึกษา</w:t>
      </w:r>
    </w:p>
    <w:p w:rsidR="00C90E59" w:rsidRPr="00685984" w:rsidRDefault="00C90E59" w:rsidP="00FC0745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    เขียนเค้าโครงโครงสร้างเสนออาจารย์ที่ปรึกษาโดยศึกษาหาทฤษฎี งานวิจัยที่เกี่ยวข้อง รวมไปถึงเทคโนโลยีที่จะนำมาใช้ในการพัฒนาโครงงานเพื่อจัดทำเค้าโครงงานฉบับสมบูรณ์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5.6  สร้างและพัฒนาระบบ</w:t>
      </w:r>
    </w:p>
    <w:p w:rsidR="00C90E59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สร้างและพัฒนาระบบตามที่ได้ออกแบบไว้ให้สอดคล้องกับจุดมุ่งหมายของโครงงาน</w:t>
      </w: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1E243E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54110E" w:rsidRDefault="00F35CD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sz w:val="28"/>
          <w:szCs w:val="28"/>
        </w:rPr>
        <w:lastRenderedPageBreak/>
        <w:t xml:space="preserve">     </w:t>
      </w:r>
      <w:r w:rsidRPr="00D45015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Pr="00D45015">
        <w:rPr>
          <w:rFonts w:ascii="TH Sarabun New" w:eastAsia="TH Sarabun New" w:hAnsi="TH Sarabun New" w:cs="TH Sarabun New"/>
          <w:bCs/>
          <w:sz w:val="28"/>
          <w:szCs w:val="28"/>
        </w:rPr>
        <w:t>5</w:t>
      </w:r>
      <w:r w:rsidRPr="00D45015">
        <w:rPr>
          <w:rFonts w:ascii="TH Sarabun New" w:eastAsia="TH Sarabun New" w:hAnsi="TH Sarabun New" w:cs="TH Sarabun New"/>
          <w:bCs/>
          <w:sz w:val="28"/>
          <w:szCs w:val="28"/>
          <w:cs/>
        </w:rPr>
        <w:t>.</w:t>
      </w:r>
      <w:r w:rsidRPr="00D45015">
        <w:rPr>
          <w:rFonts w:ascii="TH Sarabun New" w:eastAsia="TH Sarabun New" w:hAnsi="TH Sarabun New" w:cs="TH Sarabun New"/>
          <w:bCs/>
          <w:sz w:val="28"/>
          <w:szCs w:val="28"/>
        </w:rPr>
        <w:t>6</w:t>
      </w:r>
      <w:r w:rsidRPr="00D45015">
        <w:rPr>
          <w:rFonts w:ascii="TH Sarabun New" w:eastAsia="TH Sarabun New" w:hAnsi="TH Sarabun New" w:cs="TH Sarabun New"/>
          <w:bCs/>
          <w:sz w:val="28"/>
          <w:szCs w:val="28"/>
          <w:cs/>
        </w:rPr>
        <w:t>.</w:t>
      </w:r>
      <w:r w:rsidRPr="00D45015">
        <w:rPr>
          <w:rFonts w:ascii="TH Sarabun New" w:eastAsia="TH Sarabun New" w:hAnsi="TH Sarabun New" w:cs="TH Sarabun New"/>
          <w:bCs/>
          <w:sz w:val="28"/>
          <w:szCs w:val="28"/>
        </w:rPr>
        <w:t xml:space="preserve">1 </w:t>
      </w:r>
      <w:r w:rsidR="0054110E" w:rsidRPr="00D45015">
        <w:rPr>
          <w:rFonts w:ascii="TH Sarabun New" w:eastAsia="TH Sarabun New" w:hAnsi="TH Sarabun New" w:cs="TH Sarabun New"/>
          <w:b/>
          <w:sz w:val="28"/>
          <w:szCs w:val="28"/>
          <w:cs/>
        </w:rPr>
        <w:t>แผนผังแสดงทิศทางกิจกรรมของเว็บแอปพลิเคชัน</w:t>
      </w:r>
    </w:p>
    <w:p w:rsidR="001E243E" w:rsidRPr="00D45015" w:rsidRDefault="001E243E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863051" w:rsidRPr="00D45015" w:rsidRDefault="00863051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D45015">
        <w:rPr>
          <w:rFonts w:ascii="TH Sarabun New" w:hAnsi="TH Sarabun New" w:cs="TH Sarabun New"/>
          <w:noProof/>
          <w:sz w:val="28"/>
          <w:szCs w:val="28"/>
          <w:cs/>
        </w:rPr>
        <w:drawing>
          <wp:inline distT="0" distB="0" distL="0" distR="0">
            <wp:extent cx="4628865" cy="3705648"/>
            <wp:effectExtent l="19050" t="19050" r="19685" b="28575"/>
            <wp:docPr id="3" name="รูปภาพ 3" descr="C:\Users\HP\AppData\Local\Microsoft\Windows\INetCache\Content.Word\sitema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sitemap.png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0213" cy="370672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863051" w:rsidRPr="00D45015" w:rsidRDefault="00863051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567396" w:rsidRPr="00D45015" w:rsidRDefault="00863051" w:rsidP="00394600">
      <w:pPr>
        <w:ind w:firstLine="720"/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D45015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ภาพที่ </w:t>
      </w:r>
      <w:r w:rsidRPr="00D45015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 w:rsidRPr="00D45015">
        <w:rPr>
          <w:rFonts w:ascii="TH Sarabun New" w:eastAsia="TH Sarabun New" w:hAnsi="TH Sarabun New" w:cs="TH Sarabun New"/>
          <w:bCs/>
          <w:sz w:val="28"/>
          <w:szCs w:val="28"/>
        </w:rPr>
        <w:t>site map</w:t>
      </w:r>
      <w:r w:rsidRPr="00D45015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</w:t>
      </w:r>
      <w:r w:rsidRPr="00D45015">
        <w:rPr>
          <w:rFonts w:ascii="TH Sarabun New" w:eastAsia="TH Sarabun New" w:hAnsi="TH Sarabun New" w:cs="TH Sarabun New"/>
          <w:b/>
          <w:sz w:val="28"/>
          <w:szCs w:val="28"/>
          <w:cs/>
        </w:rPr>
        <w:t>ของระบบ</w:t>
      </w:r>
    </w:p>
    <w:p w:rsidR="00567396" w:rsidRPr="00D45015" w:rsidRDefault="00567396" w:rsidP="00394600">
      <w:pPr>
        <w:ind w:firstLine="720"/>
        <w:contextualSpacing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D45015" w:rsidRDefault="00567396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  <w:r w:rsidRPr="00D45015"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t xml:space="preserve">  </w:t>
      </w: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9451C4" w:rsidRDefault="009451C4" w:rsidP="009451C4">
      <w:pPr>
        <w:contextualSpacing/>
        <w:jc w:val="thaiDistribute"/>
        <w:rPr>
          <w:rFonts w:ascii="TH Sarabun New" w:eastAsia="TH Sarabun New" w:hAnsi="TH Sarabun New" w:cs="TH Sarabun New"/>
          <w:b/>
          <w:bCs/>
          <w:sz w:val="28"/>
          <w:szCs w:val="28"/>
        </w:rPr>
      </w:pPr>
    </w:p>
    <w:p w:rsidR="007C4B31" w:rsidRDefault="009451C4" w:rsidP="009451C4">
      <w:pPr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bCs/>
          <w:sz w:val="28"/>
          <w:szCs w:val="28"/>
          <w:cs/>
        </w:rPr>
        <w:lastRenderedPageBreak/>
        <w:tab/>
      </w:r>
      <w:r>
        <w:rPr>
          <w:rFonts w:ascii="TH Sarabun New" w:eastAsia="TH Sarabun New" w:hAnsi="TH Sarabun New" w:cs="TH Sarabun New" w:hint="cs"/>
          <w:b/>
          <w:bCs/>
          <w:sz w:val="28"/>
          <w:szCs w:val="28"/>
          <w:cs/>
        </w:rPr>
        <w:t xml:space="preserve">      </w:t>
      </w:r>
      <w:r w:rsidR="00567396" w:rsidRPr="00D45015">
        <w:rPr>
          <w:rFonts w:ascii="TH Sarabun New" w:eastAsia="TH Sarabun New" w:hAnsi="TH Sarabun New" w:cs="TH Sarabun New"/>
          <w:b/>
          <w:sz w:val="28"/>
          <w:szCs w:val="28"/>
          <w:cs/>
        </w:rPr>
        <w:t>5.6.</w:t>
      </w:r>
      <w:r w:rsidR="007C4B31" w:rsidRPr="00D45015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2 </w:t>
      </w:r>
      <w:r w:rsidR="007C4B31" w:rsidRPr="00D45015">
        <w:rPr>
          <w:rFonts w:ascii="TH Sarabun New" w:eastAsia="TH Sarabun New" w:hAnsi="TH Sarabun New" w:cs="TH Sarabun New"/>
          <w:sz w:val="28"/>
          <w:szCs w:val="28"/>
        </w:rPr>
        <w:t>Use case diagram</w:t>
      </w:r>
      <w:r w:rsidR="003E0D45" w:rsidRPr="00D45015">
        <w:rPr>
          <w:rFonts w:ascii="TH Sarabun New" w:eastAsia="TH Sarabun New" w:hAnsi="TH Sarabun New" w:cs="TH Sarabun New"/>
          <w:sz w:val="28"/>
          <w:szCs w:val="28"/>
          <w:cs/>
        </w:rPr>
        <w:t xml:space="preserve"> และ</w:t>
      </w:r>
      <w:r w:rsidR="003E0D45" w:rsidRPr="00D45015">
        <w:rPr>
          <w:rFonts w:ascii="TH Sarabun New" w:eastAsia="TH Sarabun New" w:hAnsi="TH Sarabun New" w:cs="TH Sarabun New"/>
          <w:sz w:val="28"/>
          <w:szCs w:val="28"/>
        </w:rPr>
        <w:t xml:space="preserve"> Use case text</w:t>
      </w:r>
    </w:p>
    <w:p w:rsidR="00D45015" w:rsidRPr="00D45015" w:rsidRDefault="00D45015" w:rsidP="00394600">
      <w:pPr>
        <w:ind w:firstLine="720"/>
        <w:contextualSpacing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3A23" w:rsidRPr="00D45015" w:rsidRDefault="00E53A23" w:rsidP="00394600">
      <w:pPr>
        <w:tabs>
          <w:tab w:val="left" w:pos="1080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D45015">
        <w:rPr>
          <w:rFonts w:ascii="TH Sarabun New" w:hAnsi="TH Sarabun New" w:cs="TH Sarabun New"/>
          <w:noProof/>
          <w:sz w:val="28"/>
          <w:szCs w:val="28"/>
        </w:rPr>
        <w:drawing>
          <wp:inline distT="0" distB="0" distL="0" distR="0" wp14:anchorId="2F4E848C" wp14:editId="723FC852">
            <wp:extent cx="4802744" cy="5782461"/>
            <wp:effectExtent l="19050" t="19050" r="17145" b="27940"/>
            <wp:docPr id="6" name="รูปภาพ 6" descr="C:\Users\HP\Downloads\Use cas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Downloads\Use case.png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656" cy="580643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B20E01" w:rsidRPr="00D45015" w:rsidRDefault="00B20E01" w:rsidP="00394600">
      <w:pPr>
        <w:tabs>
          <w:tab w:val="left" w:pos="1080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B20E01" w:rsidRPr="00D45015" w:rsidRDefault="00B20E01" w:rsidP="00394600">
      <w:pPr>
        <w:tabs>
          <w:tab w:val="left" w:pos="1080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>x</w:t>
      </w:r>
      <w:r w:rsidRPr="00D45015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D45015">
        <w:rPr>
          <w:rFonts w:ascii="TH Sarabun New" w:hAnsi="TH Sarabun New" w:cs="TH Sarabun New"/>
          <w:sz w:val="28"/>
          <w:szCs w:val="28"/>
        </w:rPr>
        <w:t>Use case diagram</w:t>
      </w:r>
    </w:p>
    <w:p w:rsidR="00E53A23" w:rsidRDefault="00E53A23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D45015" w:rsidRDefault="00D45015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D45015" w:rsidRDefault="00D45015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D45015" w:rsidRDefault="00D45015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D45015" w:rsidRDefault="00D45015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D45015" w:rsidRPr="00D45015" w:rsidRDefault="00D45015" w:rsidP="00394600">
      <w:pPr>
        <w:tabs>
          <w:tab w:val="left" w:pos="1080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394600">
      <w:pPr>
        <w:contextualSpacing/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ของ จัดเก็บข้อมูลเอกสารและส่งออก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จัดเก็บข้อมูลเอกสารและส่งต่อ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จัดเก็บข้อมูลของเอกสารที่รับเข้ามาและส่งออกให้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สามารถเพิ่มและจัดเก็บข้อมูลของเอกสารที่รับเข้ามาและส่งออกให้ผู้ที่เกี่ยวข้อง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สามารถเพิ่มและจัดเก็บข้อมูลของเอกสารและส่งต่อให้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รับและเลือกเมนูย่อยเป็นลงทะเบียนหนังสือรั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แสดงหน้า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form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ลงทะเบียนข้อมูลของ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กดปุ่มถัดไปเพื่อไปที่ขั้นตอนการเลือกไฟล์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แสดงหน้า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form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ให้เลือกไฟล์เอกสารที่สแกนแล้ว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กดปุ่มถัดไปเพื่อไปที่ขั้นตอนการส่งออกเอกสารไปยังผู้ที่เกี่ยวข้อง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ให้กรอก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email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ที่ต้องการจะส่งเอกสารไปให้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กดตกลงเพื่อบันทึกเอกสารและส่งออกให้ผู้ที่เกี่ยวข้อง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บันทึกข้อมูลเอกสารที่เพิ่มและส่งออกไปยังผู้ที่เกี่ยวข้อง</w:t>
            </w:r>
          </w:p>
        </w:tc>
      </w:tr>
    </w:tbl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ของ การทำลาย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การทำลาย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ทำลายเอกสารราชการที่ครบอายุการเก็บแล้ว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ทำลายเอกสารราชการที่ครบอายุการเก็บแล้ว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สามารถทำลายเอกสารราชที่ครบอายุการเก็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ทำลายและเลือกเมนูย่อยทะเบียนหนังสือทำลาย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แสดงข้อมูลเอกสารที่ครบอายุการเก็บแล้ว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อกสารราชการที่ต้องการทำลายและกดปุ่มล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ลบเอกสารราชที่เลือก และบันทึกประวัติการลบเอกสารที่ทำลายไว้</w:t>
            </w:r>
          </w:p>
        </w:tc>
      </w:tr>
    </w:tbl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B0123E" w:rsidRPr="00D45015" w:rsidRDefault="00B0123E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ค้นหา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้นหา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ค้นหาเอกสารในหน้าทะเบียนหนังสือ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ค้นหาเอกสารในหน้าทะเบียน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ค้นหาเอกสารในหน้าทะเบีย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รับ/ส่ง/ทำลาย/เวียน และเลือกเมนูย่อยทะเบียนหนังสือ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ทะเบียนหนังสือราชการทั้งหมดตามเมนูที่เลือก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กรอกคำที่ต้องการค้นหา และเลือกว่าต้องการค้นหาจากอะไร ได้แก่ ชื่อเรื่อง วันที่ เลขทะเบียน ประเภทหนังสือ หรือ คำสำคัญ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แสดงหนังสือราชการที่ตรงกับคำที่ต้องการค้นหา</w:t>
            </w:r>
          </w:p>
        </w:tc>
      </w:tr>
    </w:tbl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แก้ไขข้อมูล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แก้ไขข้อมูล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แก้ไขข้อมูล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แก้ไขข้อมูลเอกสาร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แก้ไขข้อมูล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รับ/ส่ง/ทำลาย/เวียน และเลือกเมนูย่อยทะเบียนหนังสือ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ทะเบียนหนังสือราชการทั้งหมดตามเมนูที่เลือก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เจ้าหน้าที่สารบรรณเลือกปุ่มแก้ไขที่อยู่ภายในตารางทะเบียนเอกสาร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จะแสดงหน้า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form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แก้ไขหนังสือตามที่เลือก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กรอกข้อมูลที่ถูกต้อง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บันทึกข้อมูลเอกสาร</w:t>
            </w:r>
          </w:p>
        </w:tc>
      </w:tr>
    </w:tbl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ลบ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ลบ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ลบเอกสารในหน้าทะเบียนหนังสือ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ลบเอกสารในหน้าทะเบียน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ลบเอกสารในหน้าทะเบีย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รับ/ส่ง/ทำลาย/เวียน และเลือกเมนูย่อยทะเบียนหนังสือ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ทะเบียนหนังสือราชการทั้งหมดตามเมนูที่เลือก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ปุ่มลบ เอกสารที่ต้องการจะล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ข้อความยืนยันการลบเอกสารนั้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ยืนยันการลบเอกสาร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ลบเอกสาร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ดูรายละเอียด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682"/>
        <w:gridCol w:w="3351"/>
      </w:tblGrid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ดูรายละเอียด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ต้องการดูรายละเอียด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ดูรายละเอียดเอกสารได้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6033" w:type="dxa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มารถดูรายละเอียด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ข้าสู่ระบบ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หนังสือรับ/ส่ง/ทำลาย/เวียน และเลือกเมนูย่อยทะเบียนหนังสือ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ทะเบียนหนังสือราชการทั้งหมดตามเมนูที่เลือก</w:t>
            </w: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ปุ่มรายละเอียด ที่อยู่ภายในตารางทะเบียนหนังสือ</w:t>
            </w: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2263" w:type="dxa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2682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3351" w:type="dxa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แสดงหน้ารายละเอียดของหนังสือราชการฉบับนั้น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ดูรายละเอียดจดหมายในกล่องข้อความ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808"/>
        <w:gridCol w:w="2884"/>
        <w:gridCol w:w="3604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ดูรายละเอียดจดหมายในกล่องข้อความ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ต้องการดูรายละเอียดจดหมายในกล่องข้อความที่ถูกส่งเข้ามา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คณะอาจารย์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ดูรายละเอียดจดหมายในกล่องข้อความที่ถูกส่งเข้ามา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ดูรายละเอียดจดหมายในกล่องข้อความที่ถูกส่งเข้ามา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เมนูกล่องข้อความ/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กล่องข้อความ ที่ประกอบด้วย จดหมายติดดาว จดหมายที่ส่งแล้ว จดหมายร่าง จดหมายขยะ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กดที่ชื่อเรื่องของจดหมายเพื่ออ่านข้อความ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รายละเอียดจดหมายที่ประกอบด้วย หัวเรื่อง ส่งมาจาก วันที่ เวลา เนื้อความ และไฟล์เอกสาร 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ตอบกลับจดหมาย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797"/>
        <w:gridCol w:w="2960"/>
        <w:gridCol w:w="3539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ตอบกลับจดหมาย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ต้องการตอบกลับจดหมาย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คณะอาจารย์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ตอบกลับจดหมาย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ตอบกลับจดหมาย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เมนูกล่องข้อความ/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กล่องข้อความ ที่ประกอบด้วย จดหมายติดดาว จดหมายที่ส่งแล้ว จดหมายร่าง จดหมายขยะ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กดที่ชื่อเรื่องของจดหมายเพื่ออ่านข้อความ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รายละเอียดจดหมายที่ประกอบด้วย หัวเรื่อง ส่งมาจาก วันที่ เวลา เนื้อความ และไฟล์เอกสาร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ปุ่มตอบกลั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หน้าต่าง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modal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ขึ้นมาเพื่อให้กรอกข้อความที่ต้องการตอบกลั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กรอกข้อความที่ต้องการตอบกลับ และกดปุ่ม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บันทึกและส่งข้อความตอบกลับไปยังต้นฉบับ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ส่งต่อจดหมาย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767"/>
        <w:gridCol w:w="2898"/>
        <w:gridCol w:w="3631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ส่งต่อจดหมาย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ต้องการส่งต่อจดหมายไปยัง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คณะอาจารย์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ส่งต่อจดหมายไปยังผู้ที่เกี่ยวข้อง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่งต่อจดหมายไปยัง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เมนูกล่องข้อความ/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กล่องข้อความ ที่ประกอบด้วย จดหมายติดดาว จดหมายที่ส่งแล้ว จดหมายร่าง จดหมายขยะ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กดที่ชื่อเรื่องของจดหมายเพื่ออ่านข้อความ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รายละเอียดจดหมายที่ประกอบด้วย หัวเรื่อง ส่งมาจาก วันที่ เวลา เนื้อความ และไฟล์เอกสาร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ปุ่ม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หน้าต่าง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modal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ขึ้นมาเพื่อให้กรอกข้อความที่ต้องการส่งต่อและช่องใส่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email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ที่ต้องการส่งให้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คณะอาจารย์ กรอกข้อความที่ต้องการส่งต่อ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email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และกดปุ่ม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บันทึกและส่งข้อความไปยังผู้ที่ต้องการส่งต่อ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ค้นหาจดหมาย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724"/>
        <w:gridCol w:w="3456"/>
        <w:gridCol w:w="3116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้นหาจดหมาย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ต้องการค้นหาจดหมายไปยัง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คณะอาจารย์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สามารถค้นหาจดหมายไปยังผู้ที่เกี่ยวข้อง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ภาควิชาวิทยาการคอมพิวเตอร์  คณะวิทยาศาสตร์ มหาวิทยาลัยขอนแก่น ค้นหาจดหมายไปยังผู้ที่เกี่ยวข้อง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เลือกเมนูกล่องข้อความ/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กล่องข้อความ ที่ประกอบด้วย จดหมายติดดาว จดหมายที่ส่งแล้ว จดหมายร่าง จดหมายขยะ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 ผู้บริหาร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,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คณะอาจารย์ กรอกข้อความที่ต้องการค้นหาที่ช่องค้นหา เช่น ชื่อผู้ส่ง ชื่อเรื่อง วันที่ หรือเนื้อหา เป็นต้น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แสดงจดหมายที่ต้องการค้นหา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การออกรายงาน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811"/>
        <w:gridCol w:w="2364"/>
        <w:gridCol w:w="4121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การออกรายงา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ภาควิชาวิทยาการคอมพิวเตอร์  คณะวิทยาศาสตร์ มหาวิทยาลัยขอนแก่น ต้องการออกรายงานหนังสือราชการแต่ละประเภท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เจ้าหน้าที่สารบรรณ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ภาควิชาวิทยาการคอมพิวเตอร์  คณะวิทยาศาสตร์ มหาวิทยาลัยขอนแก่น สามารถออกรายงานหนังสือราชการแต่ละประเภท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ภาควิชาวิทยาการคอมพิวเตอร์  คณะวิทยาศาสตร์ มหาวิทยาลัยขอนแก่น สามารถออกรายงานหนังสือราชการแต่ละประเภท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เลือกเมนูออกรายงาน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ออกรายงาน ให้กรอกช่วงเวลาที่ต้องการจะออกรายงานและประเภทหนังสือที่ต้องการ และประเภทไฟล์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pdf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หรือ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>excel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จ้าหน้าที่สารบรรณ กรอกข้อมูลที่ต้องการ และกดปุ่มออกรายงาน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แสดงตารางหนังสือราชการที่ต้องการออกรายงาน และดาวน์โหลดไฟล์อัตโนมัติ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  <w:cs/>
        </w:rPr>
      </w:pPr>
      <w:r w:rsidRPr="00D45015">
        <w:rPr>
          <w:rFonts w:ascii="TH Sarabun New" w:hAnsi="TH Sarabun New" w:cs="TH Sarabun New"/>
          <w:b/>
          <w:bCs/>
          <w:sz w:val="28"/>
          <w:szCs w:val="28"/>
          <w:cs/>
        </w:rPr>
        <w:lastRenderedPageBreak/>
        <w:t xml:space="preserve">ตารางที่ </w:t>
      </w:r>
      <w:r w:rsidRPr="00D45015">
        <w:rPr>
          <w:rFonts w:ascii="TH Sarabun New" w:hAnsi="TH Sarabun New" w:cs="TH Sarabun New"/>
          <w:b/>
          <w:bCs/>
          <w:sz w:val="28"/>
          <w:szCs w:val="28"/>
        </w:rPr>
        <w:t xml:space="preserve">x </w:t>
      </w:r>
      <w:r w:rsidRPr="00D45015">
        <w:rPr>
          <w:rFonts w:ascii="TH Sarabun New" w:hAnsi="TH Sarabun New" w:cs="TH Sarabun New"/>
          <w:sz w:val="28"/>
          <w:szCs w:val="28"/>
        </w:rPr>
        <w:t xml:space="preserve">Use case text </w:t>
      </w:r>
      <w:r w:rsidRPr="00D45015">
        <w:rPr>
          <w:rFonts w:ascii="TH Sarabun New" w:hAnsi="TH Sarabun New" w:cs="TH Sarabun New"/>
          <w:sz w:val="28"/>
          <w:szCs w:val="28"/>
          <w:cs/>
        </w:rPr>
        <w:t>ลงนามเอกสาร</w:t>
      </w:r>
    </w:p>
    <w:p w:rsidR="00E53A23" w:rsidRPr="00D45015" w:rsidRDefault="00E53A23" w:rsidP="00E53A23">
      <w:pPr>
        <w:tabs>
          <w:tab w:val="left" w:pos="567"/>
        </w:tabs>
        <w:rPr>
          <w:rFonts w:ascii="TH Sarabun New" w:hAnsi="TH Sarabun New" w:cs="TH Sarabun New"/>
          <w:sz w:val="28"/>
          <w:szCs w:val="28"/>
        </w:rPr>
      </w:pPr>
    </w:p>
    <w:tbl>
      <w:tblPr>
        <w:tblStyle w:val="af4"/>
        <w:tblW w:w="0" w:type="auto"/>
        <w:jc w:val="center"/>
        <w:tblLook w:val="04A0" w:firstRow="1" w:lastRow="0" w:firstColumn="1" w:lastColumn="0" w:noHBand="0" w:noVBand="1"/>
      </w:tblPr>
      <w:tblGrid>
        <w:gridCol w:w="1866"/>
        <w:gridCol w:w="2210"/>
        <w:gridCol w:w="4220"/>
      </w:tblGrid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Use case name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ลงนาม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Primary Actor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ภาควิชาวิทยาการคอมพิวเตอร์  คณะวิทยาศาสตร์ มหาวิทยาลัยขอนแก่น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takeholders and Interests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ภาควิชาวิทยาการคอมพิวเตอร์  คณะวิทยาศาสตร์ มหาวิทยาลัยขอนแก่น ต้องการลงนาม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re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ผู้บริหาร  ภาควิชาวิทยาการคอมพิวเตอร์  คณะวิทยาศาสตร์ มหาวิทยาลัยขอนแก่น ต้อง 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login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เข้าสู่ระบบ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 xml:space="preserve">Post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  <w:cs/>
              </w:rPr>
              <w:t xml:space="preserve">– </w:t>
            </w: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Condition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ภาควิชาวิทยาการคอมพิวเตอร์  คณะวิทยาศาสตร์ มหาวิทยาลัยขอนแก่น สามารถลงนามเอกสารได้สำเร็จ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Main Success Scenario</w:t>
            </w:r>
          </w:p>
        </w:tc>
        <w:tc>
          <w:tcPr>
            <w:tcW w:w="0" w:type="auto"/>
            <w:gridSpan w:val="2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ภาควิชาวิทยาการคอมพิวเตอร์  คณะวิทยาศาสตร์ มหาวิทยาลัยขอนแก่น สามารถลงนามเอกสาร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 w:val="restart"/>
            <w:vAlign w:val="center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Flow of Events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Actor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jc w:val="center"/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b/>
                <w:bCs/>
                <w:sz w:val="28"/>
                <w:szCs w:val="28"/>
              </w:rPr>
              <w:t>System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เข้าสู่ระบ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 เลือกเมนูกล่องข้อความ/ส่ง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กล่องข้อความ ที่ประกอบด้วย จดหมายติดดาว จดหมายที่ส่งแล้ว จดหมายร่าง จดหมายขยะ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กดที่ชื่อเรื่องของจดหมายเพื่ออ่านข้อความ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 xml:space="preserve">ระบบแสดงหน้ารายละเอียดจดหมายที่ประกอบด้วย หัวเรื่อง ส่งมาจาก วันที่ เวลา เนื้อความ และไฟล์เอกสาร 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เลือกปุ่มตอบกลับ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จะแสดงหน้าต่าง</w:t>
            </w:r>
            <w:r w:rsidRPr="00D45015">
              <w:rPr>
                <w:rFonts w:ascii="TH Sarabun New" w:hAnsi="TH Sarabun New" w:cs="TH Sarabun New"/>
                <w:sz w:val="28"/>
                <w:szCs w:val="28"/>
              </w:rPr>
              <w:t xml:space="preserve"> modal </w:t>
            </w: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ขึ้นมาเพื่อให้กรอกข้อความที่ต้องการตอบกลับและช่องให้เลือกลงนามเอกสารเพื่ออนุมัติ</w:t>
            </w: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ผู้บริหาร กรอกข้อความที่ต้องการ  และกดเลือกลงนาม</w:t>
            </w: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</w:tr>
      <w:tr w:rsidR="00E53A23" w:rsidRPr="00D45015" w:rsidTr="007A2BC2">
        <w:trPr>
          <w:jc w:val="center"/>
        </w:trPr>
        <w:tc>
          <w:tcPr>
            <w:tcW w:w="0" w:type="auto"/>
            <w:vMerge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b/>
                <w:bCs/>
                <w:sz w:val="28"/>
                <w:szCs w:val="28"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</w:p>
        </w:tc>
        <w:tc>
          <w:tcPr>
            <w:tcW w:w="0" w:type="auto"/>
          </w:tcPr>
          <w:p w:rsidR="00E53A23" w:rsidRPr="00D45015" w:rsidRDefault="00E53A23" w:rsidP="007A2BC2">
            <w:pPr>
              <w:tabs>
                <w:tab w:val="left" w:pos="567"/>
              </w:tabs>
              <w:rPr>
                <w:rFonts w:ascii="TH Sarabun New" w:hAnsi="TH Sarabun New" w:cs="TH Sarabun New"/>
                <w:sz w:val="28"/>
                <w:szCs w:val="28"/>
                <w:cs/>
              </w:rPr>
            </w:pPr>
            <w:r w:rsidRPr="00D45015">
              <w:rPr>
                <w:rFonts w:ascii="TH Sarabun New" w:hAnsi="TH Sarabun New" w:cs="TH Sarabun New"/>
                <w:sz w:val="28"/>
                <w:szCs w:val="28"/>
                <w:cs/>
              </w:rPr>
              <w:t>ระบบทำการบันทึกและส่งข้อความไปยังผู้ที่เกี่ยวข้อง</w:t>
            </w:r>
          </w:p>
        </w:tc>
      </w:tr>
    </w:tbl>
    <w:p w:rsidR="00E53A23" w:rsidRPr="00D45015" w:rsidRDefault="00E53A23" w:rsidP="00E53A23">
      <w:pPr>
        <w:rPr>
          <w:rFonts w:ascii="TH Sarabun New" w:hAnsi="TH Sarabun New" w:cs="TH Sarabun New"/>
          <w:sz w:val="28"/>
          <w:szCs w:val="28"/>
        </w:rPr>
      </w:pPr>
    </w:p>
    <w:p w:rsidR="00E53A23" w:rsidRPr="00D45015" w:rsidRDefault="00E53A23" w:rsidP="007C4B31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  <w:cs/>
        </w:rPr>
      </w:pPr>
    </w:p>
    <w:p w:rsidR="00567396" w:rsidRDefault="00827956" w:rsidP="00827956">
      <w:pPr>
        <w:spacing w:line="276" w:lineRule="auto"/>
        <w:rPr>
          <w:rFonts w:ascii="TH Sarabun New" w:eastAsia="TH Sarabun New" w:hAnsi="TH Sarabun New" w:cs="TH Sarabun New"/>
          <w:bCs/>
          <w:sz w:val="28"/>
          <w:szCs w:val="28"/>
        </w:rPr>
      </w:pPr>
      <w:r>
        <w:rPr>
          <w:rFonts w:ascii="TH Sarabun New" w:eastAsia="TH Sarabun New" w:hAnsi="TH Sarabun New" w:cs="TH Sarabun New"/>
          <w:bCs/>
          <w:sz w:val="28"/>
          <w:szCs w:val="28"/>
          <w:cs/>
        </w:rPr>
        <w:lastRenderedPageBreak/>
        <w:tab/>
      </w:r>
      <w:r w:rsidRPr="00827956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     5.6.3</w:t>
      </w:r>
      <w:r w:rsidR="00A07E7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07E71" w:rsidRPr="00A07E71">
        <w:rPr>
          <w:rFonts w:ascii="TH Sarabun New" w:eastAsia="TH Sarabun New" w:hAnsi="TH Sarabun New" w:cs="TH Sarabun New"/>
          <w:bCs/>
          <w:sz w:val="28"/>
          <w:szCs w:val="28"/>
        </w:rPr>
        <w:t>A</w:t>
      </w:r>
      <w:r w:rsidR="00A07E71">
        <w:rPr>
          <w:rFonts w:ascii="TH Sarabun New" w:eastAsia="TH Sarabun New" w:hAnsi="TH Sarabun New" w:cs="TH Sarabun New"/>
          <w:bCs/>
          <w:sz w:val="28"/>
          <w:szCs w:val="28"/>
        </w:rPr>
        <w:t>ctivity diagram</w:t>
      </w:r>
    </w:p>
    <w:p w:rsidR="00735B60" w:rsidRDefault="00735B60" w:rsidP="00827956">
      <w:pPr>
        <w:spacing w:line="276" w:lineRule="auto"/>
        <w:rPr>
          <w:rFonts w:ascii="TH Sarabun New" w:eastAsia="TH Sarabun New" w:hAnsi="TH Sarabun New" w:cs="TH Sarabun New"/>
          <w:bCs/>
          <w:sz w:val="28"/>
          <w:szCs w:val="28"/>
        </w:rPr>
      </w:pPr>
    </w:p>
    <w:p w:rsidR="00735B60" w:rsidRDefault="00735B60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Cs/>
          <w:noProof/>
          <w:sz w:val="28"/>
          <w:szCs w:val="28"/>
        </w:rPr>
        <w:drawing>
          <wp:inline distT="0" distB="0" distL="0" distR="0">
            <wp:extent cx="5088467" cy="4418335"/>
            <wp:effectExtent l="19050" t="19050" r="17145" b="20320"/>
            <wp:docPr id="5" name="รูปภาพ 5" descr="C:\Users\HP\AppData\Local\Microsoft\Windows\INetCache\Content.Word\activity diagram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\AppData\Local\Microsoft\Windows\INetCache\Content.Word\activity diagram (1).png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754" cy="442553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728FA" w:rsidRDefault="006728FA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6728FA" w:rsidRPr="006728FA" w:rsidRDefault="00735B60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 w:rsidRPr="006728FA">
        <w:rPr>
          <w:rFonts w:ascii="TH Sarabun New" w:eastAsia="TH Sarabun New" w:hAnsi="TH Sarabun New" w:cs="TH Sarabun New"/>
          <w:sz w:val="28"/>
          <w:szCs w:val="28"/>
        </w:rPr>
        <w:t xml:space="preserve">Activity diagram </w:t>
      </w:r>
      <w:r w:rsidRPr="006728FA">
        <w:rPr>
          <w:rFonts w:ascii="TH Sarabun New" w:eastAsia="TH Sarabun New" w:hAnsi="TH Sarabun New" w:cs="TH Sarabun New"/>
          <w:sz w:val="28"/>
          <w:szCs w:val="28"/>
          <w:cs/>
        </w:rPr>
        <w:t>การทำลายหนังสือ</w:t>
      </w:r>
    </w:p>
    <w:p w:rsidR="00F9632F" w:rsidRDefault="00735B60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noProof/>
          <w:sz w:val="28"/>
          <w:szCs w:val="28"/>
        </w:rPr>
        <w:lastRenderedPageBreak/>
        <w:drawing>
          <wp:inline distT="0" distB="0" distL="0" distR="0">
            <wp:extent cx="5026140" cy="3250927"/>
            <wp:effectExtent l="19050" t="19050" r="22225" b="26035"/>
            <wp:docPr id="7" name="รูปภาพ 7" descr="C:\Users\HP\AppData\Local\Microsoft\Windows\INetCache\Content.Word\activity diagram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P\AppData\Local\Microsoft\Windows\INetCache\Content.Word\activity diagram (2).png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671" cy="325903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F9632F" w:rsidRDefault="00F9632F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F9632F" w:rsidRPr="006728FA" w:rsidRDefault="00F9632F" w:rsidP="00F9632F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  <w:cs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 w:rsidRPr="006728FA">
        <w:rPr>
          <w:rFonts w:ascii="TH Sarabun New" w:eastAsia="TH Sarabun New" w:hAnsi="TH Sarabun New" w:cs="TH Sarabun New"/>
          <w:sz w:val="28"/>
          <w:szCs w:val="28"/>
        </w:rPr>
        <w:t xml:space="preserve">Activity diagram </w:t>
      </w:r>
      <w:r w:rsidRPr="006728FA">
        <w:rPr>
          <w:rFonts w:ascii="TH Sarabun New" w:eastAsia="TH Sarabun New" w:hAnsi="TH Sarabun New" w:cs="TH Sarabun New"/>
          <w:sz w:val="28"/>
          <w:szCs w:val="28"/>
          <w:cs/>
        </w:rPr>
        <w:t>การ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>ออกรายงานหนังสือ</w:t>
      </w:r>
    </w:p>
    <w:p w:rsidR="00FF7C6A" w:rsidRDefault="00735B60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noProof/>
          <w:sz w:val="28"/>
          <w:szCs w:val="28"/>
        </w:rPr>
        <w:lastRenderedPageBreak/>
        <w:drawing>
          <wp:inline distT="0" distB="0" distL="0" distR="0">
            <wp:extent cx="5266055" cy="5842000"/>
            <wp:effectExtent l="19050" t="19050" r="10795" b="25400"/>
            <wp:docPr id="20" name="รูปภาพ 20" descr="C:\Users\HP\AppData\Local\Microsoft\Windows\INetCache\Content.Word\activity diagram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\AppData\Local\Microsoft\Windows\INetCache\Content.Word\activity diagram (3).png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055" cy="5842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FF7C6A" w:rsidRDefault="00FF7C6A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FF7C6A" w:rsidRPr="006728FA" w:rsidRDefault="00FF7C6A" w:rsidP="00FF7C6A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  <w:cs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 w:rsidRPr="006728FA">
        <w:rPr>
          <w:rFonts w:ascii="TH Sarabun New" w:eastAsia="TH Sarabun New" w:hAnsi="TH Sarabun New" w:cs="TH Sarabun New"/>
          <w:sz w:val="28"/>
          <w:szCs w:val="28"/>
        </w:rPr>
        <w:t xml:space="preserve">Activity diagram </w:t>
      </w:r>
      <w:r w:rsidRPr="006728FA">
        <w:rPr>
          <w:rFonts w:ascii="TH Sarabun New" w:eastAsia="TH Sarabun New" w:hAnsi="TH Sarabun New" w:cs="TH Sarabun New"/>
          <w:sz w:val="28"/>
          <w:szCs w:val="28"/>
          <w:cs/>
        </w:rPr>
        <w:t>การ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>ตอบกลับและส่งต่อจดหมาย</w:t>
      </w:r>
    </w:p>
    <w:p w:rsidR="00A07E71" w:rsidRDefault="00735B60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noProof/>
          <w:sz w:val="28"/>
          <w:szCs w:val="28"/>
        </w:rPr>
        <w:lastRenderedPageBreak/>
        <w:drawing>
          <wp:inline distT="0" distB="0" distL="0" distR="0">
            <wp:extent cx="4148455" cy="7603067"/>
            <wp:effectExtent l="19050" t="19050" r="23495" b="17145"/>
            <wp:docPr id="23" name="รูปภาพ 23" descr="C:\Users\HP\AppData\Local\Microsoft\Windows\INetCache\Content.Word\activity dia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\AppData\Local\Microsoft\Windows\INetCache\Content.Word\activity diagram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478"/>
                    <a:stretch/>
                  </pic:blipFill>
                  <pic:spPr bwMode="auto">
                    <a:xfrm>
                      <a:off x="0" y="0"/>
                      <a:ext cx="4148455" cy="760306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6666B" w:rsidRDefault="00D6666B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0C21E2" w:rsidRDefault="00D6666B" w:rsidP="00735B60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 w:rsidRPr="006728FA">
        <w:rPr>
          <w:rFonts w:ascii="TH Sarabun New" w:eastAsia="TH Sarabun New" w:hAnsi="TH Sarabun New" w:cs="TH Sarabun New"/>
          <w:sz w:val="28"/>
          <w:szCs w:val="28"/>
        </w:rPr>
        <w:t xml:space="preserve">Activity diagram </w:t>
      </w:r>
      <w:r w:rsidRPr="006728FA">
        <w:rPr>
          <w:rFonts w:ascii="TH Sarabun New" w:eastAsia="TH Sarabun New" w:hAnsi="TH Sarabun New" w:cs="TH Sarabun New"/>
          <w:sz w:val="28"/>
          <w:szCs w:val="28"/>
          <w:cs/>
        </w:rPr>
        <w:t>การ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>บันทึกและส่งต่อหนังสือ</w:t>
      </w:r>
    </w:p>
    <w:p w:rsidR="000C21E2" w:rsidRDefault="000C21E2" w:rsidP="000C21E2">
      <w:pPr>
        <w:spacing w:line="276" w:lineRule="auto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rFonts w:ascii="TH Sarabun New" w:eastAsia="TH Sarabun New" w:hAnsi="TH Sarabun New" w:cs="TH Sarabun New"/>
          <w:b/>
          <w:sz w:val="28"/>
          <w:szCs w:val="28"/>
          <w:cs/>
        </w:rPr>
        <w:lastRenderedPageBreak/>
        <w:tab/>
      </w:r>
      <w:r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     5.6.4 </w:t>
      </w:r>
      <w:r w:rsidR="00E504D3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การทำงานของ </w:t>
      </w:r>
      <w:r w:rsidR="00E504D3" w:rsidRPr="00E504D3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E504D3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E504D3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และ </w:t>
      </w:r>
      <w:r w:rsidR="00E504D3" w:rsidRPr="00E504D3">
        <w:rPr>
          <w:rFonts w:ascii="TH Sarabun New" w:eastAsia="TH Sarabun New" w:hAnsi="TH Sarabun New" w:cs="TH Sarabun New"/>
          <w:bCs/>
          <w:sz w:val="28"/>
          <w:szCs w:val="28"/>
        </w:rPr>
        <w:t>inbox</w:t>
      </w:r>
      <w:r w:rsidR="00E504D3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</w:p>
    <w:p w:rsidR="002E39F9" w:rsidRDefault="002E39F9" w:rsidP="000C21E2">
      <w:pPr>
        <w:spacing w:line="276" w:lineRule="auto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655C0A" w:rsidRDefault="005D25CC" w:rsidP="005D25CC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noProof/>
        </w:rPr>
        <w:drawing>
          <wp:inline distT="0" distB="0" distL="0" distR="0">
            <wp:extent cx="4800600" cy="2640757"/>
            <wp:effectExtent l="19050" t="19050" r="19050" b="26670"/>
            <wp:docPr id="28" name="รูปภาพ 28" descr="https://scontent.fbkk5-4.fna.fbcdn.net/v/t35.0-12/21844102_1531291506909260_2118847918_o.png?oh=1bb868f9ad2f796f6c397cfd9ce01fbe&amp;oe=59C1C2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scontent.fbkk5-4.fna.fbcdn.net/v/t35.0-12/21844102_1531291506909260_2118847918_o.png?oh=1bb868f9ad2f796f6c397cfd9ce01fbe&amp;oe=59C1C2CA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3236" cy="264220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55C0A" w:rsidRDefault="00655C0A" w:rsidP="005D25CC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655C0A" w:rsidRDefault="00655C0A" w:rsidP="00655C0A">
      <w:pPr>
        <w:spacing w:line="276" w:lineRule="auto"/>
        <w:jc w:val="center"/>
        <w:rPr>
          <w:rFonts w:ascii="TH Sarabun New" w:eastAsia="TH Sarabun New" w:hAnsi="TH Sarabun New" w:cs="TH Sarabun New"/>
          <w:sz w:val="28"/>
          <w:szCs w:val="28"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>
        <w:rPr>
          <w:rFonts w:ascii="TH Sarabun New" w:eastAsia="TH Sarabun New" w:hAnsi="TH Sarabun New" w:cs="TH Sarabun New"/>
          <w:sz w:val="28"/>
          <w:szCs w:val="28"/>
        </w:rPr>
        <w:t xml:space="preserve">Diagram 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 xml:space="preserve">การทำงานเมื่อมีการ </w:t>
      </w:r>
      <w:r>
        <w:rPr>
          <w:rFonts w:ascii="TH Sarabun New" w:eastAsia="TH Sarabun New" w:hAnsi="TH Sarabun New" w:cs="TH Sarabun New"/>
          <w:sz w:val="28"/>
          <w:szCs w:val="28"/>
        </w:rPr>
        <w:t>forward</w:t>
      </w:r>
      <w:r w:rsidR="0064165E">
        <w:rPr>
          <w:rFonts w:ascii="TH Sarabun New" w:eastAsia="TH Sarabun New" w:hAnsi="TH Sarabun New" w:cs="TH Sarabun New"/>
          <w:sz w:val="28"/>
          <w:szCs w:val="28"/>
        </w:rPr>
        <w:t xml:space="preserve"> 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>หรือส่งต่อข้อความ</w:t>
      </w:r>
    </w:p>
    <w:p w:rsidR="00742822" w:rsidRPr="00A650E1" w:rsidRDefault="00742822" w:rsidP="00284586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  <w:cs/>
        </w:rPr>
      </w:pPr>
      <w:r>
        <w:rPr>
          <w:rFonts w:ascii="TH Sarabun New" w:eastAsia="TH Sarabun New" w:hAnsi="TH Sarabun New" w:cs="TH Sarabun New"/>
          <w:b/>
          <w:sz w:val="28"/>
          <w:szCs w:val="28"/>
        </w:rPr>
        <w:tab/>
      </w:r>
      <w:r>
        <w:rPr>
          <w:rFonts w:ascii="TH Sarabun New" w:eastAsia="TH Sarabun New" w:hAnsi="TH Sarabun New" w:cs="TH Sarabun New"/>
          <w:b/>
          <w:sz w:val="28"/>
          <w:szCs w:val="28"/>
        </w:rPr>
        <w:tab/>
        <w:t xml:space="preserve">  </w:t>
      </w:r>
      <w:r w:rsidRPr="005E5ED8">
        <w:rPr>
          <w:rFonts w:ascii="TH Sarabun New" w:eastAsia="TH Sarabun New" w:hAnsi="TH Sarabun New" w:cs="TH Sarabun New" w:hint="cs"/>
          <w:b/>
          <w:sz w:val="28"/>
          <w:szCs w:val="28"/>
          <w:highlight w:val="yellow"/>
          <w:cs/>
        </w:rPr>
        <w:t xml:space="preserve">จากภาพที่ </w:t>
      </w:r>
      <w:r w:rsidRPr="005E5ED8">
        <w:rPr>
          <w:rFonts w:ascii="TH Sarabun New" w:eastAsia="TH Sarabun New" w:hAnsi="TH Sarabun New" w:cs="TH Sarabun New"/>
          <w:b/>
          <w:sz w:val="28"/>
          <w:szCs w:val="28"/>
          <w:highlight w:val="yellow"/>
        </w:rPr>
        <w:t>x</w:t>
      </w:r>
      <w:r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D63AE9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จะอธิบาย</w:t>
      </w:r>
      <w:r>
        <w:rPr>
          <w:rFonts w:ascii="TH Sarabun New" w:eastAsia="TH Sarabun New" w:hAnsi="TH Sarabun New" w:cs="TH Sarabun New" w:hint="cs"/>
          <w:b/>
          <w:sz w:val="28"/>
          <w:szCs w:val="28"/>
          <w:cs/>
        </w:rPr>
        <w:t>ถึงการส่งต้อข้อความบนเว็บแอปพลิเคชันโดยเริ่มจากเจ้าหน้าที่สารบรรณลงทะเบียนหนังสือเข้าสู่ระบบจากนั้นเจ้าหน้าที่สารบรรณจะทำการส่งหนังสือที่ลงทะเบียนนั้นไปยังผู้ที่เกี่ยวข้อง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ในขั้นตอนนี้ก็จะเกิด </w:t>
      </w:r>
      <w:r w:rsidR="00D509DA" w:rsidRPr="007B07FB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ของเจ้าหน้าที่สารบรรณ</w:t>
      </w:r>
      <w:r w:rsidR="00D509DA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และ </w:t>
      </w:r>
      <w:r w:rsidR="00D509DA" w:rsidRPr="007B07FB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D509DA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ของเจ้าหน้าที่สารบรรณก็จะกลายเป็น </w:t>
      </w:r>
      <w:r w:rsidR="00D509DA" w:rsidRPr="007B07FB">
        <w:rPr>
          <w:rFonts w:ascii="TH Sarabun New" w:eastAsia="TH Sarabun New" w:hAnsi="TH Sarabun New" w:cs="TH Sarabun New"/>
          <w:bCs/>
          <w:sz w:val="28"/>
          <w:szCs w:val="28"/>
        </w:rPr>
        <w:t>Inbox</w:t>
      </w:r>
      <w:r w:rsidR="00D509DA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ของผู้รับ</w:t>
      </w:r>
      <w:r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</w:t>
      </w:r>
      <w:r w:rsidR="00D509DA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หากผู้ที่รับหนังสือเรื่องนั้นต้องการส่งต่อ</w:t>
      </w:r>
      <w:r w:rsidR="00284586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(</w:t>
      </w:r>
      <w:r w:rsidR="00284586" w:rsidRPr="00284586">
        <w:rPr>
          <w:rFonts w:ascii="TH Sarabun New" w:eastAsia="TH Sarabun New" w:hAnsi="TH Sarabun New" w:cs="TH Sarabun New"/>
          <w:bCs/>
          <w:sz w:val="28"/>
          <w:szCs w:val="28"/>
        </w:rPr>
        <w:t>forward</w:t>
      </w:r>
      <w:r w:rsidR="00284586">
        <w:rPr>
          <w:rFonts w:ascii="TH Sarabun New" w:eastAsia="TH Sarabun New" w:hAnsi="TH Sarabun New" w:cs="TH Sarabun New" w:hint="cs"/>
          <w:b/>
          <w:sz w:val="28"/>
          <w:szCs w:val="28"/>
          <w:cs/>
        </w:rPr>
        <w:t>)</w:t>
      </w:r>
      <w:r w:rsidR="00284586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284586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ก็สามารถทำได้โดยกำหนดรายชื่อผู้ที่ต้องการส่งถึง</w:t>
      </w:r>
      <w:r w:rsidR="00284586" w:rsidRPr="005E5ED8">
        <w:rPr>
          <w:rFonts w:ascii="TH Sarabun New" w:eastAsia="TH Sarabun New" w:hAnsi="TH Sarabun New" w:cs="TH Sarabun New" w:hint="cs"/>
          <w:b/>
          <w:sz w:val="28"/>
          <w:szCs w:val="28"/>
          <w:highlight w:val="yellow"/>
          <w:cs/>
        </w:rPr>
        <w:t xml:space="preserve">ดังภาพที่ </w:t>
      </w:r>
      <w:r w:rsidR="00284586" w:rsidRPr="005E5ED8">
        <w:rPr>
          <w:rFonts w:ascii="TH Sarabun New" w:eastAsia="TH Sarabun New" w:hAnsi="TH Sarabun New" w:cs="TH Sarabun New"/>
          <w:b/>
          <w:sz w:val="28"/>
          <w:szCs w:val="28"/>
          <w:highlight w:val="yellow"/>
        </w:rPr>
        <w:t>x</w:t>
      </w:r>
      <w:r w:rsidR="00284586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284586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ที่อาจารย์ ก ต้องการส่งต่อไปยังอาจารย์ ข, ค  และ อาจารย์ ง การส่งต่อคือการที่อ้างอิงหนังสือที่เราได้รับส่งไปให้ผู้ที่เราต้องการส่งถึง โดยเนื้อหาภายในจะยังเหมือนเดิม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 จาก </w:t>
      </w:r>
      <w:r w:rsidR="00A650E1" w:rsidRPr="00E36311">
        <w:rPr>
          <w:rFonts w:ascii="TH Sarabun New" w:eastAsia="TH Sarabun New" w:hAnsi="TH Sarabun New" w:cs="TH Sarabun New"/>
          <w:bCs/>
          <w:sz w:val="28"/>
          <w:szCs w:val="28"/>
        </w:rPr>
        <w:t>Inbox</w:t>
      </w:r>
      <w:r w:rsidR="00A650E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ของอาจารย์ ก ที่ได้รับจากเจ้าหน้าที่สารบรรณเมื่อม</w:t>
      </w:r>
      <w:r w:rsidR="0079798F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ี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การส่งต่อจะกลายเป็น </w:t>
      </w:r>
      <w:r w:rsidR="00A650E1" w:rsidRPr="00E36311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A650E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ของอาจารย์ ก ที่จะส่งไปถึงอาจารย์ ข, ค และ อาจารย์ ง ซึ่ง </w:t>
      </w:r>
      <w:r w:rsidR="00A650E1" w:rsidRPr="00E36311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A650E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ของอาจารย์ ก</w:t>
      </w:r>
      <w:r w:rsidR="00A650E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ข้างต้นก็จะกลายเป็น </w:t>
      </w:r>
      <w:r w:rsidR="00A650E1" w:rsidRPr="00E36311">
        <w:rPr>
          <w:rFonts w:ascii="TH Sarabun New" w:eastAsia="TH Sarabun New" w:hAnsi="TH Sarabun New" w:cs="TH Sarabun New"/>
          <w:bCs/>
          <w:sz w:val="28"/>
          <w:szCs w:val="28"/>
        </w:rPr>
        <w:t>Inbox</w:t>
      </w:r>
      <w:r w:rsidR="00A650E1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A650E1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ของอาจารย์ทั้งสามท่านที่อาจารย์ส่งต่อ</w:t>
      </w:r>
    </w:p>
    <w:p w:rsidR="00655C0A" w:rsidRDefault="00655C0A" w:rsidP="005D25CC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E504D3" w:rsidRDefault="005D25CC" w:rsidP="005D25CC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  <w:r>
        <w:rPr>
          <w:noProof/>
        </w:rPr>
        <w:lastRenderedPageBreak/>
        <w:drawing>
          <wp:inline distT="0" distB="0" distL="0" distR="0">
            <wp:extent cx="2946400" cy="3404207"/>
            <wp:effectExtent l="19050" t="19050" r="25400" b="25400"/>
            <wp:docPr id="33" name="รูปภาพ 33" descr="https://scontent.fbkk5-4.fna.fbcdn.net/v/t34.0-12/21849363_1531291543575923_339329862_n.png?oh=53330230ec618fd86ac6e44ae6184a99&amp;oe=59C23B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s://scontent.fbkk5-4.fna.fbcdn.net/v/t34.0-12/21849363_1531291543575923_339329862_n.png?oh=53330230ec618fd86ac6e44ae6184a99&amp;oe=59C23B86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4164" cy="342473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55561" w:rsidRDefault="00C55561" w:rsidP="005D25CC">
      <w:pPr>
        <w:spacing w:line="276" w:lineRule="auto"/>
        <w:jc w:val="center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C55561" w:rsidRDefault="00C55561" w:rsidP="00C55561">
      <w:pPr>
        <w:spacing w:line="276" w:lineRule="auto"/>
        <w:jc w:val="center"/>
        <w:rPr>
          <w:rFonts w:ascii="TH Sarabun New" w:eastAsia="TH Sarabun New" w:hAnsi="TH Sarabun New" w:cs="TH Sarabun New"/>
          <w:sz w:val="28"/>
          <w:szCs w:val="28"/>
        </w:rPr>
      </w:pPr>
      <w:r w:rsidRPr="005B721A">
        <w:rPr>
          <w:rFonts w:ascii="TH Sarabun New" w:eastAsia="TH Sarabun New" w:hAnsi="TH Sarabun New" w:cs="TH Sarabun New"/>
          <w:bCs/>
          <w:sz w:val="28"/>
          <w:szCs w:val="28"/>
          <w:cs/>
        </w:rPr>
        <w:t>ภาพที่</w:t>
      </w:r>
      <w:r w:rsidRPr="006728FA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</w:t>
      </w:r>
      <w:r w:rsidRPr="006728FA">
        <w:rPr>
          <w:rFonts w:ascii="TH Sarabun New" w:eastAsia="TH Sarabun New" w:hAnsi="TH Sarabun New" w:cs="TH Sarabun New"/>
          <w:b/>
          <w:sz w:val="28"/>
          <w:szCs w:val="28"/>
        </w:rPr>
        <w:t xml:space="preserve">x </w:t>
      </w:r>
      <w:r>
        <w:rPr>
          <w:rFonts w:ascii="TH Sarabun New" w:eastAsia="TH Sarabun New" w:hAnsi="TH Sarabun New" w:cs="TH Sarabun New"/>
          <w:sz w:val="28"/>
          <w:szCs w:val="28"/>
        </w:rPr>
        <w:t xml:space="preserve">Diagram 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 xml:space="preserve">การทำงานเมื่อมีการ </w:t>
      </w:r>
      <w:r>
        <w:rPr>
          <w:rFonts w:ascii="TH Sarabun New" w:eastAsia="TH Sarabun New" w:hAnsi="TH Sarabun New" w:cs="TH Sarabun New"/>
          <w:sz w:val="28"/>
          <w:szCs w:val="28"/>
        </w:rPr>
        <w:t xml:space="preserve">reply </w:t>
      </w:r>
      <w:r>
        <w:rPr>
          <w:rFonts w:ascii="TH Sarabun New" w:eastAsia="TH Sarabun New" w:hAnsi="TH Sarabun New" w:cs="TH Sarabun New" w:hint="cs"/>
          <w:sz w:val="28"/>
          <w:szCs w:val="28"/>
          <w:cs/>
        </w:rPr>
        <w:t>หรือส่งต่อข้อความ</w:t>
      </w:r>
    </w:p>
    <w:p w:rsidR="007A2BC2" w:rsidRDefault="007A2BC2" w:rsidP="00C55561">
      <w:pPr>
        <w:spacing w:line="276" w:lineRule="auto"/>
        <w:jc w:val="center"/>
        <w:rPr>
          <w:rFonts w:ascii="TH Sarabun New" w:eastAsia="TH Sarabun New" w:hAnsi="TH Sarabun New" w:cs="TH Sarabun New"/>
          <w:sz w:val="28"/>
          <w:szCs w:val="28"/>
        </w:rPr>
      </w:pPr>
    </w:p>
    <w:p w:rsidR="007A2BC2" w:rsidRPr="00801E86" w:rsidRDefault="007A2BC2" w:rsidP="007A2BC2">
      <w:pPr>
        <w:spacing w:line="276" w:lineRule="auto"/>
        <w:rPr>
          <w:rFonts w:ascii="TH Sarabun New" w:eastAsia="TH Sarabun New" w:hAnsi="TH Sarabun New" w:cs="TH Sarabun New" w:hint="cs"/>
          <w:b/>
          <w:sz w:val="28"/>
          <w:szCs w:val="28"/>
          <w:cs/>
        </w:rPr>
      </w:pPr>
      <w:r>
        <w:rPr>
          <w:rFonts w:ascii="TH Sarabun New" w:eastAsia="TH Sarabun New" w:hAnsi="TH Sarabun New" w:cs="TH Sarabun New"/>
          <w:b/>
          <w:sz w:val="28"/>
          <w:szCs w:val="28"/>
        </w:rPr>
        <w:tab/>
      </w:r>
      <w:r>
        <w:rPr>
          <w:rFonts w:ascii="TH Sarabun New" w:eastAsia="TH Sarabun New" w:hAnsi="TH Sarabun New" w:cs="TH Sarabun New"/>
          <w:b/>
          <w:sz w:val="28"/>
          <w:szCs w:val="28"/>
        </w:rPr>
        <w:tab/>
        <w:t xml:space="preserve">  </w:t>
      </w:r>
      <w:r w:rsidRPr="009A6FB6">
        <w:rPr>
          <w:rFonts w:ascii="TH Sarabun New" w:eastAsia="TH Sarabun New" w:hAnsi="TH Sarabun New" w:cs="TH Sarabun New" w:hint="cs"/>
          <w:b/>
          <w:sz w:val="28"/>
          <w:szCs w:val="28"/>
          <w:highlight w:val="yellow"/>
          <w:cs/>
        </w:rPr>
        <w:t xml:space="preserve">จากภาพที่ </w:t>
      </w:r>
      <w:r w:rsidRPr="009A6FB6">
        <w:rPr>
          <w:rFonts w:ascii="TH Sarabun New" w:eastAsia="TH Sarabun New" w:hAnsi="TH Sarabun New" w:cs="TH Sarabun New"/>
          <w:b/>
          <w:sz w:val="28"/>
          <w:szCs w:val="28"/>
          <w:highlight w:val="yellow"/>
        </w:rPr>
        <w:t>x</w:t>
      </w:r>
      <w:r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เมื่ออาจารย์ ข ได้รับหนังสือจากอาจารย์ ก </w:t>
      </w:r>
      <w:r w:rsidR="00801E86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และต้องการตอบกลับไปยังอาจารย์ ก จะทำให้เกิด </w:t>
      </w:r>
      <w:r w:rsidR="00801E86" w:rsidRPr="00801E86">
        <w:rPr>
          <w:rFonts w:ascii="TH Sarabun New" w:eastAsia="TH Sarabun New" w:hAnsi="TH Sarabun New" w:cs="TH Sarabun New"/>
          <w:bCs/>
          <w:sz w:val="28"/>
          <w:szCs w:val="28"/>
        </w:rPr>
        <w:t>Outbox</w:t>
      </w:r>
      <w:r w:rsidR="00801E86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801E86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ของอาจารย์ </w:t>
      </w:r>
      <w:bookmarkStart w:id="10" w:name="_GoBack"/>
      <w:bookmarkEnd w:id="10"/>
      <w:r w:rsidR="00801E86">
        <w:rPr>
          <w:rFonts w:ascii="TH Sarabun New" w:eastAsia="TH Sarabun New" w:hAnsi="TH Sarabun New" w:cs="TH Sarabun New" w:hint="cs"/>
          <w:b/>
          <w:sz w:val="28"/>
          <w:szCs w:val="28"/>
          <w:cs/>
        </w:rPr>
        <w:t xml:space="preserve">ข และจะกลายเป็น </w:t>
      </w:r>
      <w:r w:rsidR="00801E86" w:rsidRPr="00801E86">
        <w:rPr>
          <w:rFonts w:ascii="TH Sarabun New" w:eastAsia="TH Sarabun New" w:hAnsi="TH Sarabun New" w:cs="TH Sarabun New"/>
          <w:bCs/>
          <w:sz w:val="28"/>
          <w:szCs w:val="28"/>
        </w:rPr>
        <w:t>Inbox</w:t>
      </w:r>
      <w:r w:rsidR="00801E86">
        <w:rPr>
          <w:rFonts w:ascii="TH Sarabun New" w:eastAsia="TH Sarabun New" w:hAnsi="TH Sarabun New" w:cs="TH Sarabun New"/>
          <w:b/>
          <w:sz w:val="28"/>
          <w:szCs w:val="28"/>
        </w:rPr>
        <w:t xml:space="preserve"> </w:t>
      </w:r>
      <w:r w:rsidR="00801E86">
        <w:rPr>
          <w:rFonts w:ascii="TH Sarabun New" w:eastAsia="TH Sarabun New" w:hAnsi="TH Sarabun New" w:cs="TH Sarabun New" w:hint="cs"/>
          <w:b/>
          <w:sz w:val="28"/>
          <w:szCs w:val="28"/>
          <w:cs/>
        </w:rPr>
        <w:t>ของอาจารย์ ก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5.7  ทดสอบระบบ</w:t>
      </w:r>
    </w:p>
    <w:p w:rsidR="00C90E59" w:rsidRPr="00685984" w:rsidRDefault="00C90E59" w:rsidP="00FC0745">
      <w:pPr>
        <w:spacing w:line="276" w:lineRule="auto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ab/>
        <w:t xml:space="preserve">      หลังจากพัฒนาระบบเสร็จสิ้นก็จะทำการทดสอบระบบ เพื่อตรวจสอบความถูกต้องของการทำงาน ระบบมีปัญหาอะไรหรือไม่ก็จะส่งมอบงาน และระบบที่พัฒนามานี้สอดคล้องตามวัตถุประสงค์ และขอบเขตตมที่ได้กำหนดไว้หรือไม่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5.8  วิเคราะห์และสรุปผล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วิเคราะห์และสรุปผลของโครงงานทั้งหมดที่ทำมานั้น เป็นไปตามวัตถุประสงค์ ขอบเขต เป้าหมายที่วางไว้หรือไม่ และหาข้อบกพร่องของโครงงาน เพื่อแก้ไขต่อไป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5.9  จัดทำรายงานโครงงานและคู่มือ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 xml:space="preserve">      จัดทำโครงงานฉบับสมบูรณ์ จัดทำคู่มือการใช้งานเว็บแอปพลิเคชันระบบสารบรรณภาควิชาวิทยาการคอมพิวเตอร์</w:t>
      </w:r>
    </w:p>
    <w:p w:rsidR="00C90E59" w:rsidRPr="00685984" w:rsidRDefault="00C90E59" w:rsidP="00FC0745">
      <w:pPr>
        <w:spacing w:line="276" w:lineRule="auto"/>
        <w:ind w:firstLine="720"/>
        <w:jc w:val="thaiDistribute"/>
        <w:rPr>
          <w:rFonts w:ascii="TH Sarabun New" w:eastAsia="TH Sarabun New" w:hAnsi="TH Sarabun New" w:cs="TH Sarabun New"/>
          <w:b/>
          <w:sz w:val="28"/>
          <w:szCs w:val="28"/>
        </w:rPr>
      </w:pPr>
      <w:r w:rsidRPr="00685984">
        <w:rPr>
          <w:rFonts w:ascii="TH Sarabun New" w:eastAsia="TH Sarabun New" w:hAnsi="TH Sarabun New" w:cs="TH Sarabun New"/>
          <w:b/>
          <w:sz w:val="28"/>
          <w:szCs w:val="28"/>
          <w:cs/>
        </w:rPr>
        <w:t>5.10  นำเสนอโครงงานฉบับสมบูรณ์</w:t>
      </w:r>
    </w:p>
    <w:p w:rsidR="007E5762" w:rsidRPr="00685984" w:rsidRDefault="007E5762" w:rsidP="00C90E59">
      <w:pPr>
        <w:spacing w:line="276" w:lineRule="auto"/>
        <w:ind w:firstLine="720"/>
        <w:rPr>
          <w:rFonts w:ascii="TH Sarabun New" w:eastAsia="TH Sarabun New" w:hAnsi="TH Sarabun New" w:cs="TH Sarabun New"/>
          <w:b/>
          <w:sz w:val="28"/>
          <w:szCs w:val="28"/>
        </w:rPr>
      </w:pPr>
    </w:p>
    <w:p w:rsidR="00442C34" w:rsidRPr="00685984" w:rsidRDefault="00442C34" w:rsidP="00442C34">
      <w:pPr>
        <w:contextualSpacing/>
        <w:rPr>
          <w:rFonts w:ascii="TH Sarabun New" w:hAnsi="TH Sarabun New" w:cs="TH Sarabun New"/>
          <w:b/>
          <w:bCs/>
          <w:color w:val="auto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</w:rPr>
        <w:lastRenderedPageBreak/>
        <w:t>6</w:t>
      </w:r>
      <w:r w:rsidR="00BE7C1B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.    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ขอบเขตและข้อจำกัดของการวิจัย</w:t>
      </w:r>
    </w:p>
    <w:p w:rsidR="00D561A6" w:rsidRPr="00685984" w:rsidRDefault="00BE7C1B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</w:t>
      </w:r>
      <w:r w:rsidR="00CE1E49" w:rsidRPr="00685984">
        <w:rPr>
          <w:rFonts w:ascii="TH Sarabun New" w:hAnsi="TH Sarabun New" w:cs="TH Sarabun New"/>
          <w:sz w:val="28"/>
          <w:szCs w:val="28"/>
        </w:rPr>
        <w:t>6</w:t>
      </w:r>
      <w:r w:rsidR="00CE1E49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CE1E49" w:rsidRPr="00685984">
        <w:rPr>
          <w:rFonts w:ascii="TH Sarabun New" w:hAnsi="TH Sarabun New" w:cs="TH Sarabun New"/>
          <w:sz w:val="28"/>
          <w:szCs w:val="28"/>
        </w:rPr>
        <w:t>1</w:t>
      </w:r>
      <w:r w:rsidR="00CE1E49" w:rsidRPr="00685984">
        <w:rPr>
          <w:rFonts w:ascii="TH Sarabun New" w:hAnsi="TH Sarabun New" w:cs="TH Sarabun New"/>
          <w:sz w:val="28"/>
          <w:szCs w:val="28"/>
          <w:cs/>
        </w:rPr>
        <w:t xml:space="preserve"> ขอบเขต</w:t>
      </w:r>
    </w:p>
    <w:p w:rsidR="002434EB" w:rsidRPr="00685984" w:rsidRDefault="002434EB" w:rsidP="002434EB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>6.1.1 ขอบเขตของระบบสารบรรณภาควิชาวิทยาการคอมพิวเตอร์มีดีงนี้</w:t>
      </w:r>
    </w:p>
    <w:p w:rsidR="002434EB" w:rsidRPr="00685984" w:rsidRDefault="009137A0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434EB" w:rsidRPr="00685984">
        <w:rPr>
          <w:rFonts w:ascii="TH Sarabun New" w:hAnsi="TH Sarabun New" w:cs="TH Sarabun New"/>
          <w:sz w:val="28"/>
          <w:szCs w:val="28"/>
          <w:cs/>
        </w:rPr>
        <w:t xml:space="preserve">        </w:t>
      </w:r>
      <w:r w:rsidR="002434EB" w:rsidRPr="00685984">
        <w:rPr>
          <w:rFonts w:ascii="TH Sarabun New" w:hAnsi="TH Sarabun New" w:cs="TH Sarabun New"/>
          <w:sz w:val="28"/>
          <w:szCs w:val="28"/>
        </w:rPr>
        <w:t>1</w:t>
      </w:r>
      <w:r w:rsidR="007D537C" w:rsidRPr="00685984">
        <w:rPr>
          <w:rFonts w:ascii="TH Sarabun New" w:hAnsi="TH Sarabun New" w:cs="TH Sarabun New"/>
          <w:sz w:val="28"/>
          <w:szCs w:val="28"/>
          <w:cs/>
        </w:rPr>
        <w:t xml:space="preserve">.  </w:t>
      </w:r>
      <w:r w:rsidR="00381212" w:rsidRPr="00685984">
        <w:rPr>
          <w:rFonts w:ascii="TH Sarabun New" w:hAnsi="TH Sarabun New" w:cs="TH Sarabun New"/>
          <w:sz w:val="28"/>
          <w:szCs w:val="28"/>
          <w:cs/>
        </w:rPr>
        <w:t>เมื่อเจ้าหน้าที่สารบรรณสแกนไฟล์เอกสารแล้วสามรถ</w:t>
      </w:r>
      <w:r w:rsidR="0034131A" w:rsidRPr="00685984">
        <w:rPr>
          <w:rFonts w:ascii="TH Sarabun New" w:hAnsi="TH Sarabun New" w:cs="TH Sarabun New"/>
          <w:sz w:val="28"/>
          <w:szCs w:val="28"/>
          <w:cs/>
        </w:rPr>
        <w:t>ลงทะเบียนรับ</w:t>
      </w:r>
      <w:r w:rsidR="007D537C" w:rsidRPr="00685984">
        <w:rPr>
          <w:rFonts w:ascii="TH Sarabun New" w:hAnsi="TH Sarabun New" w:cs="TH Sarabun New"/>
          <w:sz w:val="28"/>
          <w:szCs w:val="28"/>
          <w:cs/>
        </w:rPr>
        <w:t>เอกสารราชการลงในระบบ</w:t>
      </w:r>
      <w:r w:rsidR="002434EB" w:rsidRPr="00685984">
        <w:rPr>
          <w:rFonts w:ascii="TH Sarabun New" w:hAnsi="TH Sarabun New" w:cs="TH Sarabun New"/>
          <w:sz w:val="28"/>
          <w:szCs w:val="28"/>
          <w:cs/>
        </w:rPr>
        <w:t xml:space="preserve"> และ</w:t>
      </w:r>
      <w:r w:rsidR="007D537C" w:rsidRPr="00685984">
        <w:rPr>
          <w:rFonts w:ascii="TH Sarabun New" w:hAnsi="TH Sarabun New" w:cs="TH Sarabun New"/>
          <w:sz w:val="28"/>
          <w:szCs w:val="28"/>
          <w:cs/>
        </w:rPr>
        <w:t>ส่งถึงผู้เกี่ยวข้องกับเอกสารได้</w:t>
      </w:r>
      <w:r w:rsidR="00A14BF7" w:rsidRPr="00685984">
        <w:rPr>
          <w:rFonts w:ascii="TH Sarabun New" w:hAnsi="TH Sarabun New" w:cs="TH Sarabun New"/>
          <w:sz w:val="28"/>
          <w:szCs w:val="28"/>
          <w:cs/>
        </w:rPr>
        <w:t>โดยแบ่งประเภทหนังสือราชการได้ดังนี้</w:t>
      </w:r>
    </w:p>
    <w:p w:rsidR="00A14BF7" w:rsidRPr="00685984" w:rsidRDefault="00A14BF7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111FC0" w:rsidRPr="00685984">
        <w:rPr>
          <w:rFonts w:ascii="TH Sarabun New" w:hAnsi="TH Sarabun New" w:cs="TH Sarabun New"/>
          <w:sz w:val="28"/>
          <w:szCs w:val="28"/>
          <w:cs/>
        </w:rPr>
        <w:t>ก) หนังสือภายนอก</w:t>
      </w:r>
    </w:p>
    <w:p w:rsidR="00111FC0" w:rsidRPr="00685984" w:rsidRDefault="00111FC0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ข) หนังสือภายใน</w:t>
      </w:r>
    </w:p>
    <w:p w:rsidR="00111FC0" w:rsidRPr="00685984" w:rsidRDefault="00111FC0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ค) หนังสือประทับตรา</w:t>
      </w:r>
    </w:p>
    <w:p w:rsidR="00111FC0" w:rsidRPr="00685984" w:rsidRDefault="00111FC0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ง) หนังสือสั่งการ</w:t>
      </w:r>
    </w:p>
    <w:p w:rsidR="00021055" w:rsidRPr="00685984" w:rsidRDefault="00021055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จ) หนังสือประชาสัมพันธ์</w:t>
      </w:r>
    </w:p>
    <w:p w:rsidR="00381212" w:rsidRPr="00685984" w:rsidRDefault="00381212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>ฉ) หนังสือที่เจ้าหน้าที่ทำขึ้นหรือรับไว้เป็นหลักฐานในราชการ</w:t>
      </w:r>
    </w:p>
    <w:p w:rsidR="002434EB" w:rsidRPr="00685984" w:rsidRDefault="002434EB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           </w:t>
      </w:r>
      <w:r w:rsidRPr="00685984">
        <w:rPr>
          <w:rFonts w:ascii="TH Sarabun New" w:hAnsi="TH Sarabun New" w:cs="TH Sarabun New"/>
          <w:sz w:val="28"/>
          <w:szCs w:val="28"/>
        </w:rPr>
        <w:t>2</w:t>
      </w:r>
      <w:r w:rsidR="00381212" w:rsidRPr="00685984">
        <w:rPr>
          <w:rFonts w:ascii="TH Sarabun New" w:hAnsi="TH Sarabun New" w:cs="TH Sarabun New"/>
          <w:sz w:val="28"/>
          <w:szCs w:val="28"/>
          <w:cs/>
        </w:rPr>
        <w:t>. เมื่อเจ้าหน้าที่สารบรรณลงทเบียนหนังสือรับเสร็จ และส่งถึงผู้ที่เกี่ยวข้องระบบจะทำการแจ้งเตือนผ่านทางอีเมลของผู้ที่เกี่ยวข้องกับเอกสารนั้น</w:t>
      </w:r>
    </w:p>
    <w:p w:rsidR="002434EB" w:rsidRPr="00685984" w:rsidRDefault="002434EB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           </w:t>
      </w:r>
      <w:r w:rsidRPr="00685984">
        <w:rPr>
          <w:rFonts w:ascii="TH Sarabun New" w:hAnsi="TH Sarabun New" w:cs="TH Sarabun New"/>
          <w:sz w:val="28"/>
          <w:szCs w:val="28"/>
        </w:rPr>
        <w:t>3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. </w:t>
      </w:r>
      <w:r w:rsidR="00381212" w:rsidRPr="00685984">
        <w:rPr>
          <w:rFonts w:ascii="TH Sarabun New" w:hAnsi="TH Sarabun New" w:cs="TH Sarabun New"/>
          <w:sz w:val="28"/>
          <w:szCs w:val="28"/>
          <w:cs/>
        </w:rPr>
        <w:t>ระบบสามารถแสดงจำนวนเอกสารที่เข้ามาใหม่ในระบบ และเอกสารเก่าที่มีอยู่แล้วเพื่อให้ผู้ใช้ทราบว่าตอนนี้เอกสารใดเข้ามาใหม่ในระบบหรือไม่</w:t>
      </w:r>
    </w:p>
    <w:p w:rsidR="002434EB" w:rsidRPr="00685984" w:rsidRDefault="002434EB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   </w:t>
      </w:r>
      <w:r w:rsidR="00381212" w:rsidRPr="00685984">
        <w:rPr>
          <w:rFonts w:ascii="TH Sarabun New" w:hAnsi="TH Sarabun New" w:cs="TH Sarabun New"/>
          <w:sz w:val="28"/>
          <w:szCs w:val="28"/>
          <w:cs/>
        </w:rPr>
        <w:t xml:space="preserve">        </w:t>
      </w:r>
      <w:r w:rsidRPr="00685984">
        <w:rPr>
          <w:rFonts w:ascii="TH Sarabun New" w:hAnsi="TH Sarabun New" w:cs="TH Sarabun New"/>
          <w:sz w:val="28"/>
          <w:szCs w:val="28"/>
        </w:rPr>
        <w:t>4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.  </w:t>
      </w:r>
      <w:r w:rsidR="00381212" w:rsidRPr="00685984">
        <w:rPr>
          <w:rFonts w:ascii="TH Sarabun New" w:hAnsi="TH Sarabun New" w:cs="TH Sarabun New"/>
          <w:sz w:val="28"/>
          <w:szCs w:val="28"/>
          <w:cs/>
        </w:rPr>
        <w:t>ระบบสามารถลงทะเบียนหนังสือ</w:t>
      </w:r>
      <w:r w:rsidR="001201F2" w:rsidRPr="00685984">
        <w:rPr>
          <w:rFonts w:ascii="TH Sarabun New" w:hAnsi="TH Sarabun New" w:cs="TH Sarabun New"/>
          <w:sz w:val="28"/>
          <w:szCs w:val="28"/>
          <w:cs/>
        </w:rPr>
        <w:t>ส่งออกได้</w:t>
      </w:r>
    </w:p>
    <w:p w:rsidR="002E2B2B" w:rsidRPr="00685984" w:rsidRDefault="002434EB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           </w:t>
      </w:r>
      <w:r w:rsidRPr="00685984">
        <w:rPr>
          <w:rFonts w:ascii="TH Sarabun New" w:hAnsi="TH Sarabun New" w:cs="TH Sarabun New"/>
          <w:sz w:val="28"/>
          <w:szCs w:val="28"/>
        </w:rPr>
        <w:t>5</w:t>
      </w:r>
      <w:r w:rsidRPr="00685984">
        <w:rPr>
          <w:rFonts w:ascii="TH Sarabun New" w:hAnsi="TH Sarabun New" w:cs="TH Sarabun New"/>
          <w:sz w:val="28"/>
          <w:szCs w:val="28"/>
          <w:cs/>
        </w:rPr>
        <w:t>.  สามารถ</w:t>
      </w:r>
      <w:r w:rsidR="00555A3E" w:rsidRPr="00685984">
        <w:rPr>
          <w:rFonts w:ascii="TH Sarabun New" w:hAnsi="TH Sarabun New" w:cs="TH Sarabun New"/>
          <w:sz w:val="28"/>
          <w:szCs w:val="28"/>
          <w:cs/>
        </w:rPr>
        <w:t xml:space="preserve">ค้นหาเอกสารได้จากประเภทของหนังสือ ค้นหาจากเลขทะเบียน ค้นหาจากชื่อเรื่องของเอกสาร ค้นหาจากวันที่ในหนังสือ </w:t>
      </w:r>
      <w:r w:rsidR="004A6E11" w:rsidRPr="00685984">
        <w:rPr>
          <w:rFonts w:ascii="TH Sarabun New" w:hAnsi="TH Sarabun New" w:cs="TH Sarabun New"/>
          <w:sz w:val="28"/>
          <w:szCs w:val="28"/>
          <w:cs/>
        </w:rPr>
        <w:t>และค้นหาจากผู้รับ</w:t>
      </w:r>
    </w:p>
    <w:p w:rsidR="00212340" w:rsidRPr="00685984" w:rsidRDefault="002E2B2B" w:rsidP="002E2B2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6. ดูรายละเอียดเอกสารแต่ละเอกสารได้จากทะเบียนหนังสือ</w:t>
      </w:r>
    </w:p>
    <w:p w:rsidR="001C294A" w:rsidRPr="00685984" w:rsidRDefault="001C294A" w:rsidP="002E2B2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7. ระบบสามารถแก้ไข และลบเอกสารได้ </w:t>
      </w:r>
    </w:p>
    <w:p w:rsidR="002E2B2B" w:rsidRPr="00685984" w:rsidRDefault="00212340" w:rsidP="002E2B2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</w:t>
      </w:r>
      <w:r w:rsidR="001C294A" w:rsidRPr="00685984">
        <w:rPr>
          <w:rFonts w:ascii="TH Sarabun New" w:hAnsi="TH Sarabun New" w:cs="TH Sarabun New"/>
          <w:sz w:val="28"/>
          <w:szCs w:val="28"/>
          <w:cs/>
        </w:rPr>
        <w:t xml:space="preserve">       8</w:t>
      </w:r>
      <w:r w:rsidRPr="00685984">
        <w:rPr>
          <w:rFonts w:ascii="TH Sarabun New" w:hAnsi="TH Sarabun New" w:cs="TH Sarabun New"/>
          <w:sz w:val="28"/>
          <w:szCs w:val="28"/>
          <w:cs/>
        </w:rPr>
        <w:t>. การอัพโหลดไฟล์เอกสารลงในระบบสามารถอัพได้มากกว่าหนึ่งไฟล์</w:t>
      </w:r>
      <w:r w:rsidR="002E2B2B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5A1B07" w:rsidRPr="00685984" w:rsidRDefault="001C294A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9. ในแต่ละกระบวนการเช่น ลงทะเบียนรับหนังสือ หรือการแก้ไขนั้นระบบจะทำการบันทึกกิจกรรมไว้ด้วยว่าใครเป็นคนบันทึกหรือแก้ไข เพื่อเวลาที่เกิดปัญหาจะได้สามารถย้อนดูได้ว่าใครเป็นผู้รับผิดชอบ</w:t>
      </w:r>
    </w:p>
    <w:p w:rsidR="00F60301" w:rsidRPr="00685984" w:rsidRDefault="005A1B07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10. เนื่องจากเอกสารมีวันหมดอายุ เมื่อครบกำหนดอายุของหนังสือนั้นระบบก็จะแจ้งเตือนเพื่อให้เจ้าหน้าที่สารบรรณได้ทราบ</w:t>
      </w:r>
    </w:p>
    <w:p w:rsidR="002434EB" w:rsidRPr="00685984" w:rsidRDefault="00F60301" w:rsidP="002434EB">
      <w:pPr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11. กรณีที่เป็นหนังสือเวียนระบบสามารถที่อำนวยความสะดวกให้กับผู้ใช้โดยตอนที่ส่งผู้ใช้สามารถเลือกผู้ที่ต้องการจะส่งถึงได้ในครั้งเดียว ไม่ต้องทำการส่งทีละคน</w:t>
      </w:r>
      <w:r w:rsidR="002434EB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8608E3" w:rsidRPr="00685984" w:rsidRDefault="006C5E20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12. กรณีหนังสือเวียนจะมีการแสดงสถานะว่าคนที่เราส่งหนังสือไปนั้นเปิดอ่านแล้ว หรือยังไม่เปิดอ่าน และผู้รับสามารถที่จะแสดงความคิดเห็นต่อหนังสือเรื่องนั้นได้เช่น รับทราบแล้ว เป็นต้น</w:t>
      </w:r>
    </w:p>
    <w:p w:rsidR="00603FD5" w:rsidRPr="00685984" w:rsidRDefault="008608E3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13. ผู้ใช้สามารถดูได้ว่ามีหนังสืออะไรส่งมาถึงเราบ้างได้ที่หน้ากล่องข้อความ โดยกล่องข้อความก็จะมีเมนู จดหมายติดดาว, จดหมายที่ส่งแล้ว, จดหมายร่าง และจดหมายขยะ</w:t>
      </w:r>
    </w:p>
    <w:p w:rsidR="009137A0" w:rsidRPr="00685984" w:rsidRDefault="00603FD5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>โดยประเภทของผู้ใช้งาน</w:t>
      </w:r>
      <w:r w:rsidR="00EA6306" w:rsidRPr="00685984">
        <w:rPr>
          <w:rFonts w:ascii="TH Sarabun New" w:hAnsi="TH Sarabun New" w:cs="TH Sarabun New"/>
          <w:sz w:val="28"/>
          <w:szCs w:val="28"/>
          <w:cs/>
        </w:rPr>
        <w:t xml:space="preserve"> และขอบเขตการใช้งานในระบบของแต่ละผู้ใช้</w:t>
      </w:r>
      <w:r w:rsidRPr="00685984">
        <w:rPr>
          <w:rFonts w:ascii="TH Sarabun New" w:hAnsi="TH Sarabun New" w:cs="TH Sarabun New"/>
          <w:sz w:val="28"/>
          <w:szCs w:val="28"/>
          <w:cs/>
        </w:rPr>
        <w:t>สามารถแบ่งได้ตาม 6.1.2 ไปจนถึง 6.1.4</w:t>
      </w:r>
      <w:r w:rsidR="006C5E20" w:rsidRPr="00685984">
        <w:rPr>
          <w:rFonts w:ascii="TH Sarabun New" w:hAnsi="TH Sarabun New" w:cs="TH Sarabun New"/>
          <w:sz w:val="28"/>
          <w:szCs w:val="28"/>
          <w:cs/>
        </w:rPr>
        <w:tab/>
      </w:r>
    </w:p>
    <w:p w:rsidR="00947F7E" w:rsidRPr="00685984" w:rsidRDefault="00CE1E49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 xml:space="preserve">            </w:t>
      </w:r>
      <w:r w:rsidRPr="00685984">
        <w:rPr>
          <w:rFonts w:ascii="TH Sarabun New" w:hAnsi="TH Sarabun New" w:cs="TH Sarabun New"/>
          <w:sz w:val="28"/>
          <w:szCs w:val="28"/>
        </w:rPr>
        <w:t>6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1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5946DB" w:rsidRPr="00685984">
        <w:rPr>
          <w:rFonts w:ascii="TH Sarabun New" w:hAnsi="TH Sarabun New" w:cs="TH Sarabun New"/>
          <w:sz w:val="28"/>
          <w:szCs w:val="28"/>
          <w:cs/>
        </w:rPr>
        <w:t>2</w:t>
      </w:r>
      <w:r w:rsidR="00D66C6B" w:rsidRPr="00685984">
        <w:rPr>
          <w:rFonts w:ascii="TH Sarabun New" w:hAnsi="TH Sarabun New" w:cs="TH Sarabun New"/>
          <w:sz w:val="28"/>
          <w:szCs w:val="28"/>
          <w:cs/>
        </w:rPr>
        <w:t xml:space="preserve"> สำหรับ</w:t>
      </w:r>
      <w:r w:rsidR="00EA74C2" w:rsidRPr="00685984">
        <w:rPr>
          <w:rFonts w:ascii="TH Sarabun New" w:hAnsi="TH Sarabun New" w:cs="TH Sarabun New"/>
          <w:sz w:val="28"/>
          <w:szCs w:val="28"/>
          <w:cs/>
        </w:rPr>
        <w:t>เจ้าหน้าที่สารบรรณภาควิชาวิทยาการคอมพิวเตอร์ คณะวิทยาศาสตร์ มหาวิทยาลัยขอนแก่น</w:t>
      </w:r>
    </w:p>
    <w:p w:rsidR="00897AFA" w:rsidRPr="00685984" w:rsidRDefault="007531B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</w:t>
      </w:r>
      <w:r w:rsidRPr="00685984">
        <w:rPr>
          <w:rFonts w:ascii="TH Sarabun New" w:hAnsi="TH Sarabun New" w:cs="TH Sarabun New"/>
          <w:sz w:val="28"/>
          <w:szCs w:val="28"/>
        </w:rPr>
        <w:t>1</w:t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เมื่อเข้าสู่ระบบ</w:t>
      </w:r>
      <w:r w:rsidR="00897AFA" w:rsidRPr="00685984">
        <w:rPr>
          <w:rFonts w:ascii="TH Sarabun New" w:hAnsi="TH Sarabun New" w:cs="TH Sarabun New"/>
          <w:sz w:val="28"/>
          <w:szCs w:val="28"/>
          <w:cs/>
        </w:rPr>
        <w:t>หน้าแรกจะแสดงให้เห็นจำนวนหนังสือราชการทั้งหมด หนังสือราชการที่รับเข้ามาทั้งหมด หนังสือที่ส่งออกทั้งหมด แจ้งเตือนเอกสารประจำวัน และหน้าข่าวของภาควิชาวิทยาการคอมพิวเตอร์ คณะวิทยาศาสตร์ มหาวิทยาลัยขอนแก่น</w:t>
      </w:r>
    </w:p>
    <w:p w:rsidR="007531BA" w:rsidRPr="00685984" w:rsidRDefault="00897AF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</w:t>
      </w:r>
      <w:r w:rsidRPr="00685984">
        <w:rPr>
          <w:rFonts w:ascii="TH Sarabun New" w:hAnsi="TH Sarabun New" w:cs="TH Sarabun New"/>
          <w:sz w:val="28"/>
          <w:szCs w:val="28"/>
        </w:rPr>
        <w:t>2</w:t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7531BA" w:rsidRPr="00685984">
        <w:rPr>
          <w:rFonts w:ascii="TH Sarabun New" w:hAnsi="TH Sarabun New" w:cs="TH Sarabun New"/>
          <w:sz w:val="28"/>
          <w:szCs w:val="28"/>
          <w:cs/>
        </w:rPr>
        <w:t>สามารถบันทึก</w:t>
      </w:r>
      <w:r w:rsidR="00B2784E" w:rsidRPr="00685984">
        <w:rPr>
          <w:rFonts w:ascii="TH Sarabun New" w:hAnsi="TH Sarabun New" w:cs="TH Sarabun New"/>
          <w:sz w:val="28"/>
          <w:szCs w:val="28"/>
          <w:cs/>
        </w:rPr>
        <w:t>ข้อมูลหนังสือราชการ ไฟล์เอกสารและส่งต่อให้กับบุคคลที่เกี่ยวข้อง</w:t>
      </w:r>
      <w:r w:rsidR="007531BA" w:rsidRPr="00685984">
        <w:rPr>
          <w:rFonts w:ascii="TH Sarabun New" w:hAnsi="TH Sarabun New" w:cs="TH Sarabun New"/>
          <w:sz w:val="28"/>
          <w:szCs w:val="28"/>
          <w:cs/>
        </w:rPr>
        <w:t xml:space="preserve">ได้ </w:t>
      </w:r>
    </w:p>
    <w:p w:rsidR="007531BA" w:rsidRPr="00685984" w:rsidRDefault="007531B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897AFA" w:rsidRPr="00685984">
        <w:rPr>
          <w:rFonts w:ascii="TH Sarabun New" w:hAnsi="TH Sarabun New" w:cs="TH Sarabun New"/>
          <w:sz w:val="28"/>
          <w:szCs w:val="28"/>
          <w:cs/>
        </w:rPr>
        <w:t xml:space="preserve">         3</w:t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สามารถดู</w:t>
      </w:r>
      <w:r w:rsidR="00F81912" w:rsidRPr="00685984">
        <w:rPr>
          <w:rFonts w:ascii="TH Sarabun New" w:hAnsi="TH Sarabun New" w:cs="TH Sarabun New"/>
          <w:sz w:val="28"/>
          <w:szCs w:val="28"/>
          <w:cs/>
        </w:rPr>
        <w:t>หนังสือทั้งหมดจาก</w:t>
      </w:r>
      <w:r w:rsidRPr="00685984">
        <w:rPr>
          <w:rFonts w:ascii="TH Sarabun New" w:hAnsi="TH Sarabun New" w:cs="TH Sarabun New"/>
          <w:sz w:val="28"/>
          <w:szCs w:val="28"/>
          <w:cs/>
        </w:rPr>
        <w:t>ทะเบียนหนังสือที่รับเข้ามา</w:t>
      </w:r>
      <w:r w:rsidR="004560D1" w:rsidRPr="00685984">
        <w:rPr>
          <w:rFonts w:ascii="TH Sarabun New" w:hAnsi="TH Sarabun New" w:cs="TH Sarabun New"/>
          <w:sz w:val="28"/>
          <w:szCs w:val="28"/>
          <w:cs/>
        </w:rPr>
        <w:t xml:space="preserve"> ส่งออก</w:t>
      </w:r>
      <w:r w:rsidR="00F81912" w:rsidRPr="00685984">
        <w:rPr>
          <w:rFonts w:ascii="TH Sarabun New" w:hAnsi="TH Sarabun New" w:cs="TH Sarabun New"/>
          <w:sz w:val="28"/>
          <w:szCs w:val="28"/>
          <w:cs/>
        </w:rPr>
        <w:t xml:space="preserve"> เวียนและ</w:t>
      </w:r>
      <w:r w:rsidR="004560D1" w:rsidRPr="00685984">
        <w:rPr>
          <w:rFonts w:ascii="TH Sarabun New" w:hAnsi="TH Sarabun New" w:cs="TH Sarabun New"/>
          <w:sz w:val="28"/>
          <w:szCs w:val="28"/>
          <w:cs/>
        </w:rPr>
        <w:t>ทำลาย</w:t>
      </w:r>
      <w:r w:rsidRPr="00685984">
        <w:rPr>
          <w:rFonts w:ascii="TH Sarabun New" w:hAnsi="TH Sarabun New" w:cs="TH Sarabun New"/>
          <w:sz w:val="28"/>
          <w:szCs w:val="28"/>
          <w:cs/>
        </w:rPr>
        <w:t>ได้</w:t>
      </w:r>
      <w:r w:rsidR="00142BFB" w:rsidRPr="00685984">
        <w:rPr>
          <w:rFonts w:ascii="TH Sarabun New" w:hAnsi="TH Sarabun New" w:cs="TH Sarabun New"/>
          <w:sz w:val="28"/>
          <w:szCs w:val="28"/>
          <w:cs/>
        </w:rPr>
        <w:t>สามารถดู</w:t>
      </w:r>
      <w:r w:rsidR="00B32F55" w:rsidRPr="00685984">
        <w:rPr>
          <w:rFonts w:ascii="TH Sarabun New" w:hAnsi="TH Sarabun New" w:cs="TH Sarabun New"/>
          <w:sz w:val="28"/>
          <w:szCs w:val="28"/>
          <w:cs/>
        </w:rPr>
        <w:t>รายละเอียดเอกสารราชการแต่ละฉบับ</w:t>
      </w:r>
      <w:r w:rsidR="00142BFB" w:rsidRPr="00685984">
        <w:rPr>
          <w:rFonts w:ascii="TH Sarabun New" w:hAnsi="TH Sarabun New" w:cs="TH Sarabun New"/>
          <w:sz w:val="28"/>
          <w:szCs w:val="28"/>
          <w:cs/>
        </w:rPr>
        <w:t xml:space="preserve"> แก้ไข และลบได้</w:t>
      </w:r>
    </w:p>
    <w:p w:rsidR="007531BA" w:rsidRPr="00685984" w:rsidRDefault="007531B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 xml:space="preserve">         </w:t>
      </w:r>
      <w:r w:rsidR="00897AFA" w:rsidRPr="00685984">
        <w:rPr>
          <w:rFonts w:ascii="TH Sarabun New" w:hAnsi="TH Sarabun New" w:cs="TH Sarabun New"/>
          <w:sz w:val="28"/>
          <w:szCs w:val="28"/>
          <w:cs/>
        </w:rPr>
        <w:t>4</w:t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F81912" w:rsidRPr="00685984">
        <w:rPr>
          <w:rFonts w:ascii="TH Sarabun New" w:hAnsi="TH Sarabun New" w:cs="TH Sarabun New"/>
          <w:sz w:val="28"/>
          <w:szCs w:val="28"/>
          <w:cs/>
        </w:rPr>
        <w:t>สามารถค้นหาหนังสือราชการทั้งหมดได้จาก ประเภท ชื่อเรื่อง เลขทะเบียนและช่วงระยะเวลาที่ต้องการได้</w:t>
      </w:r>
    </w:p>
    <w:p w:rsidR="00F81912" w:rsidRPr="00685984" w:rsidRDefault="00F81912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 </w:t>
      </w:r>
      <w:r w:rsidR="00897AFA" w:rsidRPr="00685984">
        <w:rPr>
          <w:rFonts w:ascii="TH Sarabun New" w:hAnsi="TH Sarabun New" w:cs="TH Sarabun New"/>
          <w:sz w:val="28"/>
          <w:szCs w:val="28"/>
          <w:cs/>
        </w:rPr>
        <w:t>5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สามารถทำการออกรายงานได้โดยเลือกประเภทของหนังสือราชการที่ต้องการ</w:t>
      </w:r>
      <w:r w:rsidR="0062428E" w:rsidRPr="00685984">
        <w:rPr>
          <w:rFonts w:ascii="TH Sarabun New" w:hAnsi="TH Sarabun New" w:cs="TH Sarabun New"/>
          <w:sz w:val="28"/>
          <w:szCs w:val="28"/>
          <w:cs/>
        </w:rPr>
        <w:t xml:space="preserve"> รูปแบบไฟล</w:t>
      </w:r>
      <w:r w:rsidR="005A58E1" w:rsidRPr="00685984">
        <w:rPr>
          <w:rFonts w:ascii="TH Sarabun New" w:hAnsi="TH Sarabun New" w:cs="TH Sarabun New"/>
          <w:sz w:val="28"/>
          <w:szCs w:val="28"/>
          <w:cs/>
        </w:rPr>
        <w:t>์ระหว่าง</w:t>
      </w:r>
      <w:r w:rsidR="005A58E1" w:rsidRPr="00685984">
        <w:rPr>
          <w:rFonts w:ascii="TH Sarabun New" w:hAnsi="TH Sarabun New" w:cs="TH Sarabun New"/>
          <w:sz w:val="28"/>
          <w:szCs w:val="28"/>
        </w:rPr>
        <w:t xml:space="preserve"> Excel </w:t>
      </w:r>
      <w:r w:rsidR="005A58E1" w:rsidRPr="00685984">
        <w:rPr>
          <w:rFonts w:ascii="TH Sarabun New" w:hAnsi="TH Sarabun New" w:cs="TH Sarabun New"/>
          <w:sz w:val="28"/>
          <w:szCs w:val="28"/>
          <w:cs/>
        </w:rPr>
        <w:t xml:space="preserve">หรือ </w:t>
      </w:r>
      <w:r w:rsidR="005A58E1" w:rsidRPr="00685984">
        <w:rPr>
          <w:rFonts w:ascii="TH Sarabun New" w:hAnsi="TH Sarabun New" w:cs="TH Sarabun New"/>
          <w:sz w:val="28"/>
          <w:szCs w:val="28"/>
        </w:rPr>
        <w:t xml:space="preserve">PDF </w:t>
      </w:r>
      <w:r w:rsidRPr="00685984">
        <w:rPr>
          <w:rFonts w:ascii="TH Sarabun New" w:hAnsi="TH Sarabun New" w:cs="TH Sarabun New"/>
          <w:sz w:val="28"/>
          <w:szCs w:val="28"/>
          <w:cs/>
        </w:rPr>
        <w:t>และช่วงระยะเวลา</w:t>
      </w:r>
    </w:p>
    <w:p w:rsidR="00F81912" w:rsidRPr="00685984" w:rsidRDefault="00F81912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 xml:space="preserve">         </w:t>
      </w:r>
      <w:r w:rsidR="00897AFA" w:rsidRPr="00685984">
        <w:rPr>
          <w:rFonts w:ascii="TH Sarabun New" w:hAnsi="TH Sarabun New" w:cs="TH Sarabun New"/>
          <w:sz w:val="28"/>
          <w:szCs w:val="28"/>
          <w:cs/>
        </w:rPr>
        <w:t>6</w:t>
      </w:r>
      <w:r w:rsidR="000823C2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สามารถดูกล่องข้อความเมื่อมีการโต้ตอบกลับมาจากบุคลากรทั่วไปได้</w:t>
      </w:r>
      <w:r w:rsidR="003C5F98" w:rsidRPr="00685984">
        <w:rPr>
          <w:rFonts w:ascii="TH Sarabun New" w:hAnsi="TH Sarabun New" w:cs="TH Sarabun New"/>
          <w:sz w:val="28"/>
          <w:szCs w:val="28"/>
          <w:cs/>
        </w:rPr>
        <w:t xml:space="preserve"> ดาวน์โหลดเอกสารตอบกลับ และดูรายละเอียดของจดหมายได้</w:t>
      </w:r>
    </w:p>
    <w:p w:rsidR="0053088A" w:rsidRPr="00685984" w:rsidRDefault="0053088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    </w:t>
      </w:r>
      <w:r w:rsidRPr="00685984">
        <w:rPr>
          <w:rFonts w:ascii="TH Sarabun New" w:hAnsi="TH Sarabun New" w:cs="TH Sarabun New"/>
          <w:sz w:val="28"/>
          <w:szCs w:val="28"/>
        </w:rPr>
        <w:t>6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1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A31385" w:rsidRPr="00685984">
        <w:rPr>
          <w:rFonts w:ascii="TH Sarabun New" w:hAnsi="TH Sarabun New" w:cs="TH Sarabun New"/>
          <w:sz w:val="28"/>
          <w:szCs w:val="28"/>
          <w:cs/>
        </w:rPr>
        <w:t>3</w:t>
      </w:r>
      <w:r w:rsidR="008A58D0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D01398" w:rsidRPr="00685984">
        <w:rPr>
          <w:rFonts w:ascii="TH Sarabun New" w:hAnsi="TH Sarabun New" w:cs="TH Sarabun New"/>
          <w:sz w:val="28"/>
          <w:szCs w:val="28"/>
          <w:cs/>
        </w:rPr>
        <w:t>สำหรับ</w:t>
      </w:r>
      <w:r w:rsidR="001D400C" w:rsidRPr="00685984">
        <w:rPr>
          <w:rFonts w:ascii="TH Sarabun New" w:hAnsi="TH Sarabun New" w:cs="TH Sarabun New"/>
          <w:sz w:val="28"/>
          <w:szCs w:val="28"/>
          <w:cs/>
        </w:rPr>
        <w:t>บุคลากรทั่วไปที่ไม่ใช่เจ้าหน้าที่สารบรรณ</w:t>
      </w:r>
      <w:r w:rsidR="002B3A27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1D400C" w:rsidRPr="00685984">
        <w:rPr>
          <w:rFonts w:ascii="TH Sarabun New" w:hAnsi="TH Sarabun New" w:cs="TH Sarabun New"/>
          <w:sz w:val="28"/>
          <w:szCs w:val="28"/>
          <w:cs/>
        </w:rPr>
        <w:t>ภาควิชาวิทยาการคอมพิวเตอร์ คณะวิทยาศาสตร์ มหาวิทยาลัยขอนแก่น</w:t>
      </w:r>
    </w:p>
    <w:p w:rsidR="0053088A" w:rsidRPr="00685984" w:rsidRDefault="00A31385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1.</w:t>
      </w:r>
      <w:r w:rsidR="0053088A" w:rsidRPr="00685984">
        <w:rPr>
          <w:rFonts w:ascii="TH Sarabun New" w:hAnsi="TH Sarabun New" w:cs="TH Sarabun New"/>
          <w:sz w:val="28"/>
          <w:szCs w:val="28"/>
          <w:cs/>
        </w:rPr>
        <w:t xml:space="preserve"> เมื่อเข้าสู่ระบบหน้าแรกจะแสดงให้เห็นจำนวนหนังสือราชการทั้งหมด หนังสือราชการที่รับเข้ามาทั้งหมด หนังสือที่ส่งออกทั้งหมด แจ้งเตือนเอกสารประจำวัน และหน้าข่าวของภาควิชาวิทยาการคอมพิวเตอร์ คณะวิทยาศาสตร์ มหาวิทยาลัยขอนแก่น</w:t>
      </w:r>
    </w:p>
    <w:p w:rsidR="001D400C" w:rsidRPr="00685984" w:rsidRDefault="0053088A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</w:t>
      </w:r>
      <w:r w:rsidR="004C0AA5" w:rsidRPr="00685984">
        <w:rPr>
          <w:rFonts w:ascii="TH Sarabun New" w:hAnsi="TH Sarabun New" w:cs="TH Sarabun New"/>
          <w:sz w:val="28"/>
          <w:szCs w:val="28"/>
          <w:cs/>
        </w:rPr>
        <w:t>2</w:t>
      </w:r>
      <w:r w:rsidR="00A31385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4C0AA5" w:rsidRPr="00685984">
        <w:rPr>
          <w:rFonts w:ascii="TH Sarabun New" w:hAnsi="TH Sarabun New" w:cs="TH Sarabun New"/>
          <w:sz w:val="28"/>
          <w:szCs w:val="28"/>
          <w:cs/>
        </w:rPr>
        <w:t xml:space="preserve"> สามารถ</w:t>
      </w:r>
      <w:r w:rsidR="00527FB7" w:rsidRPr="00685984">
        <w:rPr>
          <w:rFonts w:ascii="TH Sarabun New" w:hAnsi="TH Sarabun New" w:cs="TH Sarabun New"/>
          <w:sz w:val="28"/>
          <w:szCs w:val="28"/>
          <w:cs/>
        </w:rPr>
        <w:t>ดูจดหมายในกล่องข้อความได้ จะมีแจ้งเตือนสีแดงบอกจำนวนจดหมายที่รับเข้ามา สามารถดูรายละเอียดภายในจดหมายได้ ดาวน์โหลดเอกสารและตอบกลับได้</w:t>
      </w:r>
    </w:p>
    <w:p w:rsidR="006F3D19" w:rsidRPr="00685984" w:rsidRDefault="00E118C8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>6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1</w:t>
      </w:r>
      <w:r w:rsidRPr="00685984">
        <w:rPr>
          <w:rFonts w:ascii="TH Sarabun New" w:hAnsi="TH Sarabun New" w:cs="TH Sarabun New"/>
          <w:sz w:val="28"/>
          <w:szCs w:val="28"/>
          <w:cs/>
        </w:rPr>
        <w:t>.4 สำหรับผู้บริหาร หรือหัวหน้าหน่วยงาน ภาควิชาวิทยาการคอมพิวเตอร์ คณะวิทยาศาสตร์ มหาวิทยาลัยขอนแก่น</w:t>
      </w:r>
    </w:p>
    <w:p w:rsidR="00E118C8" w:rsidRPr="00685984" w:rsidRDefault="00E118C8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 1. เมื่อเข้าสู่ระบบหน้าแรกจะแสดงให้เห็นจำนวนหนังสือราชการทั้งหมด หนังสือราชการที่รับเข้ามาทั้งหมด หนังสือที่ส่งออกทั้งหมด แจ้งเตือนเอกสารประจำวัน และหน้าข่าวของภาควิชาวิทยาการคอมพิวเตอร์ คณะวิทยาศาสตร์ มหาวิทยาลัยขอนแก่น</w:t>
      </w:r>
    </w:p>
    <w:p w:rsidR="00E118C8" w:rsidRPr="00685984" w:rsidRDefault="00E118C8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2. ผู้บริหาร หรือหัวหน้าหน่วยงานสามารถที่จะพิจารณาอนุมัติ หรือไม่อนุมัติให้ดำเนินการหนังสือเรื่องนั้นได้</w:t>
      </w:r>
    </w:p>
    <w:p w:rsidR="00442C34" w:rsidRPr="00685984" w:rsidRDefault="009511BF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</w:t>
      </w:r>
      <w:r w:rsidR="00442C34" w:rsidRPr="00685984">
        <w:rPr>
          <w:rFonts w:ascii="TH Sarabun New" w:hAnsi="TH Sarabun New" w:cs="TH Sarabun New"/>
          <w:sz w:val="28"/>
          <w:szCs w:val="28"/>
        </w:rPr>
        <w:t>6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5F0214" w:rsidRPr="00685984">
        <w:rPr>
          <w:rFonts w:ascii="TH Sarabun New" w:hAnsi="TH Sarabun New" w:cs="TH Sarabun New"/>
          <w:sz w:val="28"/>
          <w:szCs w:val="28"/>
        </w:rPr>
        <w:t xml:space="preserve">2 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ข้อจำกัด</w:t>
      </w:r>
      <w:r w:rsidR="00947F7E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947F7E" w:rsidRPr="00685984" w:rsidRDefault="00BE7C1B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="00442C34" w:rsidRPr="00685984">
        <w:rPr>
          <w:rFonts w:ascii="TH Sarabun New" w:hAnsi="TH Sarabun New" w:cs="TH Sarabun New"/>
          <w:sz w:val="28"/>
          <w:szCs w:val="28"/>
        </w:rPr>
        <w:t>6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442C34" w:rsidRPr="00685984">
        <w:rPr>
          <w:rFonts w:ascii="TH Sarabun New" w:hAnsi="TH Sarabun New" w:cs="TH Sarabun New"/>
          <w:sz w:val="28"/>
          <w:szCs w:val="28"/>
        </w:rPr>
        <w:t>2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442C34" w:rsidRPr="00685984">
        <w:rPr>
          <w:rFonts w:ascii="TH Sarabun New" w:hAnsi="TH Sarabun New" w:cs="TH Sarabun New"/>
          <w:sz w:val="28"/>
          <w:szCs w:val="28"/>
        </w:rPr>
        <w:t xml:space="preserve">1 </w:t>
      </w:r>
      <w:r w:rsidR="00947F7E" w:rsidRPr="00685984">
        <w:rPr>
          <w:rFonts w:ascii="TH Sarabun New" w:hAnsi="TH Sarabun New" w:cs="TH Sarabun New"/>
          <w:sz w:val="28"/>
          <w:szCs w:val="28"/>
          <w:cs/>
        </w:rPr>
        <w:t>เว็บแอปพลิเคชันที่สามารถใช้ได้กับเจ้าหน้าที่สารบรรณาภาควิชา และบุคลากร</w:t>
      </w:r>
      <w:r w:rsidR="00E466DB" w:rsidRPr="00685984">
        <w:rPr>
          <w:rFonts w:ascii="TH Sarabun New" w:hAnsi="TH Sarabun New" w:cs="TH Sarabun New"/>
          <w:sz w:val="28"/>
          <w:szCs w:val="28"/>
          <w:cs/>
        </w:rPr>
        <w:t>ในคณะวิทยาศาสตร์ สาขาวิทยาการคอมพิวเตอร์</w:t>
      </w:r>
      <w:r w:rsidR="00A912B2" w:rsidRPr="00685984">
        <w:rPr>
          <w:rFonts w:ascii="TH Sarabun New" w:hAnsi="TH Sarabun New" w:cs="TH Sarabun New"/>
          <w:sz w:val="28"/>
          <w:szCs w:val="28"/>
          <w:cs/>
        </w:rPr>
        <w:t xml:space="preserve"> มหาวิทยาลัยขอนแก่น</w:t>
      </w:r>
    </w:p>
    <w:p w:rsidR="00947F7E" w:rsidRPr="00685984" w:rsidRDefault="00BE7C1B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</w:t>
      </w:r>
      <w:r w:rsidR="00947F7E"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442C34" w:rsidRPr="00685984">
        <w:rPr>
          <w:rFonts w:ascii="TH Sarabun New" w:hAnsi="TH Sarabun New" w:cs="TH Sarabun New"/>
          <w:sz w:val="28"/>
          <w:szCs w:val="28"/>
        </w:rPr>
        <w:t>6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442C34" w:rsidRPr="00685984">
        <w:rPr>
          <w:rFonts w:ascii="TH Sarabun New" w:hAnsi="TH Sarabun New" w:cs="TH Sarabun New"/>
          <w:sz w:val="28"/>
          <w:szCs w:val="28"/>
        </w:rPr>
        <w:t>2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="00442C34" w:rsidRPr="00685984">
        <w:rPr>
          <w:rFonts w:ascii="TH Sarabun New" w:hAnsi="TH Sarabun New" w:cs="TH Sarabun New"/>
          <w:sz w:val="28"/>
          <w:szCs w:val="28"/>
        </w:rPr>
        <w:t>2</w:t>
      </w:r>
      <w:r w:rsidR="006E051F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947F7E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พัฒนาระบบสารบรรณภาควิชาวิทยาการคอมพิวเตอร์ด้วยหลักการทำงานของ</w:t>
      </w:r>
      <w:r w:rsidR="00FF7634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 xml:space="preserve"> </w:t>
      </w:r>
      <w:r w:rsidR="00FF7634" w:rsidRPr="00685984">
        <w:rPr>
          <w:rFonts w:ascii="TH Sarabun New" w:eastAsia="TH Sarabun New" w:hAnsi="TH Sarabun New" w:cs="TH Sarabun New"/>
          <w:sz w:val="28"/>
          <w:szCs w:val="28"/>
          <w:highlight w:val="white"/>
        </w:rPr>
        <w:t>PHP</w:t>
      </w:r>
      <w:r w:rsidR="00947F7E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 xml:space="preserve"> </w:t>
      </w:r>
      <w:r w:rsidR="00116EDB" w:rsidRPr="00685984">
        <w:rPr>
          <w:rFonts w:ascii="TH Sarabun New" w:eastAsia="TH Sarabun New" w:hAnsi="TH Sarabun New" w:cs="TH Sarabun New"/>
          <w:bCs/>
          <w:sz w:val="28"/>
          <w:szCs w:val="28"/>
        </w:rPr>
        <w:t>Yii</w:t>
      </w:r>
      <w:r w:rsidR="005F79CF" w:rsidRPr="00685984">
        <w:rPr>
          <w:rFonts w:ascii="TH Sarabun New" w:eastAsia="TH Sarabun New" w:hAnsi="TH Sarabun New" w:cs="TH Sarabun New"/>
          <w:bCs/>
          <w:sz w:val="28"/>
          <w:szCs w:val="28"/>
        </w:rPr>
        <w:t>2</w:t>
      </w:r>
      <w:r w:rsidR="00116EDB" w:rsidRPr="00685984">
        <w:rPr>
          <w:rFonts w:ascii="TH Sarabun New" w:eastAsia="TH Sarabun New" w:hAnsi="TH Sarabun New" w:cs="TH Sarabun New"/>
          <w:bCs/>
          <w:sz w:val="28"/>
          <w:szCs w:val="28"/>
        </w:rPr>
        <w:t xml:space="preserve"> fram</w:t>
      </w:r>
      <w:r w:rsidR="0003351E" w:rsidRPr="00685984">
        <w:rPr>
          <w:rFonts w:ascii="TH Sarabun New" w:eastAsia="TH Sarabun New" w:hAnsi="TH Sarabun New" w:cs="TH Sarabun New"/>
          <w:bCs/>
          <w:sz w:val="28"/>
          <w:szCs w:val="28"/>
        </w:rPr>
        <w:t>e</w:t>
      </w:r>
      <w:r w:rsidR="00116EDB" w:rsidRPr="00685984">
        <w:rPr>
          <w:rFonts w:ascii="TH Sarabun New" w:eastAsia="TH Sarabun New" w:hAnsi="TH Sarabun New" w:cs="TH Sarabun New"/>
          <w:bCs/>
          <w:sz w:val="28"/>
          <w:szCs w:val="28"/>
        </w:rPr>
        <w:t>work</w:t>
      </w:r>
    </w:p>
    <w:p w:rsidR="00EB33FC" w:rsidRDefault="00C4609E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="00C62912" w:rsidRPr="00685984">
        <w:rPr>
          <w:rFonts w:ascii="TH Sarabun New" w:hAnsi="TH Sarabun New" w:cs="TH Sarabun New"/>
          <w:sz w:val="28"/>
          <w:szCs w:val="28"/>
          <w:cs/>
        </w:rPr>
        <w:t>6.2.3  ไม่ได้จัดทำให้อยู่ในรูปแบบแอปพลิเคชัน</w:t>
      </w:r>
      <w:r w:rsidR="007A62AA" w:rsidRPr="00685984">
        <w:rPr>
          <w:rFonts w:ascii="TH Sarabun New" w:hAnsi="TH Sarabun New" w:cs="TH Sarabun New"/>
          <w:sz w:val="28"/>
          <w:szCs w:val="28"/>
          <w:cs/>
        </w:rPr>
        <w:t xml:space="preserve"> แต่จัดทำเป็นเว็บแอปพลิเคชัน</w:t>
      </w:r>
    </w:p>
    <w:p w:rsidR="008E6541" w:rsidRPr="00685984" w:rsidRDefault="008E6541" w:rsidP="00FC0745">
      <w:pPr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>
        <w:rPr>
          <w:rFonts w:ascii="TH Sarabun New" w:hAnsi="TH Sarabun New" w:cs="TH Sarabun New" w:hint="cs"/>
          <w:sz w:val="28"/>
          <w:szCs w:val="28"/>
          <w:cs/>
        </w:rPr>
        <w:t>6.2.4  เว็บแอปพลิเคชันไม่สามารถสร้างเอกสารได้</w:t>
      </w:r>
    </w:p>
    <w:p w:rsidR="00B94393" w:rsidRPr="00685984" w:rsidRDefault="00DE7D88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</w:t>
      </w:r>
      <w:r w:rsidR="00B94393" w:rsidRPr="00685984">
        <w:rPr>
          <w:rFonts w:ascii="TH Sarabun New" w:hAnsi="TH Sarabun New" w:cs="TH Sarabun New"/>
          <w:sz w:val="28"/>
          <w:szCs w:val="28"/>
          <w:cs/>
        </w:rPr>
        <w:t>6.3 ตัวอย่างต้นแบบของแอปพลิเคชัน</w:t>
      </w:r>
    </w:p>
    <w:p w:rsidR="002F1271" w:rsidRPr="00685984" w:rsidRDefault="00DE7D88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</w:t>
      </w:r>
      <w:r w:rsidRPr="00685984">
        <w:rPr>
          <w:rFonts w:ascii="TH Sarabun New" w:hAnsi="TH Sarabun New" w:cs="TH Sarabun New"/>
          <w:sz w:val="28"/>
          <w:szCs w:val="28"/>
        </w:rPr>
        <w:t>6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3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 xml:space="preserve">1 </w:t>
      </w:r>
      <w:r w:rsidR="002C6861" w:rsidRPr="00685984">
        <w:rPr>
          <w:rFonts w:ascii="TH Sarabun New" w:hAnsi="TH Sarabun New" w:cs="TH Sarabun New"/>
          <w:sz w:val="28"/>
          <w:szCs w:val="28"/>
          <w:cs/>
        </w:rPr>
        <w:t>ฝั่งเจ้าหน้าที่สารบรรณภาควิชาวิทยาการคอมพิวเตอร์ คณะวิทยาศาสตร์ มหาวิทยาลัยขอนแก่น</w:t>
      </w:r>
    </w:p>
    <w:p w:rsidR="00954C1A" w:rsidRPr="00685984" w:rsidRDefault="002F1271" w:rsidP="00FC0745">
      <w:pPr>
        <w:tabs>
          <w:tab w:val="left" w:pos="426"/>
        </w:tabs>
        <w:contextualSpacing/>
        <w:jc w:val="thaiDistribute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6.3.1.1</w:t>
      </w:r>
      <w:r w:rsidR="009F1F51" w:rsidRPr="00685984">
        <w:rPr>
          <w:rFonts w:ascii="TH Sarabun New" w:hAnsi="TH Sarabun New" w:cs="TH Sarabun New"/>
          <w:sz w:val="28"/>
          <w:szCs w:val="28"/>
          <w:cs/>
        </w:rPr>
        <w:t xml:space="preserve"> เมื่อ</w:t>
      </w:r>
      <w:r w:rsidR="006236CE" w:rsidRPr="00685984">
        <w:rPr>
          <w:rFonts w:ascii="TH Sarabun New" w:hAnsi="TH Sarabun New" w:cs="TH Sarabun New"/>
          <w:sz w:val="28"/>
          <w:szCs w:val="28"/>
          <w:cs/>
        </w:rPr>
        <w:t>เจ้าหน้าที่สารบรรณ</w:t>
      </w:r>
      <w:r w:rsidR="00954C1A" w:rsidRPr="00685984">
        <w:rPr>
          <w:rFonts w:ascii="TH Sarabun New" w:hAnsi="TH Sarabun New" w:cs="TH Sarabun New"/>
          <w:sz w:val="28"/>
          <w:szCs w:val="28"/>
          <w:cs/>
        </w:rPr>
        <w:t>เข้าสู่ระบบแล้วจะเข้าสู่หน้าแรกที่มีส่วนประกอบ</w:t>
      </w:r>
      <w:r w:rsidR="00263388" w:rsidRPr="00685984">
        <w:rPr>
          <w:rFonts w:ascii="TH Sarabun New" w:hAnsi="TH Sarabun New" w:cs="TH Sarabun New"/>
          <w:sz w:val="28"/>
          <w:szCs w:val="28"/>
        </w:rPr>
        <w:t xml:space="preserve"> 3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 xml:space="preserve"> ส่วน </w:t>
      </w:r>
      <w:r w:rsidR="00954C1A" w:rsidRPr="00685984">
        <w:rPr>
          <w:rFonts w:ascii="TH Sarabun New" w:hAnsi="TH Sarabun New" w:cs="TH Sarabun New"/>
          <w:sz w:val="28"/>
          <w:szCs w:val="28"/>
          <w:cs/>
        </w:rPr>
        <w:t xml:space="preserve">คือ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 xml:space="preserve">ส่วนที่ </w:t>
      </w:r>
      <w:r w:rsidR="00263388" w:rsidRPr="00685984">
        <w:rPr>
          <w:rFonts w:ascii="TH Sarabun New" w:hAnsi="TH Sarabun New" w:cs="TH Sarabun New"/>
          <w:sz w:val="28"/>
          <w:szCs w:val="28"/>
        </w:rPr>
        <w:t xml:space="preserve">1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>แสดง</w:t>
      </w:r>
      <w:r w:rsidR="00943888" w:rsidRPr="00685984">
        <w:rPr>
          <w:rFonts w:ascii="TH Sarabun New" w:hAnsi="TH Sarabun New" w:cs="TH Sarabun New"/>
          <w:sz w:val="28"/>
          <w:szCs w:val="28"/>
          <w:cs/>
        </w:rPr>
        <w:t>จำนวน</w:t>
      </w:r>
      <w:r w:rsidR="00954C1A" w:rsidRPr="00685984">
        <w:rPr>
          <w:rFonts w:ascii="TH Sarabun New" w:hAnsi="TH Sarabun New" w:cs="TH Sarabun New"/>
          <w:sz w:val="28"/>
          <w:szCs w:val="28"/>
          <w:cs/>
        </w:rPr>
        <w:t xml:space="preserve">รายการหนังสือราชการทั้งหมดที่มี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>จำนวน</w:t>
      </w:r>
      <w:r w:rsidR="00954C1A" w:rsidRPr="00685984">
        <w:rPr>
          <w:rFonts w:ascii="TH Sarabun New" w:hAnsi="TH Sarabun New" w:cs="TH Sarabun New"/>
          <w:sz w:val="28"/>
          <w:szCs w:val="28"/>
          <w:cs/>
        </w:rPr>
        <w:t>หนังสือราชการที่รับเข้ามา</w:t>
      </w:r>
      <w:r w:rsidR="00943888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>จำนวน</w:t>
      </w:r>
      <w:r w:rsidR="00954C1A" w:rsidRPr="00685984">
        <w:rPr>
          <w:rFonts w:ascii="TH Sarabun New" w:hAnsi="TH Sarabun New" w:cs="TH Sarabun New"/>
          <w:sz w:val="28"/>
          <w:szCs w:val="28"/>
          <w:cs/>
        </w:rPr>
        <w:t>หนังสือราชการที่ถูกส่งออกไป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 xml:space="preserve"> ส่วนที่ </w:t>
      </w:r>
      <w:r w:rsidR="00263388" w:rsidRPr="00685984">
        <w:rPr>
          <w:rFonts w:ascii="TH Sarabun New" w:hAnsi="TH Sarabun New" w:cs="TH Sarabun New"/>
          <w:sz w:val="28"/>
          <w:szCs w:val="28"/>
        </w:rPr>
        <w:t xml:space="preserve">2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 xml:space="preserve">แสดงหนังสือราชการประจำวันที่มีการส่งและรับโดยจะปรับให้เป็นปัจจุบันเสมอ ส่วนที่ </w:t>
      </w:r>
      <w:r w:rsidR="00263388" w:rsidRPr="00685984">
        <w:rPr>
          <w:rFonts w:ascii="TH Sarabun New" w:hAnsi="TH Sarabun New" w:cs="TH Sarabun New"/>
          <w:sz w:val="28"/>
          <w:szCs w:val="28"/>
        </w:rPr>
        <w:t xml:space="preserve">3 </w:t>
      </w:r>
      <w:r w:rsidR="00263388" w:rsidRPr="00685984">
        <w:rPr>
          <w:rFonts w:ascii="TH Sarabun New" w:hAnsi="TH Sarabun New" w:cs="TH Sarabun New"/>
          <w:sz w:val="28"/>
          <w:szCs w:val="28"/>
          <w:cs/>
        </w:rPr>
        <w:t>เป็นหน้าที่จะแสดงข่าวสารของภาควิชาวิทยาการคอมพิวเตอร์ คณะวิทยาศาสตร์ มหาวิทยาลัยขอนแก่น</w:t>
      </w:r>
    </w:p>
    <w:p w:rsidR="00954C1A" w:rsidRPr="00685984" w:rsidRDefault="00954C1A" w:rsidP="00B94393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954C1A" w:rsidRPr="00685984" w:rsidRDefault="00954C1A" w:rsidP="00B94393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7A7CB1E4" wp14:editId="1CC17543">
            <wp:extent cx="5274310" cy="2291715"/>
            <wp:effectExtent l="0" t="0" r="2540" b="0"/>
            <wp:docPr id="2" name="รูปภาพ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91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3D19" w:rsidRPr="00685984" w:rsidRDefault="006F3D19" w:rsidP="00B94393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954C1A" w:rsidRPr="00685984" w:rsidRDefault="00954C1A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096795" w:rsidRPr="00685984">
        <w:rPr>
          <w:rFonts w:ascii="TH Sarabun New" w:hAnsi="TH Sarabun New" w:cs="TH Sarabun New"/>
          <w:b/>
          <w:bCs/>
          <w:sz w:val="28"/>
          <w:szCs w:val="28"/>
          <w:cs/>
        </w:rPr>
        <w:t>42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แรกของฝั่งบุคลากรทั่วไป </w:t>
      </w:r>
    </w:p>
    <w:p w:rsidR="00954C1A" w:rsidRPr="00685984" w:rsidRDefault="00954C1A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78496D" w:rsidRPr="00685984" w:rsidRDefault="0078496D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6.3.1.2 </w:t>
      </w:r>
      <w:r w:rsidR="00931544" w:rsidRPr="00685984">
        <w:rPr>
          <w:rFonts w:ascii="TH Sarabun New" w:hAnsi="TH Sarabun New" w:cs="TH Sarabun New"/>
          <w:sz w:val="28"/>
          <w:szCs w:val="28"/>
          <w:cs/>
        </w:rPr>
        <w:t>เมื่อเจ้าหน้าที่สารบรรณรับเอกสารราชการเข้ามา</w:t>
      </w:r>
      <w:r w:rsidR="00566F83" w:rsidRPr="00685984">
        <w:rPr>
          <w:rFonts w:ascii="TH Sarabun New" w:hAnsi="TH Sarabun New" w:cs="TH Sarabun New"/>
          <w:sz w:val="28"/>
          <w:szCs w:val="28"/>
          <w:cs/>
        </w:rPr>
        <w:t xml:space="preserve">แล้ว </w:t>
      </w:r>
      <w:r w:rsidR="00931544" w:rsidRPr="00685984">
        <w:rPr>
          <w:rFonts w:ascii="TH Sarabun New" w:hAnsi="TH Sarabun New" w:cs="TH Sarabun New"/>
          <w:sz w:val="28"/>
          <w:szCs w:val="28"/>
          <w:cs/>
        </w:rPr>
        <w:t>จะเข้าไปที่เมนูหนังสือรับและเลือก</w:t>
      </w:r>
      <w:r w:rsidR="005E66DC" w:rsidRPr="00685984">
        <w:rPr>
          <w:rFonts w:ascii="TH Sarabun New" w:hAnsi="TH Sarabun New" w:cs="TH Sarabun New"/>
          <w:sz w:val="28"/>
          <w:szCs w:val="28"/>
          <w:cs/>
        </w:rPr>
        <w:t xml:space="preserve">เมนูย่อยเป็นลงทะเบียนหนังสือรับ </w:t>
      </w:r>
      <w:r w:rsidR="00723ACB" w:rsidRPr="00685984">
        <w:rPr>
          <w:rFonts w:ascii="TH Sarabun New" w:hAnsi="TH Sarabun New" w:cs="TH Sarabun New"/>
          <w:sz w:val="28"/>
          <w:szCs w:val="28"/>
          <w:cs/>
        </w:rPr>
        <w:t>จะปรากฏหน้าให้กรอกรายละเอียดเกี่ยวกับเอกสารราชการทั้งหมดเมื่อกรอกเสร็จแล้วจึงกดปุ่มถัดไปจะเป็นขั้นตอนการอัพโหลดไฟล์โดยกดปุ่มเพิ่มไฟล์และทำการเริ่มการอัพโหลดไฟล์ มีปุ่มสามารถยกเลิกไฟล์ที่อัพโหลดอยู่ และลบไฟล์ที่เลือกแล้ว เมื่อทำการอัพโหลดไฟล์เสร็จสิ้นแล้วจึงกดปุ่มบันทึก จะไปหน้าส่งต่อให้กับบุคคลที่เกี่ยวข้องกับเอกสารราชการฉบับนี้</w:t>
      </w:r>
      <w:r w:rsidR="0057212A" w:rsidRPr="00685984">
        <w:rPr>
          <w:rFonts w:ascii="TH Sarabun New" w:hAnsi="TH Sarabun New" w:cs="TH Sarabun New"/>
          <w:sz w:val="28"/>
          <w:szCs w:val="28"/>
          <w:cs/>
        </w:rPr>
        <w:t xml:space="preserve">โดยจะส่งผ่าน </w:t>
      </w:r>
      <w:r w:rsidR="0057212A" w:rsidRPr="00685984">
        <w:rPr>
          <w:rFonts w:ascii="TH Sarabun New" w:hAnsi="TH Sarabun New" w:cs="TH Sarabun New"/>
          <w:sz w:val="28"/>
          <w:szCs w:val="28"/>
        </w:rPr>
        <w:t>email</w:t>
      </w:r>
    </w:p>
    <w:p w:rsidR="0053479B" w:rsidRPr="00685984" w:rsidRDefault="0053479B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53479B" w:rsidRPr="00685984" w:rsidRDefault="00A63AF9" w:rsidP="00A63AF9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44BC4183" wp14:editId="052A24F2">
            <wp:extent cx="5274310" cy="1891665"/>
            <wp:effectExtent l="19050" t="19050" r="21590" b="13335"/>
            <wp:docPr id="201" name="รูปภาพ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916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F3D19" w:rsidRPr="00685984" w:rsidRDefault="006F3D19" w:rsidP="00A63AF9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b/>
          <w:bCs/>
          <w:sz w:val="28"/>
          <w:szCs w:val="28"/>
        </w:rPr>
      </w:pPr>
    </w:p>
    <w:p w:rsidR="000A23E5" w:rsidRPr="00685984" w:rsidRDefault="0053479B" w:rsidP="0053479B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096795" w:rsidRPr="00685984">
        <w:rPr>
          <w:rFonts w:ascii="TH Sarabun New" w:hAnsi="TH Sarabun New" w:cs="TH Sarabun New"/>
          <w:b/>
          <w:bCs/>
          <w:sz w:val="28"/>
          <w:szCs w:val="28"/>
          <w:cs/>
        </w:rPr>
        <w:t>43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เมนู</w:t>
      </w:r>
      <w:r w:rsidR="001713B1" w:rsidRPr="00685984">
        <w:rPr>
          <w:rFonts w:ascii="TH Sarabun New" w:hAnsi="TH Sarabun New" w:cs="TH Sarabun New"/>
          <w:sz w:val="28"/>
          <w:szCs w:val="28"/>
          <w:cs/>
        </w:rPr>
        <w:t>ลงทะเบียนรับหนังสือราชการ</w:t>
      </w:r>
    </w:p>
    <w:p w:rsidR="00121628" w:rsidRPr="00685984" w:rsidRDefault="00121628" w:rsidP="0053479B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0A23E5" w:rsidRPr="00685984" w:rsidRDefault="000A23E5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3CD81009" wp14:editId="47EC04FB">
            <wp:extent cx="5170805" cy="2910368"/>
            <wp:effectExtent l="19050" t="19050" r="10795" b="23495"/>
            <wp:docPr id="27" name="รูปภาพ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172848" cy="291151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F3D19" w:rsidRPr="00685984" w:rsidRDefault="006F3D19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F44FFE" w:rsidRPr="00685984" w:rsidRDefault="00867DAA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096795" w:rsidRPr="00685984">
        <w:rPr>
          <w:rFonts w:ascii="TH Sarabun New" w:hAnsi="TH Sarabun New" w:cs="TH Sarabun New"/>
          <w:b/>
          <w:bCs/>
          <w:sz w:val="28"/>
          <w:szCs w:val="28"/>
          <w:cs/>
        </w:rPr>
        <w:t>44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ลงทะเบียนหนังสือรับขั้น</w:t>
      </w:r>
      <w:r w:rsidR="00F44FFE" w:rsidRPr="00685984">
        <w:rPr>
          <w:rFonts w:ascii="TH Sarabun New" w:hAnsi="TH Sarabun New" w:cs="TH Sarabun New"/>
          <w:sz w:val="28"/>
          <w:szCs w:val="28"/>
          <w:cs/>
        </w:rPr>
        <w:t>ตอนแรกให้กรอกรายละเอียดเอกสาร</w:t>
      </w:r>
    </w:p>
    <w:p w:rsidR="00F44FFE" w:rsidRPr="00685984" w:rsidRDefault="00F44FFE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F44FFE" w:rsidRPr="00685984" w:rsidRDefault="009C5BE0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4487F79C" wp14:editId="2F330120">
            <wp:extent cx="5107933" cy="2222500"/>
            <wp:effectExtent l="19050" t="19050" r="17145" b="25400"/>
            <wp:docPr id="55" name="รูปภาพ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140594" cy="223671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6F3D19" w:rsidRPr="00685984" w:rsidRDefault="006F3D19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867DAA" w:rsidRPr="00685984" w:rsidRDefault="00867DAA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096795" w:rsidRPr="00685984">
        <w:rPr>
          <w:rFonts w:ascii="TH Sarabun New" w:hAnsi="TH Sarabun New" w:cs="TH Sarabun New"/>
          <w:b/>
          <w:bCs/>
          <w:sz w:val="28"/>
          <w:szCs w:val="28"/>
          <w:cs/>
        </w:rPr>
        <w:t>45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ลงทะเบียนหนังสือรับขั้นตอนที่สองเพื่ออัพโหลดไฟล์</w:t>
      </w:r>
    </w:p>
    <w:p w:rsidR="000A23E5" w:rsidRPr="00685984" w:rsidRDefault="000A23E5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0A23E5" w:rsidRPr="00685984" w:rsidRDefault="00703BB0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52BF0037" wp14:editId="047824C9">
            <wp:extent cx="5274310" cy="2021205"/>
            <wp:effectExtent l="19050" t="19050" r="21590" b="17145"/>
            <wp:docPr id="199" name="รูปภาพ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2120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F3D19" w:rsidRPr="00685984" w:rsidRDefault="006F3D19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867DAA" w:rsidRPr="00685984" w:rsidRDefault="00867DAA" w:rsidP="00867DA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7D0F10" w:rsidRPr="00685984">
        <w:rPr>
          <w:rFonts w:ascii="TH Sarabun New" w:hAnsi="TH Sarabun New" w:cs="TH Sarabun New"/>
          <w:b/>
          <w:bCs/>
          <w:sz w:val="28"/>
          <w:szCs w:val="28"/>
          <w:cs/>
        </w:rPr>
        <w:t>46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685984">
        <w:rPr>
          <w:rFonts w:ascii="TH Sarabun New" w:hAnsi="TH Sarabun New" w:cs="TH Sarabun New"/>
          <w:sz w:val="28"/>
          <w:szCs w:val="28"/>
          <w:cs/>
        </w:rPr>
        <w:t>หน้าลงทะเบียนหนังสือรับขั้นตอน</w:t>
      </w:r>
      <w:r w:rsidR="00913DBA" w:rsidRPr="00685984">
        <w:rPr>
          <w:rFonts w:ascii="TH Sarabun New" w:hAnsi="TH Sarabun New" w:cs="TH Sarabun New"/>
          <w:sz w:val="28"/>
          <w:szCs w:val="28"/>
          <w:cs/>
        </w:rPr>
        <w:t>ที่สามเพื่อทำการส่งต่อให้กับบุคคลที่เกี่ยวข้อง</w:t>
      </w:r>
    </w:p>
    <w:p w:rsidR="00931544" w:rsidRPr="00685984" w:rsidRDefault="00931544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375816" w:rsidRPr="00685984" w:rsidRDefault="00375816" w:rsidP="0037581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6.3.1.3 เมื่อทำการบันทึกหนังสือรับแล้วสามารถเข้าไปดูทะเบียนหนังสือรับได้ที่เมนูหนังสือรับ และเลือกเมนูย่อยทะเบียนหนังสือรับจะปรากฎหน้าตารางหนังสือทั้งหมดที่ได้ถูกบันทึกข้อมูลแล้ว สามารถค้นหาได้จาก ประเภท เลขทะเบียน ชื่อเรื่อง ช่วงวันที่ที่ต้องการ ภายในตารางสามารถแก้ไขข้อมูล ลบ และเข้าไปดูรายละเอียดข้างในได้</w:t>
      </w:r>
      <w:r w:rsidR="0019329B" w:rsidRPr="00685984">
        <w:rPr>
          <w:rFonts w:ascii="TH Sarabun New" w:hAnsi="TH Sarabun New" w:cs="TH Sarabun New"/>
          <w:sz w:val="28"/>
          <w:szCs w:val="28"/>
          <w:cs/>
        </w:rPr>
        <w:t xml:space="preserve"> โดยภายในหน้ารายละเอียดจะมีไฟล์ </w:t>
      </w:r>
      <w:r w:rsidR="0019329B" w:rsidRPr="00685984">
        <w:rPr>
          <w:rFonts w:ascii="TH Sarabun New" w:hAnsi="TH Sarabun New" w:cs="TH Sarabun New"/>
          <w:sz w:val="28"/>
          <w:szCs w:val="28"/>
        </w:rPr>
        <w:t xml:space="preserve">pdf </w:t>
      </w:r>
      <w:r w:rsidR="0019329B" w:rsidRPr="00685984">
        <w:rPr>
          <w:rFonts w:ascii="TH Sarabun New" w:hAnsi="TH Sarabun New" w:cs="TH Sarabun New"/>
          <w:sz w:val="28"/>
          <w:szCs w:val="28"/>
          <w:cs/>
        </w:rPr>
        <w:t>ตัวอย่างเพื่อให้ง่ายต่อการอ่าน</w:t>
      </w:r>
      <w:r w:rsidR="000E5459" w:rsidRPr="00685984">
        <w:rPr>
          <w:rFonts w:ascii="TH Sarabun New" w:hAnsi="TH Sarabun New" w:cs="TH Sarabun New"/>
          <w:sz w:val="28"/>
          <w:szCs w:val="28"/>
          <w:cs/>
        </w:rPr>
        <w:t xml:space="preserve"> โดยในหน้าทะเบียนนี้จะมีลักษณะเหมือนกันทั้ง</w:t>
      </w:r>
      <w:r w:rsidR="003065C4" w:rsidRPr="00685984">
        <w:rPr>
          <w:rFonts w:ascii="TH Sarabun New" w:hAnsi="TH Sarabun New" w:cs="TH Sarabun New"/>
          <w:sz w:val="28"/>
          <w:szCs w:val="28"/>
          <w:cs/>
        </w:rPr>
        <w:t>ทะเบียน</w:t>
      </w:r>
      <w:r w:rsidR="000E5459" w:rsidRPr="00685984">
        <w:rPr>
          <w:rFonts w:ascii="TH Sarabun New" w:hAnsi="TH Sarabun New" w:cs="TH Sarabun New"/>
          <w:sz w:val="28"/>
          <w:szCs w:val="28"/>
          <w:cs/>
        </w:rPr>
        <w:t xml:space="preserve">หนังสือส่ง </w:t>
      </w:r>
      <w:r w:rsidR="003065C4" w:rsidRPr="00685984">
        <w:rPr>
          <w:rFonts w:ascii="TH Sarabun New" w:hAnsi="TH Sarabun New" w:cs="TH Sarabun New"/>
          <w:sz w:val="28"/>
          <w:szCs w:val="28"/>
          <w:cs/>
        </w:rPr>
        <w:t>ทะเบียน</w:t>
      </w:r>
      <w:r w:rsidR="000E5459" w:rsidRPr="00685984">
        <w:rPr>
          <w:rFonts w:ascii="TH Sarabun New" w:hAnsi="TH Sarabun New" w:cs="TH Sarabun New"/>
          <w:sz w:val="28"/>
          <w:szCs w:val="28"/>
          <w:cs/>
        </w:rPr>
        <w:t>หนังสือเวียน และ</w:t>
      </w:r>
      <w:r w:rsidR="003065C4" w:rsidRPr="00685984">
        <w:rPr>
          <w:rFonts w:ascii="TH Sarabun New" w:hAnsi="TH Sarabun New" w:cs="TH Sarabun New"/>
          <w:sz w:val="28"/>
          <w:szCs w:val="28"/>
          <w:cs/>
        </w:rPr>
        <w:t>ทะเบียน</w:t>
      </w:r>
      <w:r w:rsidR="000E5459" w:rsidRPr="00685984">
        <w:rPr>
          <w:rFonts w:ascii="TH Sarabun New" w:hAnsi="TH Sarabun New" w:cs="TH Sarabun New"/>
          <w:sz w:val="28"/>
          <w:szCs w:val="28"/>
          <w:cs/>
        </w:rPr>
        <w:t>หนังสือทำลาย</w:t>
      </w:r>
    </w:p>
    <w:p w:rsidR="00375816" w:rsidRPr="00685984" w:rsidRDefault="00375816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F44FFE" w:rsidRPr="00685984" w:rsidRDefault="00375816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1027EE97" wp14:editId="66F8D9D7">
            <wp:extent cx="5274310" cy="2492375"/>
            <wp:effectExtent l="19050" t="19050" r="21590" b="22225"/>
            <wp:docPr id="203" name="รูปภาพ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923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F3D19" w:rsidRPr="00685984" w:rsidRDefault="006F3D19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2F7F26" w:rsidRPr="00685984" w:rsidRDefault="002F7F26" w:rsidP="002F7F26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77368C" w:rsidRPr="00685984">
        <w:rPr>
          <w:rFonts w:ascii="TH Sarabun New" w:hAnsi="TH Sarabun New" w:cs="TH Sarabun New"/>
          <w:b/>
          <w:bCs/>
          <w:sz w:val="28"/>
          <w:szCs w:val="28"/>
          <w:cs/>
        </w:rPr>
        <w:t>47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</w:t>
      </w:r>
      <w:r w:rsidR="000B485B" w:rsidRPr="00685984">
        <w:rPr>
          <w:rFonts w:ascii="TH Sarabun New" w:hAnsi="TH Sarabun New" w:cs="TH Sarabun New"/>
          <w:sz w:val="28"/>
          <w:szCs w:val="28"/>
          <w:cs/>
        </w:rPr>
        <w:t>ทะเบียนหนังสือรับ</w:t>
      </w:r>
    </w:p>
    <w:p w:rsidR="00931544" w:rsidRPr="00685984" w:rsidRDefault="00931544" w:rsidP="0078496D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F44FFE" w:rsidRPr="00685984" w:rsidRDefault="0019329B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73C9F5C7" wp14:editId="25E6C9FB">
            <wp:extent cx="4940300" cy="2818695"/>
            <wp:effectExtent l="19050" t="19050" r="12700" b="20320"/>
            <wp:docPr id="297" name="รูปภาพ 2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943806" cy="28206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824D05" w:rsidRPr="00685984" w:rsidRDefault="00824D05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0B485B" w:rsidRPr="00685984" w:rsidRDefault="006F3D19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ภาพที่ 58</w:t>
      </w:r>
      <w:r w:rsidR="000B485B" w:rsidRPr="00685984">
        <w:rPr>
          <w:rFonts w:ascii="TH Sarabun New" w:hAnsi="TH Sarabun New" w:cs="TH Sarabun New"/>
          <w:sz w:val="28"/>
          <w:szCs w:val="28"/>
          <w:cs/>
        </w:rPr>
        <w:t xml:space="preserve"> หน้ารายละเอียดหนังสือราชการ</w:t>
      </w:r>
    </w:p>
    <w:p w:rsidR="001D2809" w:rsidRPr="00685984" w:rsidRDefault="001D2809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1D2809" w:rsidRPr="00685984" w:rsidRDefault="001D2809" w:rsidP="001D2809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6.3.1.4 ในส่วนของเมนูการออกรายงานจะให้กรอกช่วงเวลาวันที่ที่เราต้องการออกรายงาน เลือกประเภทหนังสือที่เราต้องการ และชนิดไฟล์ โดยจะมีสองชนิดคือ </w:t>
      </w:r>
      <w:r w:rsidRPr="00685984">
        <w:rPr>
          <w:rFonts w:ascii="TH Sarabun New" w:hAnsi="TH Sarabun New" w:cs="TH Sarabun New"/>
          <w:sz w:val="28"/>
          <w:szCs w:val="28"/>
        </w:rPr>
        <w:t xml:space="preserve">excel 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ซึ่งสามารถแก้ไขได้ และ </w:t>
      </w:r>
      <w:r w:rsidRPr="00685984">
        <w:rPr>
          <w:rFonts w:ascii="TH Sarabun New" w:hAnsi="TH Sarabun New" w:cs="TH Sarabun New"/>
          <w:sz w:val="28"/>
          <w:szCs w:val="28"/>
        </w:rPr>
        <w:t xml:space="preserve">pdf </w:t>
      </w:r>
      <w:r w:rsidRPr="00685984">
        <w:rPr>
          <w:rFonts w:ascii="TH Sarabun New" w:hAnsi="TH Sarabun New" w:cs="TH Sarabun New"/>
          <w:sz w:val="28"/>
          <w:szCs w:val="28"/>
          <w:cs/>
        </w:rPr>
        <w:t>เมื่อกรอกข้อมูลครบแล้วจึงกดปุ่มออกรายงานจะมีตารางของเอกสารทั้งหมดขึ้นมาและจะทำการอัพโหลดไฟล์อัตโนมัติ</w:t>
      </w:r>
    </w:p>
    <w:p w:rsidR="00F51C91" w:rsidRPr="00685984" w:rsidRDefault="00F51C91" w:rsidP="001D2809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1D2809" w:rsidRPr="00685984" w:rsidRDefault="001D2809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21DF713C" wp14:editId="1407D67A">
            <wp:extent cx="5274310" cy="2571750"/>
            <wp:effectExtent l="19050" t="19050" r="21590" b="19050"/>
            <wp:docPr id="305" name="รูปภาพ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717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3D1340" w:rsidRPr="00685984" w:rsidRDefault="003D1340" w:rsidP="003D1340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77368C" w:rsidRPr="00685984">
        <w:rPr>
          <w:rFonts w:ascii="TH Sarabun New" w:hAnsi="TH Sarabun New" w:cs="TH Sarabun New"/>
          <w:b/>
          <w:bCs/>
          <w:sz w:val="28"/>
          <w:szCs w:val="28"/>
          <w:cs/>
        </w:rPr>
        <w:t>49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ออกรายงานหนังสือ</w:t>
      </w:r>
    </w:p>
    <w:p w:rsidR="00924251" w:rsidRPr="00685984" w:rsidRDefault="00924251" w:rsidP="003D1340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3D1340" w:rsidRPr="00685984" w:rsidRDefault="003D1340" w:rsidP="003D1340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  6.3.1.5 ในส่วนของเมนูการ</w:t>
      </w:r>
      <w:r w:rsidR="00D63DF8" w:rsidRPr="00685984">
        <w:rPr>
          <w:rFonts w:ascii="TH Sarabun New" w:hAnsi="TH Sarabun New" w:cs="TH Sarabun New"/>
          <w:sz w:val="28"/>
          <w:szCs w:val="28"/>
          <w:cs/>
        </w:rPr>
        <w:t>กล่องข้อความ</w:t>
      </w:r>
      <w:r w:rsidR="00924251" w:rsidRPr="00685984">
        <w:rPr>
          <w:rFonts w:ascii="TH Sarabun New" w:hAnsi="TH Sarabun New" w:cs="TH Sarabun New"/>
          <w:sz w:val="28"/>
          <w:szCs w:val="28"/>
          <w:cs/>
        </w:rPr>
        <w:t>จะใช้เมื่อมีการโต้ตอบกลับมาจะมีเลขแถบสีแดงขึ้นเตือนถ้ายังไม่ได้เปิดอ่าน</w:t>
      </w:r>
      <w:r w:rsidR="00612D3F" w:rsidRPr="00685984">
        <w:rPr>
          <w:rFonts w:ascii="TH Sarabun New" w:hAnsi="TH Sarabun New" w:cs="TH Sarabun New"/>
          <w:sz w:val="28"/>
          <w:szCs w:val="28"/>
          <w:cs/>
        </w:rPr>
        <w:t xml:space="preserve"> และเมื่อกดเข้าไปอ่าน</w:t>
      </w:r>
      <w:r w:rsidR="00175E47" w:rsidRPr="00685984">
        <w:rPr>
          <w:rFonts w:ascii="TH Sarabun New" w:hAnsi="TH Sarabun New" w:cs="TH Sarabun New"/>
          <w:sz w:val="28"/>
          <w:szCs w:val="28"/>
          <w:cs/>
        </w:rPr>
        <w:t>จดหมาย</w:t>
      </w:r>
      <w:r w:rsidR="00612D3F" w:rsidRPr="00685984">
        <w:rPr>
          <w:rFonts w:ascii="TH Sarabun New" w:hAnsi="TH Sarabun New" w:cs="TH Sarabun New"/>
          <w:sz w:val="28"/>
          <w:szCs w:val="28"/>
          <w:cs/>
        </w:rPr>
        <w:t>จะปรากฏรายละเอียดของจดหมายที่ถูกส่งมาสามารถตอบกลับได้</w:t>
      </w:r>
    </w:p>
    <w:p w:rsidR="003D1340" w:rsidRPr="00685984" w:rsidRDefault="003D1340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3D1340" w:rsidRPr="00685984" w:rsidRDefault="003D1340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0BBBCB55" wp14:editId="3E743A85">
            <wp:extent cx="5274310" cy="1646555"/>
            <wp:effectExtent l="19050" t="19050" r="21590" b="10795"/>
            <wp:docPr id="310" name="รูปภาพ 3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4655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EB2BFA" w:rsidRPr="00685984" w:rsidRDefault="00924251" w:rsidP="00EB2BF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3137F4" w:rsidRPr="00685984">
        <w:rPr>
          <w:rFonts w:ascii="TH Sarabun New" w:hAnsi="TH Sarabun New" w:cs="TH Sarabun New"/>
          <w:b/>
          <w:bCs/>
          <w:sz w:val="28"/>
          <w:szCs w:val="28"/>
          <w:cs/>
        </w:rPr>
        <w:t>50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</w:t>
      </w:r>
      <w:r w:rsidR="00AE2DA6" w:rsidRPr="00685984">
        <w:rPr>
          <w:rFonts w:ascii="TH Sarabun New" w:hAnsi="TH Sarabun New" w:cs="TH Sarabun New"/>
          <w:sz w:val="28"/>
          <w:szCs w:val="28"/>
          <w:cs/>
        </w:rPr>
        <w:t>กล่องข้อความ</w:t>
      </w:r>
      <w:r w:rsidR="00EB2BFA" w:rsidRPr="00685984">
        <w:rPr>
          <w:rFonts w:ascii="TH Sarabun New" w:hAnsi="TH Sarabun New" w:cs="TH Sarabun New"/>
          <w:sz w:val="28"/>
          <w:szCs w:val="28"/>
          <w:cs/>
        </w:rPr>
        <w:t>ฝั่งเจ้าหน้าที่สารบรรณ</w:t>
      </w:r>
    </w:p>
    <w:p w:rsidR="00EB2BFA" w:rsidRPr="00685984" w:rsidRDefault="00EB2BFA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EB2BFA" w:rsidRPr="00685984" w:rsidRDefault="00EB2BFA" w:rsidP="00EB2BF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lastRenderedPageBreak/>
        <w:drawing>
          <wp:inline distT="0" distB="0" distL="0" distR="0" wp14:anchorId="0BF5D477" wp14:editId="70E48C07">
            <wp:extent cx="5274310" cy="2475230"/>
            <wp:effectExtent l="19050" t="19050" r="21590" b="20320"/>
            <wp:docPr id="320" name="รูปภาพ 3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752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EB2BF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EB2BFA" w:rsidRPr="00685984" w:rsidRDefault="00EB2BFA" w:rsidP="00EB2BF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151949" w:rsidRPr="00685984">
        <w:rPr>
          <w:rFonts w:ascii="TH Sarabun New" w:hAnsi="TH Sarabun New" w:cs="TH Sarabun New"/>
          <w:b/>
          <w:bCs/>
          <w:sz w:val="28"/>
          <w:szCs w:val="28"/>
          <w:cs/>
        </w:rPr>
        <w:t>51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รายละเอียดข้อความฝั่งเจ้าหน้าที่สารบรรณ</w:t>
      </w:r>
    </w:p>
    <w:p w:rsidR="00AE2DA6" w:rsidRPr="00685984" w:rsidRDefault="00AE2DA6" w:rsidP="00954C1A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</w:p>
    <w:p w:rsidR="002C6861" w:rsidRPr="00685984" w:rsidRDefault="00DE7D88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  <w:t>6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>3</w:t>
      </w:r>
      <w:r w:rsidRPr="00685984">
        <w:rPr>
          <w:rFonts w:ascii="TH Sarabun New" w:hAnsi="TH Sarabun New" w:cs="TH Sarabun New"/>
          <w:sz w:val="28"/>
          <w:szCs w:val="28"/>
          <w:cs/>
        </w:rPr>
        <w:t>.</w:t>
      </w:r>
      <w:r w:rsidRPr="00685984">
        <w:rPr>
          <w:rFonts w:ascii="TH Sarabun New" w:hAnsi="TH Sarabun New" w:cs="TH Sarabun New"/>
          <w:sz w:val="28"/>
          <w:szCs w:val="28"/>
        </w:rPr>
        <w:t xml:space="preserve">2 </w:t>
      </w:r>
      <w:r w:rsidR="002C6861" w:rsidRPr="00685984">
        <w:rPr>
          <w:rFonts w:ascii="TH Sarabun New" w:hAnsi="TH Sarabun New" w:cs="TH Sarabun New"/>
          <w:sz w:val="28"/>
          <w:szCs w:val="28"/>
          <w:cs/>
        </w:rPr>
        <w:t>ฝั่งบุคลากรทั่วไปที่ไม่ใช่เจ้าหน้าที่สารบรรณภาควิชาวิทยาการคอมพิวเตอร์ คณะวิทยาศาสตร์ มหาวิทยาลัยขอนแก่น</w:t>
      </w:r>
    </w:p>
    <w:p w:rsidR="00412100" w:rsidRPr="00685984" w:rsidRDefault="00412100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6.3.2.1 เมื่อบุคลากรทั่วไปเข้าสู่ระบบแล้วจะเข้าสู่หน้าแรกของเว็บ</w:t>
      </w:r>
      <w:r w:rsidR="00287E2B" w:rsidRPr="00685984">
        <w:rPr>
          <w:rFonts w:ascii="TH Sarabun New" w:hAnsi="TH Sarabun New" w:cs="TH Sarabun New"/>
          <w:sz w:val="28"/>
          <w:szCs w:val="28"/>
          <w:cs/>
        </w:rPr>
        <w:t>จะแสดงหน้าแรกเหมือนของฝั่งเจ้าหน้าที่สารบรรณภาควิชาวิทยาการคอมพิวเตอร์ คณะวิทยาศาสตร์ มหาวิทยาลัยขอนแก่น</w:t>
      </w:r>
    </w:p>
    <w:p w:rsidR="00287E2B" w:rsidRPr="00685984" w:rsidRDefault="00287E2B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287E2B" w:rsidRPr="00685984" w:rsidRDefault="00287E2B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0ADCEE98" wp14:editId="58B9EF0B">
            <wp:extent cx="5274310" cy="2467610"/>
            <wp:effectExtent l="19050" t="19050" r="21590" b="27940"/>
            <wp:docPr id="311" name="รูปภาพ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6761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</w:p>
    <w:p w:rsidR="005348E6" w:rsidRPr="00685984" w:rsidRDefault="00287E2B" w:rsidP="00287E2B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AA6E98" w:rsidRPr="00685984">
        <w:rPr>
          <w:rFonts w:ascii="TH Sarabun New" w:hAnsi="TH Sarabun New" w:cs="TH Sarabun New"/>
          <w:b/>
          <w:bCs/>
          <w:sz w:val="28"/>
          <w:szCs w:val="28"/>
          <w:cs/>
        </w:rPr>
        <w:t>52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แรกของฝั่งบุคลากรทั่วไป</w:t>
      </w:r>
    </w:p>
    <w:p w:rsidR="005348E6" w:rsidRPr="00685984" w:rsidRDefault="005348E6" w:rsidP="00287E2B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</w:p>
    <w:p w:rsidR="005348E6" w:rsidRPr="00685984" w:rsidRDefault="005348E6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ab/>
      </w:r>
      <w:r w:rsidRPr="00685984">
        <w:rPr>
          <w:rFonts w:ascii="TH Sarabun New" w:hAnsi="TH Sarabun New" w:cs="TH Sarabun New"/>
          <w:sz w:val="28"/>
          <w:szCs w:val="28"/>
          <w:cs/>
        </w:rPr>
        <w:tab/>
        <w:t xml:space="preserve">       6.3.2.2 </w:t>
      </w:r>
      <w:r w:rsidR="0098543F" w:rsidRPr="00685984">
        <w:rPr>
          <w:rFonts w:ascii="TH Sarabun New" w:hAnsi="TH Sarabun New" w:cs="TH Sarabun New"/>
          <w:sz w:val="28"/>
          <w:szCs w:val="28"/>
          <w:cs/>
        </w:rPr>
        <w:t>เมนูกล่องข้อความจะแสดงข้อความที่ถูกส่งมาจากเจ้าหน้าที่</w:t>
      </w:r>
      <w:r w:rsidR="003A7156" w:rsidRPr="00685984">
        <w:rPr>
          <w:rFonts w:ascii="TH Sarabun New" w:hAnsi="TH Sarabun New" w:cs="TH Sarabun New"/>
          <w:sz w:val="28"/>
          <w:szCs w:val="28"/>
          <w:cs/>
        </w:rPr>
        <w:t>สารบรรณที่มีไฟล์แนบเอกสารมาด้วย เมื่อกดเข้าไปอ่านจะปรากฏรายละเอียดของข้อความสามารถดาวน์โหลดไฟล์เอกสาร และสามารถตอบกลับข้อความได้</w:t>
      </w:r>
    </w:p>
    <w:p w:rsidR="003A7156" w:rsidRPr="00685984" w:rsidRDefault="003A7156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3A7156" w:rsidRPr="00685984" w:rsidRDefault="003A7156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7014712E" wp14:editId="5B46D909">
            <wp:extent cx="5274310" cy="1717040"/>
            <wp:effectExtent l="19050" t="19050" r="21590" b="16510"/>
            <wp:docPr id="318" name="รูปภาพ 3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170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EF682D" w:rsidRPr="00685984" w:rsidRDefault="00EF682D" w:rsidP="00504254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F865C3" w:rsidRPr="00685984">
        <w:rPr>
          <w:rFonts w:ascii="TH Sarabun New" w:hAnsi="TH Sarabun New" w:cs="TH Sarabun New"/>
          <w:b/>
          <w:bCs/>
          <w:sz w:val="28"/>
          <w:szCs w:val="28"/>
          <w:cs/>
        </w:rPr>
        <w:t>53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หน้า</w:t>
      </w:r>
      <w:r w:rsidR="00504254" w:rsidRPr="00685984">
        <w:rPr>
          <w:rFonts w:ascii="TH Sarabun New" w:hAnsi="TH Sarabun New" w:cs="TH Sarabun New"/>
          <w:sz w:val="28"/>
          <w:szCs w:val="28"/>
          <w:cs/>
        </w:rPr>
        <w:t>กล่องข้อความฝั่งบุคลากรทั่วไป</w:t>
      </w:r>
    </w:p>
    <w:p w:rsidR="003A7156" w:rsidRPr="00685984" w:rsidRDefault="003A7156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3A7156" w:rsidRPr="00685984" w:rsidRDefault="003A7156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noProof/>
        </w:rPr>
        <w:drawing>
          <wp:inline distT="0" distB="0" distL="0" distR="0" wp14:anchorId="48011AB1" wp14:editId="6D69CBC5">
            <wp:extent cx="5274310" cy="2475230"/>
            <wp:effectExtent l="19050" t="19050" r="21590" b="20320"/>
            <wp:docPr id="319" name="รูปภาพ 3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752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210A1" w:rsidRPr="00685984" w:rsidRDefault="007210A1" w:rsidP="005348E6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</w:p>
    <w:p w:rsidR="00EF682D" w:rsidRPr="00685984" w:rsidRDefault="00EF682D" w:rsidP="00D3069C">
      <w:pPr>
        <w:tabs>
          <w:tab w:val="left" w:pos="426"/>
        </w:tabs>
        <w:contextualSpacing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ภาพที่ </w:t>
      </w:r>
      <w:r w:rsidR="00D953F4" w:rsidRPr="00685984">
        <w:rPr>
          <w:rFonts w:ascii="TH Sarabun New" w:hAnsi="TH Sarabun New" w:cs="TH Sarabun New"/>
          <w:b/>
          <w:bCs/>
          <w:sz w:val="28"/>
          <w:szCs w:val="28"/>
          <w:cs/>
        </w:rPr>
        <w:t>54</w:t>
      </w:r>
      <w:r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504254" w:rsidRPr="00685984">
        <w:rPr>
          <w:rFonts w:ascii="TH Sarabun New" w:hAnsi="TH Sarabun New" w:cs="TH Sarabun New"/>
          <w:sz w:val="28"/>
          <w:szCs w:val="28"/>
          <w:cs/>
        </w:rPr>
        <w:t>หน้ารายละเอียดข้อความฝั่งบุคลากรทั่วไป</w:t>
      </w:r>
    </w:p>
    <w:p w:rsidR="00D45DD8" w:rsidRPr="00685984" w:rsidRDefault="00DE7D88" w:rsidP="00954C1A">
      <w:pPr>
        <w:tabs>
          <w:tab w:val="left" w:pos="426"/>
        </w:tabs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ab/>
      </w:r>
      <w:r w:rsidR="002F1271" w:rsidRPr="00685984">
        <w:rPr>
          <w:rFonts w:ascii="TH Sarabun New" w:hAnsi="TH Sarabun New" w:cs="TH Sarabun New"/>
          <w:sz w:val="28"/>
          <w:szCs w:val="28"/>
          <w:cs/>
        </w:rPr>
        <w:t xml:space="preserve">        </w:t>
      </w:r>
    </w:p>
    <w:p w:rsidR="00442C34" w:rsidRPr="00685984" w:rsidRDefault="00442C34" w:rsidP="00442C34">
      <w:pPr>
        <w:contextualSpacing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</w:rPr>
        <w:t>7</w:t>
      </w:r>
      <w:r w:rsidR="00BE7C1B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.    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สถานที่ทำวิจัย</w:t>
      </w:r>
    </w:p>
    <w:p w:rsidR="00442C34" w:rsidRPr="00685984" w:rsidRDefault="00BE7C1B" w:rsidP="00BE7C1B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      </w:t>
      </w:r>
      <w:r w:rsidR="000E6B96" w:rsidRPr="00685984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442C34" w:rsidRPr="00685984">
        <w:rPr>
          <w:rFonts w:ascii="TH Sarabun New" w:hAnsi="TH Sarabun New" w:cs="TH Sarabun New"/>
          <w:sz w:val="28"/>
          <w:szCs w:val="28"/>
          <w:cs/>
        </w:rPr>
        <w:t>ภาควิชาวิทยาการคอมพิวเตอร์   คณะวิทยาศาสตร์  มหาวิทยาลัยขอนแก่น</w:t>
      </w:r>
    </w:p>
    <w:p w:rsidR="002B4929" w:rsidRPr="00685984" w:rsidRDefault="002B4929" w:rsidP="00D45DD8">
      <w:pPr>
        <w:ind w:firstLine="720"/>
        <w:contextualSpacing/>
        <w:rPr>
          <w:rFonts w:ascii="TH Sarabun New" w:hAnsi="TH Sarabun New" w:cs="TH Sarabun New"/>
          <w:sz w:val="28"/>
          <w:szCs w:val="28"/>
        </w:rPr>
      </w:pPr>
    </w:p>
    <w:p w:rsidR="00442C34" w:rsidRPr="00685984" w:rsidRDefault="00442C34" w:rsidP="00442C34">
      <w:pPr>
        <w:contextualSpacing/>
        <w:rPr>
          <w:rFonts w:ascii="TH Sarabun New" w:hAnsi="TH Sarabun New" w:cs="TH Sarabun New"/>
          <w:b/>
          <w:bCs/>
          <w:sz w:val="28"/>
          <w:szCs w:val="28"/>
        </w:rPr>
      </w:pPr>
      <w:r w:rsidRPr="00685984">
        <w:rPr>
          <w:rFonts w:ascii="TH Sarabun New" w:hAnsi="TH Sarabun New" w:cs="TH Sarabun New"/>
          <w:b/>
          <w:bCs/>
          <w:sz w:val="28"/>
          <w:szCs w:val="28"/>
        </w:rPr>
        <w:t>8</w:t>
      </w:r>
      <w:r w:rsidR="00BE7C1B" w:rsidRPr="00685984">
        <w:rPr>
          <w:rFonts w:ascii="TH Sarabun New" w:hAnsi="TH Sarabun New" w:cs="TH Sarabun New"/>
          <w:b/>
          <w:bCs/>
          <w:sz w:val="28"/>
          <w:szCs w:val="28"/>
          <w:cs/>
        </w:rPr>
        <w:t xml:space="preserve">.    </w:t>
      </w:r>
      <w:r w:rsidRPr="00685984">
        <w:rPr>
          <w:rFonts w:ascii="TH Sarabun New" w:hAnsi="TH Sarabun New" w:cs="TH Sarabun New"/>
          <w:b/>
          <w:bCs/>
          <w:sz w:val="28"/>
          <w:szCs w:val="28"/>
          <w:cs/>
        </w:rPr>
        <w:t>ประโยชน์ที่คาดว่าจะได้รับ</w:t>
      </w:r>
    </w:p>
    <w:p w:rsidR="005013F0" w:rsidRPr="00685984" w:rsidRDefault="00BE7C1B" w:rsidP="005013F0">
      <w:pPr>
        <w:contextualSpacing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 xml:space="preserve">       8.1  ได้ระบบสารบรรณภาควิชาวิทยาการคอมพิวเตอร์ที่พัฒนาด้วยหลักการทำงานของ </w:t>
      </w:r>
      <w:r w:rsidR="005013F0" w:rsidRPr="00685984">
        <w:rPr>
          <w:rFonts w:ascii="TH Sarabun New" w:eastAsia="TH Sarabun New" w:hAnsi="TH Sarabun New" w:cs="TH Sarabun New"/>
          <w:sz w:val="28"/>
          <w:szCs w:val="28"/>
          <w:highlight w:val="white"/>
        </w:rPr>
        <w:t>PHP</w:t>
      </w:r>
      <w:r w:rsidR="005013F0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 xml:space="preserve"> </w:t>
      </w:r>
      <w:r w:rsidR="005013F0" w:rsidRPr="00685984">
        <w:rPr>
          <w:rFonts w:ascii="TH Sarabun New" w:eastAsia="TH Sarabun New" w:hAnsi="TH Sarabun New" w:cs="TH Sarabun New"/>
          <w:bCs/>
          <w:sz w:val="28"/>
          <w:szCs w:val="28"/>
        </w:rPr>
        <w:t>Yii2 framwork</w:t>
      </w:r>
    </w:p>
    <w:p w:rsidR="00BE7C1B" w:rsidRPr="00685984" w:rsidRDefault="00BE7C1B" w:rsidP="00BE7C1B">
      <w:pPr>
        <w:tabs>
          <w:tab w:val="left" w:pos="426"/>
        </w:tabs>
        <w:contextualSpacing/>
        <w:rPr>
          <w:rFonts w:ascii="TH Sarabun New" w:eastAsia="TH Sarabun New" w:hAnsi="TH Sarabun New" w:cs="TH Sarabun New"/>
          <w:sz w:val="28"/>
          <w:szCs w:val="28"/>
          <w:highlight w:val="white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 xml:space="preserve">       8.2  </w:t>
      </w:r>
      <w:r w:rsidR="00D26F2D"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สามารถ</w:t>
      </w:r>
      <w:r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t>แก้ไขปัญหาการสืบค้นเอกสาร และจัดการกับเอกสารให้ง่ายขึ้น</w:t>
      </w:r>
    </w:p>
    <w:p w:rsidR="0084157F" w:rsidRPr="00685984" w:rsidRDefault="00D26F2D" w:rsidP="007210A1">
      <w:pPr>
        <w:tabs>
          <w:tab w:val="left" w:pos="426"/>
        </w:tabs>
        <w:contextualSpacing/>
        <w:rPr>
          <w:rFonts w:ascii="TH Sarabun New" w:eastAsia="TH Sarabun New" w:hAnsi="TH Sarabun New" w:cs="TH Sarabun New"/>
          <w:sz w:val="28"/>
          <w:szCs w:val="28"/>
          <w:highlight w:val="white"/>
        </w:rPr>
      </w:pPr>
      <w:r w:rsidRPr="00685984">
        <w:rPr>
          <w:rFonts w:ascii="TH Sarabun New" w:eastAsia="TH Sarabun New" w:hAnsi="TH Sarabun New" w:cs="TH Sarabun New"/>
          <w:sz w:val="28"/>
          <w:szCs w:val="28"/>
          <w:highlight w:val="white"/>
          <w:cs/>
        </w:rPr>
        <w:lastRenderedPageBreak/>
        <w:t xml:space="preserve">       8.3  ระบบสามารถแจ้งเตือนหรือมีการตอบโต้สถานะของเกสารต่อเจ้าหน้าที่สารบรรณและผู้ใช้มากยิ่งขึ้น</w:t>
      </w:r>
    </w:p>
    <w:p w:rsidR="0084157F" w:rsidRPr="00685984" w:rsidRDefault="0084157F" w:rsidP="00FB5A4F">
      <w:pPr>
        <w:rPr>
          <w:rFonts w:ascii="TH Sarabun New" w:hAnsi="TH Sarabun New" w:cs="TH Sarabun New"/>
          <w:b/>
          <w:bCs/>
          <w:sz w:val="28"/>
          <w:szCs w:val="28"/>
        </w:rPr>
      </w:pPr>
    </w:p>
    <w:p w:rsidR="006A1810" w:rsidRPr="00731D59" w:rsidRDefault="00FB5A4F" w:rsidP="00FB5A4F">
      <w:pPr>
        <w:rPr>
          <w:rFonts w:ascii="TH Sarabun New" w:hAnsi="TH Sarabun New" w:cs="TH Sarabun New"/>
          <w:b/>
          <w:bCs/>
          <w:sz w:val="32"/>
          <w:szCs w:val="32"/>
        </w:rPr>
      </w:pPr>
      <w:r w:rsidRPr="00731D59">
        <w:rPr>
          <w:rFonts w:ascii="TH Sarabun New" w:hAnsi="TH Sarabun New" w:cs="TH Sarabun New"/>
          <w:b/>
          <w:bCs/>
          <w:sz w:val="32"/>
          <w:szCs w:val="32"/>
        </w:rPr>
        <w:t>9</w:t>
      </w:r>
      <w:r w:rsidRPr="00731D59">
        <w:rPr>
          <w:rFonts w:ascii="TH Sarabun New" w:hAnsi="TH Sarabun New" w:cs="TH Sarabun New"/>
          <w:b/>
          <w:bCs/>
          <w:sz w:val="32"/>
          <w:szCs w:val="32"/>
          <w:cs/>
        </w:rPr>
        <w:t>. แผนและระยะเวลาดำเนินการ</w:t>
      </w:r>
    </w:p>
    <w:p w:rsidR="00731D59" w:rsidRPr="00685984" w:rsidRDefault="00731D59" w:rsidP="00FB5A4F">
      <w:pPr>
        <w:rPr>
          <w:rFonts w:ascii="TH Sarabun New" w:hAnsi="TH Sarabun New" w:cs="TH Sarabun New"/>
          <w:b/>
          <w:bCs/>
          <w:sz w:val="28"/>
          <w:szCs w:val="28"/>
        </w:rPr>
      </w:pPr>
    </w:p>
    <w:p w:rsidR="00731D59" w:rsidRPr="00EE021C" w:rsidRDefault="00731D59" w:rsidP="00731D59">
      <w:pPr>
        <w:rPr>
          <w:rFonts w:ascii="TH Sarabun New" w:hAnsi="TH Sarabun New" w:cs="TH Sarabun New"/>
          <w:b/>
          <w:bCs/>
          <w:sz w:val="28"/>
        </w:rPr>
      </w:pPr>
      <w:r w:rsidRPr="00EE021C">
        <w:rPr>
          <w:rFonts w:ascii="TH Sarabun New" w:hAnsi="TH Sarabun New" w:cs="TH Sarabun New"/>
          <w:b/>
          <w:bCs/>
          <w:sz w:val="28"/>
          <w:cs/>
        </w:rPr>
        <w:t>ตารางที่</w:t>
      </w:r>
      <w:r>
        <w:rPr>
          <w:rFonts w:ascii="TH Sarabun New" w:hAnsi="TH Sarabun New" w:cs="TH Sarabun New"/>
          <w:b/>
          <w:bCs/>
          <w:sz w:val="28"/>
        </w:rPr>
        <w:t xml:space="preserve"> 4</w:t>
      </w:r>
      <w:r w:rsidRPr="00EE021C">
        <w:rPr>
          <w:rFonts w:ascii="TH Sarabun New" w:hAnsi="TH Sarabun New" w:cs="TH Sarabun New"/>
          <w:b/>
          <w:bCs/>
          <w:sz w:val="28"/>
          <w:szCs w:val="28"/>
          <w:cs/>
        </w:rPr>
        <w:t xml:space="preserve"> </w:t>
      </w:r>
      <w:r w:rsidRPr="00EE021C">
        <w:rPr>
          <w:rFonts w:ascii="TH Sarabun New" w:hAnsi="TH Sarabun New" w:cs="TH Sarabun New"/>
          <w:sz w:val="28"/>
          <w:cs/>
        </w:rPr>
        <w:t xml:space="preserve"> แผนและระยะเวลาดำเนินการ</w:t>
      </w:r>
    </w:p>
    <w:tbl>
      <w:tblPr>
        <w:tblStyle w:val="af4"/>
        <w:tblpPr w:leftFromText="180" w:rightFromText="180" w:vertAnchor="text" w:horzAnchor="margin" w:tblpY="297"/>
        <w:tblW w:w="8455" w:type="dxa"/>
        <w:tblLayout w:type="fixed"/>
        <w:tblLook w:val="04A0" w:firstRow="1" w:lastRow="0" w:firstColumn="1" w:lastColumn="0" w:noHBand="0" w:noVBand="1"/>
      </w:tblPr>
      <w:tblGrid>
        <w:gridCol w:w="4585"/>
        <w:gridCol w:w="360"/>
        <w:gridCol w:w="360"/>
        <w:gridCol w:w="450"/>
        <w:gridCol w:w="450"/>
        <w:gridCol w:w="450"/>
        <w:gridCol w:w="360"/>
        <w:gridCol w:w="360"/>
        <w:gridCol w:w="360"/>
        <w:gridCol w:w="360"/>
        <w:gridCol w:w="360"/>
      </w:tblGrid>
      <w:tr w:rsidR="00731D59" w:rsidRPr="00EE021C" w:rsidTr="00863051">
        <w:trPr>
          <w:trHeight w:val="373"/>
        </w:trPr>
        <w:tc>
          <w:tcPr>
            <w:tcW w:w="4585" w:type="dxa"/>
            <w:vMerge w:val="restart"/>
            <w:vAlign w:val="center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 w:rsidRPr="00EE021C">
              <w:rPr>
                <w:rFonts w:ascii="TH Sarabun New" w:hAnsi="TH Sarabun New" w:cs="TH Sarabun New"/>
                <w:b/>
                <w:bCs/>
                <w:sz w:val="28"/>
                <w:cs/>
              </w:rPr>
              <w:t>การดำเนินงาน</w:t>
            </w:r>
          </w:p>
        </w:tc>
        <w:tc>
          <w:tcPr>
            <w:tcW w:w="3870" w:type="dxa"/>
            <w:gridSpan w:val="10"/>
          </w:tcPr>
          <w:p w:rsidR="00731D59" w:rsidRPr="00EE021C" w:rsidRDefault="00731D59" w:rsidP="00863051">
            <w:pPr>
              <w:pStyle w:val="Default"/>
              <w:jc w:val="center"/>
              <w:rPr>
                <w:b/>
                <w:bCs/>
                <w:sz w:val="28"/>
              </w:rPr>
            </w:pPr>
            <w:r w:rsidRPr="00EE021C">
              <w:rPr>
                <w:b/>
                <w:bCs/>
                <w:sz w:val="28"/>
                <w:szCs w:val="28"/>
                <w:cs/>
              </w:rPr>
              <w:t>ระยะเวลาดำเนินงาน (สัปดาห์/เดือน)</w:t>
            </w:r>
          </w:p>
        </w:tc>
      </w:tr>
      <w:tr w:rsidR="00731D59" w:rsidRPr="00EE021C" w:rsidTr="00863051">
        <w:trPr>
          <w:trHeight w:val="373"/>
        </w:trPr>
        <w:tc>
          <w:tcPr>
            <w:tcW w:w="4585" w:type="dxa"/>
            <w:vMerge/>
            <w:vAlign w:val="center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sz w:val="28"/>
              </w:rPr>
            </w:pPr>
          </w:p>
        </w:tc>
        <w:tc>
          <w:tcPr>
            <w:tcW w:w="2070" w:type="dxa"/>
            <w:gridSpan w:val="5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EE021C">
              <w:rPr>
                <w:rFonts w:ascii="TH Sarabun New" w:hAnsi="TH Sarabun New" w:cs="TH Sarabun New"/>
                <w:b/>
                <w:bCs/>
                <w:sz w:val="28"/>
                <w:cs/>
              </w:rPr>
              <w:t xml:space="preserve">ปี </w:t>
            </w:r>
            <w:r w:rsidRPr="00EE021C">
              <w:rPr>
                <w:rFonts w:ascii="TH Sarabun New" w:hAnsi="TH Sarabun New" w:cs="TH Sarabun New"/>
                <w:b/>
                <w:bCs/>
                <w:sz w:val="28"/>
              </w:rPr>
              <w:t>2560</w:t>
            </w:r>
          </w:p>
        </w:tc>
        <w:tc>
          <w:tcPr>
            <w:tcW w:w="1800" w:type="dxa"/>
            <w:gridSpan w:val="5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EE021C">
              <w:rPr>
                <w:rFonts w:ascii="TH Sarabun New" w:hAnsi="TH Sarabun New" w:cs="TH Sarabun New"/>
                <w:b/>
                <w:bCs/>
                <w:sz w:val="28"/>
                <w:cs/>
              </w:rPr>
              <w:t xml:space="preserve">ปี </w:t>
            </w:r>
            <w:r w:rsidRPr="00EE021C">
              <w:rPr>
                <w:rFonts w:ascii="TH Sarabun New" w:hAnsi="TH Sarabun New" w:cs="TH Sarabun New"/>
                <w:b/>
                <w:bCs/>
                <w:sz w:val="28"/>
              </w:rPr>
              <w:t>2561</w:t>
            </w:r>
          </w:p>
        </w:tc>
      </w:tr>
      <w:tr w:rsidR="00731D59" w:rsidRPr="00EE021C" w:rsidTr="00863051">
        <w:trPr>
          <w:trHeight w:val="373"/>
        </w:trPr>
        <w:tc>
          <w:tcPr>
            <w:tcW w:w="4585" w:type="dxa"/>
            <w:vMerge/>
            <w:vAlign w:val="center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sz w:val="28"/>
              </w:rPr>
            </w:pP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8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9</w:t>
            </w:r>
          </w:p>
        </w:tc>
        <w:tc>
          <w:tcPr>
            <w:tcW w:w="45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10</w:t>
            </w:r>
          </w:p>
        </w:tc>
        <w:tc>
          <w:tcPr>
            <w:tcW w:w="45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11</w:t>
            </w:r>
          </w:p>
        </w:tc>
        <w:tc>
          <w:tcPr>
            <w:tcW w:w="45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12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1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2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3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4</w:t>
            </w:r>
          </w:p>
        </w:tc>
        <w:tc>
          <w:tcPr>
            <w:tcW w:w="360" w:type="dxa"/>
          </w:tcPr>
          <w:p w:rsidR="00731D59" w:rsidRPr="00EE021C" w:rsidRDefault="00731D59" w:rsidP="00863051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>
              <w:rPr>
                <w:rFonts w:ascii="TH Sarabun New" w:hAnsi="TH Sarabun New" w:cs="TH Sarabun New"/>
                <w:b/>
                <w:bCs/>
                <w:sz w:val="28"/>
              </w:rPr>
              <w:t>5</w:t>
            </w: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1</w:t>
            </w:r>
            <w:r w:rsidRPr="00EE021C">
              <w:rPr>
                <w:sz w:val="28"/>
                <w:szCs w:val="28"/>
                <w:cs/>
              </w:rPr>
              <w:t>) ศึกษาข้อมูล เครื่องมือ ทฤษฎีและงานวิจัยที่เกี่ยวข้อง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2</w:t>
            </w:r>
            <w:r w:rsidRPr="00EE021C">
              <w:rPr>
                <w:sz w:val="28"/>
                <w:szCs w:val="28"/>
                <w:cs/>
              </w:rPr>
              <w:t>) รวบรวมข้อมูล ทฤษฎีและงานวิจัยที่เกี่ยวข้อง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3</w:t>
            </w:r>
            <w:r w:rsidRPr="00EE021C">
              <w:rPr>
                <w:sz w:val="28"/>
                <w:szCs w:val="28"/>
                <w:cs/>
              </w:rPr>
              <w:t>) จัดทำรายงานเค้าโครงโครงงาน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4</w:t>
            </w:r>
            <w:r w:rsidRPr="00EE021C">
              <w:rPr>
                <w:sz w:val="28"/>
                <w:szCs w:val="28"/>
                <w:cs/>
              </w:rPr>
              <w:t>) ส่งรายงานเค้าโครงโครงงาน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5</w:t>
            </w:r>
            <w:r w:rsidRPr="00EE021C">
              <w:rPr>
                <w:sz w:val="28"/>
                <w:szCs w:val="28"/>
                <w:cs/>
              </w:rPr>
              <w:t xml:space="preserve">) กำหนดและออกแบบ </w:t>
            </w:r>
            <w:r w:rsidRPr="00EE021C">
              <w:rPr>
                <w:sz w:val="28"/>
                <w:szCs w:val="28"/>
              </w:rPr>
              <w:t>Prototype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6</w:t>
            </w:r>
            <w:r w:rsidRPr="00EE021C">
              <w:rPr>
                <w:sz w:val="28"/>
                <w:szCs w:val="28"/>
                <w:cs/>
              </w:rPr>
              <w:t>) วิเคราะห์และออกแบบระบบ</w:t>
            </w: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7</w:t>
            </w:r>
            <w:r w:rsidRPr="00EE021C">
              <w:rPr>
                <w:sz w:val="28"/>
                <w:szCs w:val="28"/>
                <w:cs/>
              </w:rPr>
              <w:t xml:space="preserve">) ส่งรายงานเค้าโครงโครงงานและ </w:t>
            </w:r>
            <w:r w:rsidRPr="00EE021C">
              <w:rPr>
                <w:sz w:val="28"/>
                <w:szCs w:val="28"/>
              </w:rPr>
              <w:t>Prototype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8</w:t>
            </w:r>
            <w:r w:rsidRPr="00EE021C">
              <w:rPr>
                <w:sz w:val="28"/>
                <w:szCs w:val="28"/>
                <w:cs/>
              </w:rPr>
              <w:t>) แก้ไขและปรับปรุงข้อมูลรายงาน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9</w:t>
            </w:r>
            <w:r w:rsidRPr="00EE021C">
              <w:rPr>
                <w:sz w:val="28"/>
                <w:szCs w:val="28"/>
                <w:cs/>
              </w:rPr>
              <w:t xml:space="preserve">) นำเสนอเค้าโครงโครงงานและ </w:t>
            </w:r>
            <w:r w:rsidRPr="00EE021C">
              <w:rPr>
                <w:sz w:val="28"/>
                <w:szCs w:val="28"/>
              </w:rPr>
              <w:t>Prototype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10</w:t>
            </w:r>
            <w:r w:rsidRPr="00EE021C">
              <w:rPr>
                <w:sz w:val="28"/>
                <w:szCs w:val="28"/>
                <w:cs/>
              </w:rPr>
              <w:t>) สร้างและพัฒนาแอปพลิเคชัน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11</w:t>
            </w:r>
            <w:r w:rsidRPr="00EE021C">
              <w:rPr>
                <w:sz w:val="28"/>
                <w:szCs w:val="28"/>
                <w:cs/>
              </w:rPr>
              <w:t xml:space="preserve">) จัดทำรายงานความก้าวหน้าโครงงานครั้งที่ </w:t>
            </w:r>
            <w:r w:rsidRPr="00EE021C">
              <w:rPr>
                <w:sz w:val="28"/>
                <w:szCs w:val="28"/>
              </w:rPr>
              <w:t>1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12</w:t>
            </w:r>
            <w:r w:rsidRPr="00EE021C">
              <w:rPr>
                <w:sz w:val="28"/>
                <w:szCs w:val="28"/>
                <w:cs/>
              </w:rPr>
              <w:t>) นำเสนอความก้าวหน้าโครงงานครั้งที่</w:t>
            </w:r>
            <w:r w:rsidRPr="00EE021C">
              <w:rPr>
                <w:sz w:val="28"/>
                <w:szCs w:val="28"/>
              </w:rPr>
              <w:t xml:space="preserve"> 1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cs/>
              </w:rPr>
            </w:pPr>
            <w:r w:rsidRPr="00EE021C">
              <w:rPr>
                <w:sz w:val="28"/>
              </w:rPr>
              <w:t>13</w:t>
            </w:r>
            <w:r w:rsidRPr="00EE021C">
              <w:rPr>
                <w:sz w:val="28"/>
                <w:szCs w:val="28"/>
                <w:cs/>
              </w:rPr>
              <w:t>) พัฒนาแอปพลิเคชัน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</w:rPr>
            </w:pPr>
            <w:r w:rsidRPr="00EE021C">
              <w:rPr>
                <w:sz w:val="28"/>
                <w:szCs w:val="28"/>
              </w:rPr>
              <w:t>14</w:t>
            </w:r>
            <w:r w:rsidRPr="00EE021C">
              <w:rPr>
                <w:sz w:val="28"/>
                <w:szCs w:val="28"/>
                <w:cs/>
              </w:rPr>
              <w:t>) นำเสนอความก้าวหน้าโครงงานครั้งที่</w:t>
            </w:r>
            <w:r w:rsidRPr="00EE021C">
              <w:rPr>
                <w:sz w:val="28"/>
                <w:szCs w:val="28"/>
              </w:rPr>
              <w:t xml:space="preserve"> 2</w:t>
            </w:r>
            <w:r w:rsidRPr="00EE021C">
              <w:rPr>
                <w:sz w:val="28"/>
                <w:cs/>
              </w:rPr>
              <w:t xml:space="preserve"> 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15</w:t>
            </w:r>
            <w:r w:rsidRPr="00EE021C">
              <w:rPr>
                <w:sz w:val="28"/>
                <w:szCs w:val="28"/>
                <w:cs/>
              </w:rPr>
              <w:t>) ทดสอบระบบ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16</w:t>
            </w:r>
            <w:r w:rsidRPr="00EE021C">
              <w:rPr>
                <w:sz w:val="28"/>
                <w:szCs w:val="28"/>
                <w:cs/>
              </w:rPr>
              <w:t>) วิเคราห์และสรุปผล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  <w:cs/>
              </w:rPr>
            </w:pPr>
            <w:r w:rsidRPr="00EE021C">
              <w:rPr>
                <w:sz w:val="28"/>
                <w:szCs w:val="28"/>
              </w:rPr>
              <w:t>17</w:t>
            </w:r>
            <w:r w:rsidRPr="00EE021C">
              <w:rPr>
                <w:sz w:val="28"/>
                <w:szCs w:val="28"/>
                <w:cs/>
              </w:rPr>
              <w:t>) จัดทำรายงานโครงงานและคู่มือพร้อมพิมพ์ฉบับสมบูรณ์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  <w:tr w:rsidR="00731D59" w:rsidRPr="00EE021C" w:rsidTr="00B65562">
        <w:tc>
          <w:tcPr>
            <w:tcW w:w="4585" w:type="dxa"/>
          </w:tcPr>
          <w:p w:rsidR="00731D59" w:rsidRPr="00EE021C" w:rsidRDefault="00731D59" w:rsidP="00863051">
            <w:pPr>
              <w:pStyle w:val="Default"/>
              <w:rPr>
                <w:sz w:val="28"/>
                <w:szCs w:val="28"/>
              </w:rPr>
            </w:pPr>
            <w:r w:rsidRPr="00EE021C">
              <w:rPr>
                <w:sz w:val="28"/>
                <w:szCs w:val="28"/>
              </w:rPr>
              <w:t>18</w:t>
            </w:r>
            <w:r w:rsidR="00B65562">
              <w:rPr>
                <w:sz w:val="28"/>
                <w:szCs w:val="28"/>
                <w:cs/>
              </w:rPr>
              <w:t>) สอบโครงงานที่เสร็จสมบูรณ์</w:t>
            </w: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auto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FFFFFF" w:themeFill="background1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  <w:tc>
          <w:tcPr>
            <w:tcW w:w="360" w:type="dxa"/>
            <w:shd w:val="clear" w:color="auto" w:fill="70AD47" w:themeFill="accent6"/>
          </w:tcPr>
          <w:p w:rsidR="00731D59" w:rsidRPr="00EE021C" w:rsidRDefault="00731D59" w:rsidP="00863051">
            <w:pPr>
              <w:pStyle w:val="Default"/>
              <w:jc w:val="center"/>
              <w:rPr>
                <w:sz w:val="28"/>
                <w:szCs w:val="28"/>
              </w:rPr>
            </w:pPr>
          </w:p>
        </w:tc>
      </w:tr>
    </w:tbl>
    <w:p w:rsidR="00E957CF" w:rsidRPr="00685984" w:rsidRDefault="00E957CF" w:rsidP="00442C34">
      <w:pPr>
        <w:rPr>
          <w:rFonts w:ascii="TH Sarabun New" w:hAnsi="TH Sarabun New" w:cs="TH Sarabun New"/>
          <w:b/>
          <w:bCs/>
          <w:sz w:val="28"/>
          <w:szCs w:val="28"/>
        </w:rPr>
      </w:pPr>
    </w:p>
    <w:p w:rsidR="00442C34" w:rsidRPr="00731D59" w:rsidRDefault="00442C34" w:rsidP="00442C34">
      <w:pPr>
        <w:rPr>
          <w:rFonts w:ascii="TH Sarabun New" w:hAnsi="TH Sarabun New" w:cs="TH Sarabun New"/>
          <w:b/>
          <w:bCs/>
          <w:sz w:val="32"/>
          <w:szCs w:val="32"/>
        </w:rPr>
      </w:pPr>
      <w:r w:rsidRPr="00731D59">
        <w:rPr>
          <w:rFonts w:ascii="TH Sarabun New" w:hAnsi="TH Sarabun New" w:cs="TH Sarabun New"/>
          <w:b/>
          <w:bCs/>
          <w:sz w:val="32"/>
          <w:szCs w:val="32"/>
        </w:rPr>
        <w:t>10</w:t>
      </w:r>
      <w:r w:rsidRPr="00731D59">
        <w:rPr>
          <w:rFonts w:ascii="TH Sarabun New" w:hAnsi="TH Sarabun New" w:cs="TH Sarabun New"/>
          <w:b/>
          <w:bCs/>
          <w:sz w:val="32"/>
          <w:szCs w:val="32"/>
          <w:cs/>
        </w:rPr>
        <w:t>. งบประมาณ</w:t>
      </w:r>
    </w:p>
    <w:p w:rsidR="00442C34" w:rsidRPr="00685984" w:rsidRDefault="00442C34" w:rsidP="00442C34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หมวดวัสดุอุปกรณ์</w:t>
      </w:r>
    </w:p>
    <w:p w:rsidR="00442C34" w:rsidRPr="00685984" w:rsidRDefault="00442C34" w:rsidP="00442C34">
      <w:pPr>
        <w:ind w:firstLine="720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- ค่าวัสดุสำนักงาน (กระดาษ ปากกา และอื่น ๆ)</w:t>
      </w:r>
      <w:r w:rsidRPr="00685984">
        <w:rPr>
          <w:rFonts w:ascii="TH Sarabun New" w:hAnsi="TH Sarabun New" w:cs="TH Sarabun New"/>
          <w:sz w:val="28"/>
          <w:szCs w:val="28"/>
        </w:rPr>
        <w:t xml:space="preserve"> 30 </w:t>
      </w:r>
      <w:r w:rsidRPr="00685984">
        <w:rPr>
          <w:rFonts w:ascii="TH Sarabun New" w:hAnsi="TH Sarabun New" w:cs="TH Sarabun New"/>
          <w:sz w:val="28"/>
          <w:szCs w:val="28"/>
          <w:cs/>
        </w:rPr>
        <w:t>บาท</w:t>
      </w:r>
    </w:p>
    <w:p w:rsidR="00442C34" w:rsidRPr="00685984" w:rsidRDefault="00442C34" w:rsidP="00442C34">
      <w:pPr>
        <w:ind w:firstLine="720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 xml:space="preserve">- ค่าวัสดุคอมพิวเตอร์ (แผ่นดิสก์ ซีดี และอื่น ๆ) </w:t>
      </w:r>
      <w:r w:rsidRPr="00685984">
        <w:rPr>
          <w:rFonts w:ascii="TH Sarabun New" w:hAnsi="TH Sarabun New" w:cs="TH Sarabun New"/>
          <w:sz w:val="28"/>
          <w:szCs w:val="28"/>
        </w:rPr>
        <w:t xml:space="preserve">10 </w:t>
      </w:r>
      <w:r w:rsidRPr="00685984">
        <w:rPr>
          <w:rFonts w:ascii="TH Sarabun New" w:hAnsi="TH Sarabun New" w:cs="TH Sarabun New"/>
          <w:sz w:val="28"/>
          <w:szCs w:val="28"/>
          <w:cs/>
        </w:rPr>
        <w:t>บาท</w:t>
      </w:r>
    </w:p>
    <w:p w:rsidR="00442C34" w:rsidRPr="00685984" w:rsidRDefault="00442C34" w:rsidP="00442C34">
      <w:pPr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หมวดค่าใช้สอย</w:t>
      </w:r>
    </w:p>
    <w:p w:rsidR="00442C34" w:rsidRPr="00685984" w:rsidRDefault="00442C34" w:rsidP="00442C34">
      <w:pPr>
        <w:ind w:firstLine="720"/>
        <w:rPr>
          <w:rFonts w:ascii="TH Sarabun New" w:hAnsi="TH Sarabun New" w:cs="TH Sarabun New"/>
          <w:sz w:val="28"/>
          <w:szCs w:val="28"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t>- ค่าถ่ายเอกสาร</w:t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  <w:t xml:space="preserve">15 </w:t>
      </w:r>
      <w:r w:rsidRPr="00685984">
        <w:rPr>
          <w:rFonts w:ascii="TH Sarabun New" w:hAnsi="TH Sarabun New" w:cs="TH Sarabun New"/>
          <w:sz w:val="28"/>
          <w:szCs w:val="28"/>
          <w:cs/>
        </w:rPr>
        <w:t>บาท</w:t>
      </w:r>
    </w:p>
    <w:p w:rsidR="00353858" w:rsidRDefault="00442C34" w:rsidP="00881944">
      <w:pPr>
        <w:ind w:firstLine="720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hAnsi="TH Sarabun New" w:cs="TH Sarabun New"/>
          <w:sz w:val="28"/>
          <w:szCs w:val="28"/>
          <w:cs/>
        </w:rPr>
        <w:lastRenderedPageBreak/>
        <w:t>- ค่าเข้ารูปเล่ม</w:t>
      </w:r>
      <w:r w:rsidRPr="00685984">
        <w:rPr>
          <w:rFonts w:ascii="TH Sarabun New" w:hAnsi="TH Sarabun New" w:cs="TH Sarabun New"/>
          <w:sz w:val="28"/>
          <w:szCs w:val="28"/>
        </w:rPr>
        <w:tab/>
      </w:r>
      <w:r w:rsidRPr="00685984">
        <w:rPr>
          <w:rFonts w:ascii="TH Sarabun New" w:hAnsi="TH Sarabun New" w:cs="TH Sarabun New"/>
          <w:sz w:val="28"/>
          <w:szCs w:val="28"/>
        </w:rPr>
        <w:tab/>
        <w:t xml:space="preserve">15 </w:t>
      </w:r>
      <w:r w:rsidRPr="00685984">
        <w:rPr>
          <w:rFonts w:ascii="TH Sarabun New" w:hAnsi="TH Sarabun New" w:cs="TH Sarabun New"/>
          <w:sz w:val="28"/>
          <w:szCs w:val="28"/>
          <w:cs/>
        </w:rPr>
        <w:t>บาท</w:t>
      </w:r>
    </w:p>
    <w:p w:rsidR="00353858" w:rsidRDefault="00353858">
      <w:pPr>
        <w:spacing w:after="160" w:line="259" w:lineRule="auto"/>
        <w:rPr>
          <w:rFonts w:ascii="TH Sarabun New" w:hAnsi="TH Sarabun New" w:cs="TH Sarabun New"/>
          <w:sz w:val="28"/>
          <w:szCs w:val="28"/>
          <w:cs/>
        </w:rPr>
      </w:pPr>
      <w:r>
        <w:rPr>
          <w:rFonts w:ascii="TH Sarabun New" w:hAnsi="TH Sarabun New" w:cs="TH Sarabun New"/>
          <w:sz w:val="28"/>
          <w:szCs w:val="28"/>
          <w:cs/>
        </w:rPr>
        <w:br w:type="page"/>
      </w:r>
    </w:p>
    <w:p w:rsidR="007210A1" w:rsidRPr="00685984" w:rsidRDefault="007210A1" w:rsidP="00881944">
      <w:pPr>
        <w:ind w:firstLine="720"/>
        <w:rPr>
          <w:rFonts w:ascii="TH Sarabun New" w:hAnsi="TH Sarabun New" w:cs="TH Sarabun New"/>
          <w:sz w:val="28"/>
          <w:szCs w:val="28"/>
          <w:cs/>
        </w:rPr>
      </w:pPr>
    </w:p>
    <w:p w:rsidR="00C0254F" w:rsidRDefault="00106536" w:rsidP="00C0254F">
      <w:pPr>
        <w:spacing w:after="160" w:line="259" w:lineRule="auto"/>
        <w:jc w:val="center"/>
        <w:rPr>
          <w:rFonts w:ascii="TH Sarabun New" w:eastAsia="TH Sarabun New" w:hAnsi="TH Sarabun New" w:cs="TH Sarabun New"/>
          <w:bCs/>
          <w:sz w:val="36"/>
          <w:szCs w:val="36"/>
        </w:rPr>
      </w:pPr>
      <w:r w:rsidRPr="00C0254F">
        <w:rPr>
          <w:rFonts w:ascii="TH Sarabun New" w:eastAsia="TH Sarabun New" w:hAnsi="TH Sarabun New" w:cs="TH Sarabun New"/>
          <w:bCs/>
          <w:sz w:val="36"/>
          <w:szCs w:val="36"/>
          <w:highlight w:val="white"/>
          <w:cs/>
        </w:rPr>
        <w:t>เอกสารอ้างอิง</w:t>
      </w:r>
      <w:bookmarkEnd w:id="9"/>
    </w:p>
    <w:p w:rsidR="009F7E11" w:rsidRPr="00671CCD" w:rsidRDefault="009F7E11" w:rsidP="00C0254F">
      <w:pPr>
        <w:spacing w:after="160" w:line="259" w:lineRule="auto"/>
        <w:rPr>
          <w:rFonts w:ascii="TH Sarabun New" w:hAnsi="TH Sarabun New" w:cs="TH Sarabun New"/>
          <w:color w:val="auto"/>
          <w:sz w:val="28"/>
          <w:szCs w:val="28"/>
        </w:rPr>
      </w:pPr>
      <w:r>
        <w:rPr>
          <w:rFonts w:ascii="TH Sarabun New" w:hAnsi="TH Sarabun New" w:cs="TH Sarabun New"/>
          <w:color w:val="auto"/>
          <w:sz w:val="28"/>
          <w:szCs w:val="28"/>
        </w:rPr>
        <w:fldChar w:fldCharType="begin"/>
      </w:r>
      <w:r w:rsidRPr="00C0254F">
        <w:rPr>
          <w:rFonts w:ascii="TH Sarabun New" w:hAnsi="TH Sarabun New" w:cs="TH Sarabun New"/>
          <w:color w:val="auto"/>
          <w:sz w:val="28"/>
          <w:szCs w:val="28"/>
        </w:rPr>
        <w:instrText xml:space="preserve"> ADDIN ZOTERO_BIBL {</w:instrText>
      </w:r>
      <w:r w:rsidRPr="00C0254F">
        <w:rPr>
          <w:rFonts w:ascii="TH Sarabun New" w:hAnsi="TH Sarabun New" w:cs="TH Sarabun New"/>
          <w:color w:val="auto"/>
          <w:sz w:val="28"/>
          <w:szCs w:val="28"/>
          <w:cs/>
        </w:rPr>
        <w:instrText>"</w:instrText>
      </w:r>
      <w:r w:rsidRPr="00C0254F">
        <w:rPr>
          <w:rFonts w:ascii="TH Sarabun New" w:hAnsi="TH Sarabun New" w:cs="TH Sarabun New"/>
          <w:color w:val="auto"/>
          <w:sz w:val="28"/>
          <w:szCs w:val="28"/>
        </w:rPr>
        <w:instrText>custom</w:instrText>
      </w:r>
      <w:r w:rsidRPr="00C0254F">
        <w:rPr>
          <w:rFonts w:ascii="TH Sarabun New" w:hAnsi="TH Sarabun New" w:cs="TH Sarabun New"/>
          <w:color w:val="auto"/>
          <w:sz w:val="28"/>
          <w:szCs w:val="28"/>
          <w:cs/>
        </w:rPr>
        <w:instrText>":[]</w:instrText>
      </w:r>
      <w:r w:rsidRPr="00C0254F">
        <w:rPr>
          <w:rFonts w:ascii="TH Sarabun New" w:hAnsi="TH Sarabun New" w:cs="TH Sarabun New"/>
          <w:color w:val="auto"/>
          <w:sz w:val="28"/>
          <w:szCs w:val="28"/>
        </w:rPr>
        <w:instrText xml:space="preserve">} CSL_BIBLIOGRAPHY </w:instrText>
      </w:r>
      <w:r>
        <w:rPr>
          <w:rFonts w:ascii="TH Sarabun New" w:hAnsi="TH Sarabun New" w:cs="TH Sarabun New"/>
          <w:color w:val="auto"/>
          <w:sz w:val="28"/>
          <w:szCs w:val="28"/>
        </w:rPr>
        <w:fldChar w:fldCharType="separate"/>
      </w:r>
    </w:p>
    <w:p w:rsidR="009F7E11" w:rsidRPr="00671CCD" w:rsidRDefault="009F7E11" w:rsidP="00C0254F">
      <w:pPr>
        <w:pStyle w:val="afa"/>
        <w:spacing w:line="240" w:lineRule="auto"/>
        <w:jc w:val="thaiDistribute"/>
        <w:rPr>
          <w:rFonts w:ascii="TH Sarabun New" w:hAnsi="TH Sarabun New" w:cs="TH Sarabun New"/>
          <w:sz w:val="28"/>
          <w:szCs w:val="28"/>
        </w:rPr>
      </w:pPr>
    </w:p>
    <w:p w:rsidR="00420A65" w:rsidRPr="00671CCD" w:rsidRDefault="00420A65" w:rsidP="00420A65">
      <w:pPr>
        <w:pStyle w:val="afa"/>
        <w:numPr>
          <w:ilvl w:val="0"/>
          <w:numId w:val="12"/>
        </w:numPr>
        <w:spacing w:line="240" w:lineRule="auto"/>
        <w:ind w:left="426" w:hanging="425"/>
        <w:jc w:val="thaiDistribute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ส่วนมาตรฐาน ฝ่ายนวัตกรรม สำนักงานรัฐบาลอิเล็กทรอนิกส์ (องค์การมหาชน) (สรอ.) . (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2558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 xml:space="preserve">) .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มาตรฐานการแลกเปลี่ยนข้อมูลระหว่างระบบสารบรรณอิเล็กทรอนิกส์</w:t>
      </w:r>
      <w:r w:rsidRPr="00671CCD">
        <w:rPr>
          <w:rFonts w:ascii="TH Sarabun New" w:hAnsi="TH Sarabun New" w:cs="TH Sarabun New"/>
          <w:sz w:val="28"/>
          <w:szCs w:val="28"/>
          <w:cs/>
        </w:rPr>
        <w:t>. (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ม.ป.ป</w:t>
      </w:r>
      <w:r w:rsidRPr="00671CCD">
        <w:rPr>
          <w:rFonts w:ascii="TH Sarabun New" w:hAnsi="TH Sarabun New" w:cs="TH Sarabun New"/>
          <w:sz w:val="28"/>
          <w:szCs w:val="28"/>
          <w:cs/>
        </w:rPr>
        <w:t>.). ค้นเมื่อ 18 มีนาคม 2560</w:t>
      </w:r>
      <w:r w:rsidRPr="00671CCD">
        <w:rPr>
          <w:rFonts w:ascii="TH Sarabun New" w:hAnsi="TH Sarabun New" w:cs="TH Sarabun New"/>
          <w:sz w:val="28"/>
          <w:szCs w:val="28"/>
        </w:rPr>
        <w:t>, from https</w:t>
      </w:r>
      <w:r w:rsidRPr="00671CCD">
        <w:rPr>
          <w:rFonts w:ascii="TH Sarabun New" w:hAnsi="TH Sarabun New" w:cs="TH Sarabun New"/>
          <w:sz w:val="28"/>
          <w:szCs w:val="28"/>
          <w:cs/>
        </w:rPr>
        <w:t>://</w:t>
      </w:r>
      <w:r w:rsidRPr="00671CCD">
        <w:rPr>
          <w:rFonts w:ascii="TH Sarabun New" w:hAnsi="TH Sarabun New" w:cs="TH Sarabun New"/>
          <w:sz w:val="28"/>
          <w:szCs w:val="28"/>
        </w:rPr>
        <w:t>www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ega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or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th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th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profile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/977/ </w:t>
      </w:r>
    </w:p>
    <w:p w:rsidR="00420A65" w:rsidRPr="00671CCD" w:rsidRDefault="00420A65" w:rsidP="00B95588">
      <w:pPr>
        <w:pStyle w:val="ae"/>
        <w:numPr>
          <w:ilvl w:val="0"/>
          <w:numId w:val="12"/>
        </w:numPr>
        <w:tabs>
          <w:tab w:val="left" w:pos="567"/>
        </w:tabs>
        <w:ind w:left="426" w:hanging="425"/>
        <w:jc w:val="thaiDistribute"/>
        <w:rPr>
          <w:rFonts w:ascii="TH Sarabun New" w:hAnsi="TH Sarabun New" w:cs="TH Sarabun New"/>
          <w:color w:val="auto"/>
          <w:sz w:val="28"/>
          <w:szCs w:val="28"/>
        </w:rPr>
      </w:pP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ชนกนันท์  ถูไกรวงษ์ . (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2559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 xml:space="preserve">). </w:t>
      </w:r>
      <w:r w:rsidRPr="00671CCD">
        <w:rPr>
          <w:rFonts w:ascii="TH Sarabun New" w:hAnsi="TH Sarabun New" w:cs="TH Sarabun New"/>
          <w:b/>
          <w:bCs/>
          <w:color w:val="auto"/>
          <w:sz w:val="28"/>
          <w:szCs w:val="28"/>
          <w:cs/>
        </w:rPr>
        <w:t>กระบวนการรับ-ส่งหนังสือของงานสารบรรณ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 xml:space="preserve">.พิมพ์ครั้งที่ 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 xml:space="preserve">1 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. ขอนแก่น :       ภาควิชาวิทยาการคอมพิวเตอร์  มหาวิทยาลัยขอนแก่น</w:t>
      </w:r>
    </w:p>
    <w:p w:rsidR="00F30E2F" w:rsidRPr="00671CCD" w:rsidRDefault="00F30E2F" w:rsidP="00F30E2F">
      <w:pPr>
        <w:pStyle w:val="afa"/>
        <w:numPr>
          <w:ilvl w:val="0"/>
          <w:numId w:val="12"/>
        </w:numPr>
        <w:spacing w:line="240" w:lineRule="auto"/>
        <w:ind w:left="426" w:hanging="425"/>
        <w:jc w:val="thaiDistribute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sz w:val="28"/>
          <w:szCs w:val="28"/>
        </w:rPr>
        <w:t>Rajamangala University of Technology Phra Nakhon</w:t>
      </w:r>
      <w:r w:rsidRPr="00671CCD">
        <w:rPr>
          <w:rFonts w:ascii="TH Sarabun New" w:hAnsi="TH Sarabun New" w:cs="TH Sarabun New"/>
          <w:sz w:val="28"/>
          <w:szCs w:val="28"/>
          <w:cs/>
        </w:rPr>
        <w:t>. (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ม.ป.ป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.).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ระบบสารบรรณ (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>E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-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>Document System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)</w:t>
      </w:r>
      <w:r w:rsidRPr="00671CCD">
        <w:rPr>
          <w:rFonts w:ascii="Arial" w:hAnsi="Arial"/>
          <w:b/>
          <w:bCs/>
          <w:sz w:val="28"/>
          <w:szCs w:val="28"/>
          <w:cs/>
        </w:rPr>
        <w:t> 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: มหาวิทยาลัยเทคโนโลยีราชมงคลพระนคร</w:t>
      </w:r>
      <w:r w:rsidRPr="00671CCD">
        <w:rPr>
          <w:rFonts w:ascii="TH Sarabun New" w:hAnsi="TH Sarabun New" w:cs="TH Sarabun New"/>
          <w:sz w:val="28"/>
          <w:szCs w:val="28"/>
          <w:cs/>
        </w:rPr>
        <w:t>. ค้นเมื่อ</w:t>
      </w:r>
      <w:r w:rsidRPr="00671CCD">
        <w:rPr>
          <w:rFonts w:ascii="TH Sarabun New" w:hAnsi="TH Sarabun New" w:cs="TH Sarabun New"/>
          <w:sz w:val="28"/>
          <w:szCs w:val="28"/>
        </w:rPr>
        <w:t xml:space="preserve"> 13 </w:t>
      </w:r>
      <w:r w:rsidRPr="00671CCD">
        <w:rPr>
          <w:rFonts w:ascii="TH Sarabun New" w:hAnsi="TH Sarabun New" w:cs="TH Sarabun New"/>
          <w:sz w:val="28"/>
          <w:szCs w:val="28"/>
          <w:cs/>
        </w:rPr>
        <w:t>สิงหาคม</w:t>
      </w:r>
      <w:r w:rsidRPr="00671CCD">
        <w:rPr>
          <w:rFonts w:ascii="TH Sarabun New" w:hAnsi="TH Sarabun New" w:cs="TH Sarabun New"/>
          <w:sz w:val="28"/>
          <w:szCs w:val="28"/>
        </w:rPr>
        <w:t xml:space="preserve"> 2</w:t>
      </w:r>
      <w:r w:rsidRPr="00671CCD">
        <w:rPr>
          <w:rFonts w:ascii="TH Sarabun New" w:hAnsi="TH Sarabun New" w:cs="TH Sarabun New"/>
          <w:sz w:val="28"/>
          <w:szCs w:val="28"/>
          <w:cs/>
        </w:rPr>
        <w:t>560</w:t>
      </w:r>
      <w:r w:rsidRPr="00671CCD">
        <w:rPr>
          <w:rFonts w:ascii="TH Sarabun New" w:hAnsi="TH Sarabun New" w:cs="TH Sarabun New"/>
          <w:sz w:val="28"/>
          <w:szCs w:val="28"/>
        </w:rPr>
        <w:t xml:space="preserve">, </w:t>
      </w:r>
      <w:r w:rsidRPr="00671CCD">
        <w:rPr>
          <w:rFonts w:ascii="TH Sarabun New" w:hAnsi="TH Sarabun New" w:cs="TH Sarabun New"/>
          <w:sz w:val="28"/>
          <w:szCs w:val="28"/>
          <w:cs/>
        </w:rPr>
        <w:t>จาก</w:t>
      </w:r>
      <w:r w:rsidRPr="00671CCD">
        <w:rPr>
          <w:rFonts w:ascii="TH Sarabun New" w:hAnsi="TH Sarabun New" w:cs="TH Sarabun New"/>
          <w:sz w:val="28"/>
          <w:szCs w:val="28"/>
        </w:rPr>
        <w:t xml:space="preserve"> http</w:t>
      </w:r>
      <w:r w:rsidRPr="00671CCD">
        <w:rPr>
          <w:rFonts w:ascii="TH Sarabun New" w:hAnsi="TH Sarabun New" w:cs="TH Sarabun New"/>
          <w:sz w:val="28"/>
          <w:szCs w:val="28"/>
          <w:cs/>
        </w:rPr>
        <w:t>://</w:t>
      </w:r>
      <w:r w:rsidRPr="00671CCD">
        <w:rPr>
          <w:rFonts w:ascii="TH Sarabun New" w:hAnsi="TH Sarabun New" w:cs="TH Sarabun New"/>
          <w:sz w:val="28"/>
          <w:szCs w:val="28"/>
        </w:rPr>
        <w:t>edoc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rmutp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ac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th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helpdesk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aspx</w:t>
      </w:r>
    </w:p>
    <w:p w:rsidR="00443818" w:rsidRDefault="00443818" w:rsidP="00420A65">
      <w:pPr>
        <w:pStyle w:val="afa"/>
        <w:numPr>
          <w:ilvl w:val="0"/>
          <w:numId w:val="12"/>
        </w:numPr>
        <w:spacing w:line="240" w:lineRule="auto"/>
        <w:ind w:left="426" w:hanging="425"/>
        <w:jc w:val="thaiDistribute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sz w:val="28"/>
          <w:szCs w:val="28"/>
          <w:cs/>
        </w:rPr>
        <w:t>บริษัท อีออฟฟิศออนไลน์ จำกัด.  (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ม.ป.ป</w:t>
      </w:r>
      <w:r w:rsidRPr="00671CCD">
        <w:rPr>
          <w:rFonts w:ascii="TH Sarabun New" w:hAnsi="TH Sarabun New" w:cs="TH Sarabun New"/>
          <w:sz w:val="28"/>
          <w:szCs w:val="28"/>
          <w:cs/>
        </w:rPr>
        <w:t>.).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 xml:space="preserve"> เอกสารแนะนำ ระบบสารบรรณอิเล็กทรอนิกส์</w:t>
      </w:r>
      <w:r w:rsidRPr="00671CCD">
        <w:rPr>
          <w:rFonts w:ascii="TH Sarabun New" w:hAnsi="TH Sarabun New" w:cs="TH Sarabun New"/>
          <w:sz w:val="28"/>
          <w:szCs w:val="28"/>
          <w:cs/>
        </w:rPr>
        <w:t>. ค้นเมื่อ 13 สิงหาคม 2560</w:t>
      </w:r>
      <w:r w:rsidRPr="00671CCD">
        <w:rPr>
          <w:rFonts w:ascii="TH Sarabun New" w:hAnsi="TH Sarabun New" w:cs="TH Sarabun New"/>
          <w:sz w:val="28"/>
          <w:szCs w:val="28"/>
        </w:rPr>
        <w:t xml:space="preserve">, 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จาก 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www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thsaraban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com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download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manual_thsaraban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color w:val="auto"/>
          <w:sz w:val="28"/>
          <w:szCs w:val="28"/>
        </w:rPr>
        <w:t>pdf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 </w:t>
      </w:r>
    </w:p>
    <w:p w:rsidR="009F7E11" w:rsidRPr="00671CCD" w:rsidRDefault="009F7E11" w:rsidP="00420A65">
      <w:pPr>
        <w:pStyle w:val="afa"/>
        <w:numPr>
          <w:ilvl w:val="0"/>
          <w:numId w:val="12"/>
        </w:numPr>
        <w:spacing w:line="240" w:lineRule="auto"/>
        <w:ind w:left="426" w:hanging="425"/>
        <w:jc w:val="thaiDistribute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sz w:val="28"/>
          <w:szCs w:val="28"/>
        </w:rPr>
        <w:t>smillbom</w:t>
      </w:r>
      <w:r w:rsidRPr="00671CCD">
        <w:rPr>
          <w:rFonts w:ascii="TH Sarabun New" w:hAnsi="TH Sarabun New" w:cs="TH Sarabun New"/>
          <w:sz w:val="28"/>
          <w:szCs w:val="28"/>
          <w:cs/>
        </w:rPr>
        <w:t>. (</w:t>
      </w:r>
      <w:r w:rsidRPr="00671CCD">
        <w:rPr>
          <w:rFonts w:ascii="TH Sarabun New" w:hAnsi="TH Sarabun New" w:cs="TH Sarabun New"/>
          <w:sz w:val="28"/>
          <w:szCs w:val="28"/>
        </w:rPr>
        <w:t>2</w:t>
      </w:r>
      <w:r w:rsidR="00902ED5" w:rsidRPr="00671CCD">
        <w:rPr>
          <w:rFonts w:ascii="TH Sarabun New" w:hAnsi="TH Sarabun New" w:cs="TH Sarabun New"/>
          <w:sz w:val="28"/>
          <w:szCs w:val="28"/>
          <w:cs/>
        </w:rPr>
        <w:t>560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).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[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>PhpStorm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 xml:space="preserve">]สอนใช้งานการติดต่อกับ 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 xml:space="preserve">SFTP server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เพื่อดาวน์โหลดหรืออัปโหลดไฟล์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. </w:t>
      </w:r>
      <w:r w:rsidR="00902ED5" w:rsidRPr="00671CCD">
        <w:rPr>
          <w:rFonts w:ascii="TH Sarabun New" w:hAnsi="TH Sarabun New" w:cs="TH Sarabun New"/>
          <w:sz w:val="28"/>
          <w:szCs w:val="28"/>
          <w:cs/>
        </w:rPr>
        <w:t>ค้นเมื่อ</w:t>
      </w:r>
      <w:r w:rsidRPr="00671CCD">
        <w:rPr>
          <w:rFonts w:ascii="TH Sarabun New" w:hAnsi="TH Sarabun New" w:cs="TH Sarabun New"/>
          <w:sz w:val="28"/>
          <w:szCs w:val="28"/>
        </w:rPr>
        <w:t xml:space="preserve"> 13 </w:t>
      </w:r>
      <w:r w:rsidR="00902ED5" w:rsidRPr="00671CCD">
        <w:rPr>
          <w:rFonts w:ascii="TH Sarabun New" w:hAnsi="TH Sarabun New" w:cs="TH Sarabun New"/>
          <w:sz w:val="28"/>
          <w:szCs w:val="28"/>
          <w:cs/>
        </w:rPr>
        <w:t>สิงหาคม</w:t>
      </w:r>
      <w:r w:rsidR="00902ED5" w:rsidRPr="00671CCD">
        <w:rPr>
          <w:rFonts w:ascii="TH Sarabun New" w:hAnsi="TH Sarabun New" w:cs="TH Sarabun New"/>
          <w:sz w:val="28"/>
          <w:szCs w:val="28"/>
        </w:rPr>
        <w:t xml:space="preserve"> 2</w:t>
      </w:r>
      <w:r w:rsidR="00902ED5" w:rsidRPr="00671CCD">
        <w:rPr>
          <w:rFonts w:ascii="TH Sarabun New" w:hAnsi="TH Sarabun New" w:cs="TH Sarabun New"/>
          <w:sz w:val="28"/>
          <w:szCs w:val="28"/>
          <w:cs/>
        </w:rPr>
        <w:t>560</w:t>
      </w:r>
      <w:r w:rsidRPr="00671CCD">
        <w:rPr>
          <w:rFonts w:ascii="TH Sarabun New" w:hAnsi="TH Sarabun New" w:cs="TH Sarabun New"/>
          <w:sz w:val="28"/>
          <w:szCs w:val="28"/>
        </w:rPr>
        <w:t xml:space="preserve">, </w:t>
      </w:r>
      <w:r w:rsidR="00902ED5" w:rsidRPr="00671CCD">
        <w:rPr>
          <w:rFonts w:ascii="TH Sarabun New" w:hAnsi="TH Sarabun New" w:cs="TH Sarabun New"/>
          <w:sz w:val="28"/>
          <w:szCs w:val="28"/>
          <w:cs/>
        </w:rPr>
        <w:t>จาก</w:t>
      </w:r>
      <w:r w:rsidRPr="00671CCD">
        <w:rPr>
          <w:rFonts w:ascii="TH Sarabun New" w:hAnsi="TH Sarabun New" w:cs="TH Sarabun New"/>
          <w:sz w:val="28"/>
          <w:szCs w:val="28"/>
        </w:rPr>
        <w:t xml:space="preserve"> http</w:t>
      </w:r>
      <w:r w:rsidRPr="00671CCD">
        <w:rPr>
          <w:rFonts w:ascii="TH Sarabun New" w:hAnsi="TH Sarabun New" w:cs="TH Sarabun New"/>
          <w:sz w:val="28"/>
          <w:szCs w:val="28"/>
          <w:cs/>
        </w:rPr>
        <w:t>://</w:t>
      </w:r>
      <w:r w:rsidRPr="00671CCD">
        <w:rPr>
          <w:rFonts w:ascii="TH Sarabun New" w:hAnsi="TH Sarabun New" w:cs="TH Sarabun New"/>
          <w:sz w:val="28"/>
          <w:szCs w:val="28"/>
        </w:rPr>
        <w:t>www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glurgeek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com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education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software</w:t>
      </w:r>
      <w:r w:rsidRPr="00671CCD">
        <w:rPr>
          <w:rFonts w:ascii="TH Sarabun New" w:hAnsi="TH Sarabun New" w:cs="TH Sarabun New"/>
          <w:sz w:val="28"/>
          <w:szCs w:val="28"/>
          <w:cs/>
        </w:rPr>
        <w:t>-</w:t>
      </w:r>
      <w:r w:rsidRPr="00671CCD">
        <w:rPr>
          <w:rFonts w:ascii="TH Sarabun New" w:hAnsi="TH Sarabun New" w:cs="TH Sarabun New"/>
          <w:sz w:val="28"/>
          <w:szCs w:val="28"/>
        </w:rPr>
        <w:t>engineering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="00902ED5" w:rsidRPr="00671CCD">
        <w:rPr>
          <w:rFonts w:ascii="TH Sarabun New" w:hAnsi="TH Sarabun New" w:cs="TH Sarabun New"/>
          <w:color w:val="auto"/>
          <w:sz w:val="28"/>
          <w:szCs w:val="28"/>
        </w:rPr>
        <w:t xml:space="preserve"> phpstorm</w:t>
      </w:r>
      <w:r w:rsidR="00902ED5" w:rsidRPr="00671CCD">
        <w:rPr>
          <w:rFonts w:ascii="TH Sarabun New" w:hAnsi="TH Sarabun New" w:cs="TH Sarabun New"/>
          <w:color w:val="auto"/>
          <w:sz w:val="28"/>
          <w:szCs w:val="28"/>
          <w:cs/>
        </w:rPr>
        <w:t>สอนใช้งานการติดต่อกับ/</w:t>
      </w:r>
    </w:p>
    <w:p w:rsidR="009F7E11" w:rsidRPr="00671CCD" w:rsidRDefault="009F7E11" w:rsidP="00420A65">
      <w:pPr>
        <w:pStyle w:val="afa"/>
        <w:numPr>
          <w:ilvl w:val="0"/>
          <w:numId w:val="12"/>
        </w:numPr>
        <w:spacing w:line="240" w:lineRule="auto"/>
        <w:ind w:left="426" w:hanging="425"/>
        <w:jc w:val="thaiDistribute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sz w:val="28"/>
          <w:szCs w:val="28"/>
          <w:cs/>
        </w:rPr>
        <w:t>กองอุ่น</w:t>
      </w:r>
      <w:r w:rsidR="000D0796" w:rsidRPr="00671CCD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มานพ. </w:t>
      </w:r>
      <w:r w:rsidR="000D0796" w:rsidRPr="00671CCD">
        <w:rPr>
          <w:rFonts w:ascii="TH Sarabun New" w:hAnsi="TH Sarabun New" w:cs="TH Sarabun New"/>
          <w:sz w:val="28"/>
          <w:szCs w:val="28"/>
          <w:cs/>
        </w:rPr>
        <w:t>(</w:t>
      </w:r>
      <w:r w:rsidR="000D0796" w:rsidRPr="00671CCD">
        <w:rPr>
          <w:rFonts w:ascii="TH Sarabun New" w:hAnsi="TH Sarabun New" w:cs="TH Sarabun New"/>
          <w:color w:val="auto"/>
          <w:sz w:val="28"/>
          <w:szCs w:val="28"/>
          <w:cs/>
        </w:rPr>
        <w:t>ม.ป.ป</w:t>
      </w:r>
      <w:r w:rsidR="000D0796" w:rsidRPr="00671CCD">
        <w:rPr>
          <w:rFonts w:ascii="TH Sarabun New" w:hAnsi="TH Sarabun New" w:cs="TH Sarabun New"/>
          <w:sz w:val="28"/>
          <w:szCs w:val="28"/>
          <w:cs/>
        </w:rPr>
        <w:t>.).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 xml:space="preserve">Yii Framework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คืออะไร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. </w:t>
      </w:r>
      <w:r w:rsidR="00EA6714" w:rsidRPr="00671CCD">
        <w:rPr>
          <w:rFonts w:ascii="TH Sarabun New" w:hAnsi="TH Sarabun New" w:cs="TH Sarabun New"/>
          <w:sz w:val="28"/>
          <w:szCs w:val="28"/>
          <w:cs/>
        </w:rPr>
        <w:t>ค้นเมื่อ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 13 </w:t>
      </w:r>
      <w:r w:rsidR="00EA6714" w:rsidRPr="00671CCD">
        <w:rPr>
          <w:rFonts w:ascii="TH Sarabun New" w:hAnsi="TH Sarabun New" w:cs="TH Sarabun New"/>
          <w:sz w:val="28"/>
          <w:szCs w:val="28"/>
          <w:cs/>
        </w:rPr>
        <w:t>สิหาคม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="00EA6714" w:rsidRPr="00671CCD">
        <w:rPr>
          <w:rFonts w:ascii="TH Sarabun New" w:hAnsi="TH Sarabun New" w:cs="TH Sarabun New"/>
          <w:sz w:val="28"/>
          <w:szCs w:val="28"/>
          <w:cs/>
        </w:rPr>
        <w:t>2560</w:t>
      </w:r>
      <w:r w:rsidRPr="00671CCD">
        <w:rPr>
          <w:rFonts w:ascii="TH Sarabun New" w:hAnsi="TH Sarabun New" w:cs="TH Sarabun New"/>
          <w:sz w:val="28"/>
          <w:szCs w:val="28"/>
        </w:rPr>
        <w:t xml:space="preserve">, </w:t>
      </w:r>
      <w:r w:rsidR="00BB2030" w:rsidRPr="00671CCD">
        <w:rPr>
          <w:rFonts w:ascii="TH Sarabun New" w:hAnsi="TH Sarabun New" w:cs="TH Sarabun New"/>
          <w:sz w:val="28"/>
          <w:szCs w:val="28"/>
          <w:cs/>
        </w:rPr>
        <w:t>จาก</w:t>
      </w:r>
      <w:r w:rsidRPr="00671CCD">
        <w:rPr>
          <w:rFonts w:ascii="TH Sarabun New" w:hAnsi="TH Sarabun New" w:cs="TH Sarabun New"/>
          <w:sz w:val="28"/>
          <w:szCs w:val="28"/>
        </w:rPr>
        <w:t xml:space="preserve"> https</w:t>
      </w:r>
      <w:r w:rsidRPr="00671CCD">
        <w:rPr>
          <w:rFonts w:ascii="TH Sarabun New" w:hAnsi="TH Sarabun New" w:cs="TH Sarabun New"/>
          <w:sz w:val="28"/>
          <w:szCs w:val="28"/>
          <w:cs/>
        </w:rPr>
        <w:t>://</w:t>
      </w:r>
      <w:r w:rsidRPr="00671CCD">
        <w:rPr>
          <w:rFonts w:ascii="TH Sarabun New" w:hAnsi="TH Sarabun New" w:cs="TH Sarabun New"/>
          <w:sz w:val="28"/>
          <w:szCs w:val="28"/>
        </w:rPr>
        <w:t>www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programmerthailand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com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tutorial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post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view</w:t>
      </w:r>
      <w:r w:rsidRPr="00671CCD">
        <w:rPr>
          <w:rFonts w:ascii="TH Sarabun New" w:hAnsi="TH Sarabun New" w:cs="TH Sarabun New"/>
          <w:sz w:val="28"/>
          <w:szCs w:val="28"/>
          <w:cs/>
        </w:rPr>
        <w:t>/2/</w:t>
      </w:r>
      <w:r w:rsidR="00366D81" w:rsidRPr="00671CCD">
        <w:rPr>
          <w:rFonts w:ascii="TH Sarabun New" w:hAnsi="TH Sarabun New" w:cs="TH Sarabun New"/>
          <w:color w:val="auto"/>
          <w:sz w:val="28"/>
          <w:szCs w:val="28"/>
        </w:rPr>
        <w:t xml:space="preserve"> yii</w:t>
      </w:r>
      <w:r w:rsidR="00366D81" w:rsidRPr="00671CCD">
        <w:rPr>
          <w:rFonts w:ascii="TH Sarabun New" w:hAnsi="TH Sarabun New" w:cs="TH Sarabun New"/>
          <w:color w:val="auto"/>
          <w:sz w:val="28"/>
          <w:szCs w:val="28"/>
          <w:cs/>
        </w:rPr>
        <w:t>-</w:t>
      </w:r>
      <w:r w:rsidR="00366D81" w:rsidRPr="00671CCD">
        <w:rPr>
          <w:rFonts w:ascii="TH Sarabun New" w:hAnsi="TH Sarabun New" w:cs="TH Sarabun New"/>
          <w:color w:val="auto"/>
          <w:sz w:val="28"/>
          <w:szCs w:val="28"/>
        </w:rPr>
        <w:t>framework</w:t>
      </w:r>
      <w:r w:rsidR="00366D81" w:rsidRPr="00671CCD">
        <w:rPr>
          <w:rFonts w:ascii="TH Sarabun New" w:hAnsi="TH Sarabun New" w:cs="TH Sarabun New"/>
          <w:color w:val="auto"/>
          <w:sz w:val="28"/>
          <w:szCs w:val="28"/>
          <w:cs/>
        </w:rPr>
        <w:t>-คืออะไร</w:t>
      </w:r>
    </w:p>
    <w:p w:rsidR="00443818" w:rsidRPr="00671CCD" w:rsidRDefault="00443818" w:rsidP="00443818">
      <w:pPr>
        <w:pStyle w:val="afa"/>
        <w:numPr>
          <w:ilvl w:val="0"/>
          <w:numId w:val="12"/>
        </w:numPr>
        <w:spacing w:line="240" w:lineRule="auto"/>
        <w:ind w:left="426" w:hanging="425"/>
        <w:rPr>
          <w:rFonts w:ascii="TH Sarabun New" w:hAnsi="TH Sarabun New" w:cs="TH Sarabun New"/>
          <w:sz w:val="28"/>
          <w:szCs w:val="28"/>
        </w:rPr>
      </w:pPr>
      <w:r w:rsidRPr="00671CCD">
        <w:rPr>
          <w:rFonts w:ascii="TH Sarabun New" w:hAnsi="TH Sarabun New" w:cs="TH Sarabun New"/>
          <w:sz w:val="28"/>
          <w:szCs w:val="28"/>
        </w:rPr>
        <w:t>Administrator, S</w:t>
      </w:r>
      <w:r w:rsidRPr="00671CCD">
        <w:rPr>
          <w:rFonts w:ascii="TH Sarabun New" w:hAnsi="TH Sarabun New" w:cs="TH Sarabun New"/>
          <w:sz w:val="28"/>
          <w:szCs w:val="28"/>
          <w:cs/>
        </w:rPr>
        <w:t>. (</w:t>
      </w:r>
      <w:r w:rsidRPr="00671CCD">
        <w:rPr>
          <w:rFonts w:ascii="TH Sarabun New" w:hAnsi="TH Sarabun New" w:cs="TH Sarabun New"/>
          <w:color w:val="auto"/>
          <w:sz w:val="28"/>
          <w:szCs w:val="28"/>
          <w:cs/>
        </w:rPr>
        <w:t>ม.ป.ป</w:t>
      </w:r>
      <w:r w:rsidRPr="00671CCD">
        <w:rPr>
          <w:rFonts w:ascii="TH Sarabun New" w:hAnsi="TH Sarabun New" w:cs="TH Sarabun New"/>
          <w:sz w:val="28"/>
          <w:szCs w:val="28"/>
          <w:cs/>
        </w:rPr>
        <w:t xml:space="preserve">.). 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 xml:space="preserve">PHPStrom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 xml:space="preserve">เครื่องมือที่ช่วยให้โปรแกรมเมอร์สาย </w:t>
      </w:r>
      <w:r w:rsidRPr="00671CCD">
        <w:rPr>
          <w:rFonts w:ascii="TH Sarabun New" w:hAnsi="TH Sarabun New" w:cs="TH Sarabun New"/>
          <w:b/>
          <w:bCs/>
          <w:sz w:val="28"/>
          <w:szCs w:val="28"/>
        </w:rPr>
        <w:t xml:space="preserve">PHP </w:t>
      </w:r>
      <w:r w:rsidRPr="00671CCD">
        <w:rPr>
          <w:rFonts w:ascii="TH Sarabun New" w:hAnsi="TH Sarabun New" w:cs="TH Sarabun New"/>
          <w:b/>
          <w:bCs/>
          <w:sz w:val="28"/>
          <w:szCs w:val="28"/>
          <w:cs/>
        </w:rPr>
        <w:t>ทำงานได้ง่าย และรวดเร็วขึ้น</w:t>
      </w:r>
      <w:r w:rsidRPr="00671CCD">
        <w:rPr>
          <w:rFonts w:ascii="TH Sarabun New" w:hAnsi="TH Sarabun New" w:cs="TH Sarabun New"/>
          <w:sz w:val="28"/>
          <w:szCs w:val="28"/>
          <w:cs/>
        </w:rPr>
        <w:t>. ค้นเมื่อ</w:t>
      </w:r>
      <w:r w:rsidRPr="00671CCD">
        <w:rPr>
          <w:rFonts w:ascii="TH Sarabun New" w:hAnsi="TH Sarabun New" w:cs="TH Sarabun New"/>
          <w:sz w:val="28"/>
          <w:szCs w:val="28"/>
        </w:rPr>
        <w:t xml:space="preserve"> 13 September 2017, </w:t>
      </w:r>
      <w:r w:rsidRPr="00671CCD">
        <w:rPr>
          <w:rFonts w:ascii="TH Sarabun New" w:hAnsi="TH Sarabun New" w:cs="TH Sarabun New"/>
          <w:sz w:val="28"/>
          <w:szCs w:val="28"/>
          <w:cs/>
        </w:rPr>
        <w:t>จาก</w:t>
      </w:r>
      <w:r w:rsidRPr="00671CCD">
        <w:rPr>
          <w:rFonts w:ascii="TH Sarabun New" w:hAnsi="TH Sarabun New" w:cs="TH Sarabun New"/>
          <w:sz w:val="28"/>
          <w:szCs w:val="28"/>
        </w:rPr>
        <w:t>http</w:t>
      </w:r>
      <w:r w:rsidRPr="00671CCD">
        <w:rPr>
          <w:rFonts w:ascii="TH Sarabun New" w:hAnsi="TH Sarabun New" w:cs="TH Sarabun New"/>
          <w:sz w:val="28"/>
          <w:szCs w:val="28"/>
          <w:cs/>
        </w:rPr>
        <w:t>://</w:t>
      </w:r>
      <w:r w:rsidRPr="00671CCD">
        <w:rPr>
          <w:rFonts w:ascii="TH Sarabun New" w:hAnsi="TH Sarabun New" w:cs="TH Sarabun New"/>
          <w:sz w:val="28"/>
          <w:szCs w:val="28"/>
        </w:rPr>
        <w:t>sapphire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co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th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index</w:t>
      </w:r>
      <w:r w:rsidRPr="00671CCD">
        <w:rPr>
          <w:rFonts w:ascii="TH Sarabun New" w:hAnsi="TH Sarabun New" w:cs="TH Sarabun New"/>
          <w:sz w:val="28"/>
          <w:szCs w:val="28"/>
          <w:cs/>
        </w:rPr>
        <w:t>.</w:t>
      </w:r>
      <w:r w:rsidRPr="00671CCD">
        <w:rPr>
          <w:rFonts w:ascii="TH Sarabun New" w:hAnsi="TH Sarabun New" w:cs="TH Sarabun New"/>
          <w:sz w:val="28"/>
          <w:szCs w:val="28"/>
        </w:rPr>
        <w:t>php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th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component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content</w:t>
      </w:r>
      <w:r w:rsidRPr="00671CCD">
        <w:rPr>
          <w:rFonts w:ascii="TH Sarabun New" w:hAnsi="TH Sarabun New" w:cs="TH Sarabun New"/>
          <w:sz w:val="28"/>
          <w:szCs w:val="28"/>
          <w:cs/>
        </w:rPr>
        <w:t>/</w:t>
      </w:r>
      <w:r w:rsidRPr="00671CCD">
        <w:rPr>
          <w:rFonts w:ascii="TH Sarabun New" w:hAnsi="TH Sarabun New" w:cs="TH Sarabun New"/>
          <w:sz w:val="28"/>
          <w:szCs w:val="28"/>
        </w:rPr>
        <w:t>article?id</w:t>
      </w:r>
      <w:r w:rsidRPr="00671CCD">
        <w:rPr>
          <w:rFonts w:ascii="TH Sarabun New" w:hAnsi="TH Sarabun New" w:cs="TH Sarabun New"/>
          <w:sz w:val="28"/>
          <w:szCs w:val="28"/>
          <w:cs/>
        </w:rPr>
        <w:t>=</w:t>
      </w:r>
      <w:r w:rsidRPr="00671CCD">
        <w:rPr>
          <w:rFonts w:ascii="TH Sarabun New" w:hAnsi="TH Sarabun New" w:cs="TH Sarabun New"/>
          <w:sz w:val="28"/>
          <w:szCs w:val="28"/>
        </w:rPr>
        <w:t>94</w:t>
      </w:r>
      <w:r w:rsidRPr="00671CCD">
        <w:rPr>
          <w:rFonts w:ascii="TH Sarabun New" w:hAnsi="TH Sarabun New" w:cs="TH Sarabun New"/>
          <w:sz w:val="28"/>
          <w:szCs w:val="28"/>
          <w:cs/>
        </w:rPr>
        <w:t>:</w:t>
      </w:r>
      <w:r w:rsidRPr="00671CCD">
        <w:rPr>
          <w:rFonts w:ascii="TH Sarabun New" w:hAnsi="TH Sarabun New" w:cs="TH Sarabun New"/>
          <w:sz w:val="28"/>
          <w:szCs w:val="28"/>
        </w:rPr>
        <w:t>phpstrom</w:t>
      </w:r>
      <w:r w:rsidRPr="00671CCD">
        <w:rPr>
          <w:rFonts w:ascii="TH Sarabun New" w:hAnsi="TH Sarabun New" w:cs="TH Sarabun New"/>
          <w:sz w:val="28"/>
          <w:szCs w:val="28"/>
          <w:cs/>
        </w:rPr>
        <w:t>-</w:t>
      </w:r>
      <w:r w:rsidRPr="00671CCD">
        <w:rPr>
          <w:rFonts w:ascii="TH Sarabun New" w:hAnsi="TH Sarabun New" w:cs="TH Sarabun New"/>
          <w:sz w:val="28"/>
          <w:szCs w:val="28"/>
        </w:rPr>
        <w:t>php</w:t>
      </w:r>
    </w:p>
    <w:p w:rsidR="009F7E11" w:rsidRPr="00671CCD" w:rsidRDefault="009F7E11" w:rsidP="00443818">
      <w:pPr>
        <w:pStyle w:val="afa"/>
        <w:spacing w:line="240" w:lineRule="auto"/>
        <w:ind w:left="426" w:firstLine="0"/>
        <w:jc w:val="thaiDistribute"/>
        <w:rPr>
          <w:rFonts w:ascii="TH Sarabun New" w:hAnsi="TH Sarabun New" w:cs="TH Sarabun New"/>
          <w:sz w:val="28"/>
          <w:szCs w:val="28"/>
        </w:rPr>
      </w:pPr>
    </w:p>
    <w:p w:rsidR="009F7E11" w:rsidRPr="00685984" w:rsidRDefault="009F7E11" w:rsidP="00C0254F">
      <w:pPr>
        <w:jc w:val="thaiDistribute"/>
        <w:rPr>
          <w:rFonts w:ascii="TH Sarabun New" w:hAnsi="TH Sarabun New" w:cs="TH Sarabun New"/>
          <w:color w:val="auto"/>
          <w:sz w:val="28"/>
          <w:szCs w:val="28"/>
        </w:rPr>
      </w:pPr>
      <w:r>
        <w:rPr>
          <w:rFonts w:ascii="TH Sarabun New" w:hAnsi="TH Sarabun New" w:cs="TH Sarabun New"/>
          <w:color w:val="auto"/>
          <w:sz w:val="28"/>
          <w:szCs w:val="28"/>
        </w:rPr>
        <w:fldChar w:fldCharType="end"/>
      </w:r>
    </w:p>
    <w:p w:rsidR="00FB5A4F" w:rsidRPr="00685984" w:rsidRDefault="00FB5A4F" w:rsidP="00106536">
      <w:pPr>
        <w:jc w:val="thaiDistribute"/>
        <w:rPr>
          <w:rFonts w:ascii="TH Sarabun New" w:hAnsi="TH Sarabun New" w:cs="TH Sarabun New"/>
          <w:color w:val="auto"/>
          <w:sz w:val="28"/>
          <w:szCs w:val="28"/>
        </w:rPr>
      </w:pPr>
    </w:p>
    <w:p w:rsidR="00FB5A4F" w:rsidRPr="00685984" w:rsidRDefault="00FB5A4F" w:rsidP="00106536">
      <w:pPr>
        <w:jc w:val="thaiDistribute"/>
        <w:rPr>
          <w:rFonts w:ascii="TH Sarabun New" w:hAnsi="TH Sarabun New" w:cs="TH Sarabun New"/>
          <w:color w:val="auto"/>
          <w:sz w:val="28"/>
          <w:szCs w:val="28"/>
        </w:rPr>
      </w:pPr>
    </w:p>
    <w:p w:rsidR="00EF1396" w:rsidRPr="00685984" w:rsidRDefault="00EF1396" w:rsidP="00EF1396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ลงชื่ออาจารย์ที่ปรึกษา ................................................ </w:t>
      </w:r>
    </w:p>
    <w:p w:rsidR="00EF1396" w:rsidRPr="00685984" w:rsidRDefault="00EF1396" w:rsidP="00EF1396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(อาจารย์ ดร.วชิราวุธ  ธรรมวิเศษ) </w:t>
      </w:r>
    </w:p>
    <w:p w:rsidR="00285105" w:rsidRPr="00685984" w:rsidRDefault="00285105" w:rsidP="00EF1396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</w:p>
    <w:p w:rsidR="00F847BF" w:rsidRPr="00685984" w:rsidRDefault="00F847BF" w:rsidP="00F847BF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ลงชื่อผู้ทำโครงงาน ................................................ </w:t>
      </w:r>
    </w:p>
    <w:p w:rsidR="00F847BF" w:rsidRPr="00685984" w:rsidRDefault="00F847BF" w:rsidP="00F847BF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(นางสาว กนิษฐา  พูลลาภ) </w:t>
      </w:r>
    </w:p>
    <w:p w:rsidR="00F847BF" w:rsidRPr="00685984" w:rsidRDefault="00F847BF" w:rsidP="00F847BF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ลงชื่อผู้ทำโครงงาน ................................................ </w:t>
      </w:r>
    </w:p>
    <w:p w:rsidR="00F847BF" w:rsidRPr="00685984" w:rsidRDefault="00F847BF" w:rsidP="00F847BF">
      <w:pPr>
        <w:autoSpaceDE w:val="0"/>
        <w:autoSpaceDN w:val="0"/>
        <w:adjustRightInd w:val="0"/>
        <w:jc w:val="right"/>
        <w:rPr>
          <w:rFonts w:ascii="TH Sarabun New" w:eastAsiaTheme="minorHAnsi" w:hAnsi="TH Sarabun New" w:cs="TH Sarabun New"/>
          <w:sz w:val="28"/>
          <w:szCs w:val="28"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(นางสาว วราภรณ์  แม้นศิริ) </w:t>
      </w:r>
    </w:p>
    <w:p w:rsidR="00F847BF" w:rsidRPr="00685984" w:rsidRDefault="00F847BF" w:rsidP="00F847BF">
      <w:pPr>
        <w:ind w:left="5040"/>
        <w:jc w:val="center"/>
        <w:rPr>
          <w:rFonts w:ascii="TH Sarabun New" w:hAnsi="TH Sarabun New" w:cs="TH Sarabun New"/>
          <w:sz w:val="28"/>
          <w:szCs w:val="28"/>
          <w:cs/>
        </w:rPr>
      </w:pP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lastRenderedPageBreak/>
        <w:t xml:space="preserve">วันที่ </w:t>
      </w:r>
      <w:r w:rsidR="00B07641" w:rsidRPr="00685984">
        <w:rPr>
          <w:rFonts w:ascii="TH Sarabun New" w:eastAsiaTheme="minorHAnsi" w:hAnsi="TH Sarabun New" w:cs="TH Sarabun New"/>
          <w:sz w:val="28"/>
          <w:szCs w:val="28"/>
          <w:cs/>
        </w:rPr>
        <w:t>2</w:t>
      </w:r>
      <w:r w:rsidR="006B7607">
        <w:rPr>
          <w:rFonts w:ascii="TH Sarabun New" w:eastAsiaTheme="minorHAnsi" w:hAnsi="TH Sarabun New" w:cs="TH Sarabun New" w:hint="cs"/>
          <w:sz w:val="28"/>
          <w:szCs w:val="28"/>
          <w:cs/>
        </w:rPr>
        <w:t>2</w:t>
      </w: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 </w:t>
      </w:r>
      <w:r w:rsidR="006B7607">
        <w:rPr>
          <w:rFonts w:ascii="TH Sarabun New" w:eastAsiaTheme="minorHAnsi" w:hAnsi="TH Sarabun New" w:cs="TH Sarabun New" w:hint="cs"/>
          <w:sz w:val="28"/>
          <w:szCs w:val="28"/>
          <w:cs/>
        </w:rPr>
        <w:t>กันยายม</w:t>
      </w:r>
      <w:r w:rsidRPr="00685984">
        <w:rPr>
          <w:rFonts w:ascii="TH Sarabun New" w:eastAsiaTheme="minorHAnsi" w:hAnsi="TH Sarabun New" w:cs="TH Sarabun New"/>
          <w:sz w:val="28"/>
          <w:szCs w:val="28"/>
          <w:cs/>
        </w:rPr>
        <w:t xml:space="preserve"> 2560</w:t>
      </w:r>
    </w:p>
    <w:sectPr w:rsidR="00F847BF" w:rsidRPr="00685984" w:rsidSect="004365AB">
      <w:headerReference w:type="default" r:id="rId85"/>
      <w:headerReference w:type="first" r:id="rId86"/>
      <w:pgSz w:w="11906" w:h="16838"/>
      <w:pgMar w:top="2160" w:right="1440" w:bottom="1440" w:left="2160" w:header="720" w:footer="1440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10B97" w:rsidRDefault="00E10B97">
      <w:r>
        <w:separator/>
      </w:r>
    </w:p>
  </w:endnote>
  <w:endnote w:type="continuationSeparator" w:id="0">
    <w:p w:rsidR="00E10B97" w:rsidRDefault="00E10B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H SarabunPSK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TH Sarabun New">
    <w:altName w:val="TH Sarabun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ngsanaNew-Bold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A2BC2" w:rsidRDefault="007A2BC2" w:rsidP="00106536">
    <w:pPr>
      <w:pStyle w:val="ab"/>
      <w:tabs>
        <w:tab w:val="clear" w:pos="4513"/>
        <w:tab w:val="clear" w:pos="9026"/>
        <w:tab w:val="left" w:pos="5774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10B97" w:rsidRDefault="00E10B97">
      <w:r>
        <w:separator/>
      </w:r>
    </w:p>
  </w:footnote>
  <w:footnote w:type="continuationSeparator" w:id="0">
    <w:p w:rsidR="00E10B97" w:rsidRDefault="00E10B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86711316"/>
      <w:docPartObj>
        <w:docPartGallery w:val="Page Numbers (Top of Page)"/>
        <w:docPartUnique/>
      </w:docPartObj>
    </w:sdtPr>
    <w:sdtContent>
      <w:p w:rsidR="007A2BC2" w:rsidRDefault="007A2BC2">
        <w:pPr>
          <w:pStyle w:val="a9"/>
          <w:jc w:val="right"/>
        </w:pPr>
        <w:r>
          <w:fldChar w:fldCharType="begin"/>
        </w:r>
        <w:r>
          <w:instrText xml:space="preserve"> PAGE   \</w:instrText>
        </w:r>
        <w:r>
          <w:rPr>
            <w:szCs w:val="24"/>
            <w:cs/>
          </w:rPr>
          <w:instrText xml:space="preserve">* </w:instrText>
        </w:r>
        <w:r>
          <w:instrText xml:space="preserve">MERGEFORMAT </w:instrText>
        </w:r>
        <w:r>
          <w:fldChar w:fldCharType="separate"/>
        </w:r>
        <w:r w:rsidR="00801E86">
          <w:rPr>
            <w:noProof/>
            <w:cs/>
          </w:rPr>
          <w:t>ก</w:t>
        </w:r>
        <w:r>
          <w:rPr>
            <w:noProof/>
          </w:rPr>
          <w:fldChar w:fldCharType="end"/>
        </w:r>
      </w:p>
    </w:sdtContent>
  </w:sdt>
  <w:p w:rsidR="007A2BC2" w:rsidRDefault="007A2BC2" w:rsidP="00106536">
    <w:pPr>
      <w:pStyle w:val="a9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A2BC2" w:rsidRDefault="007A2BC2">
    <w:pPr>
      <w:pStyle w:val="a9"/>
      <w:jc w:val="right"/>
    </w:pPr>
  </w:p>
  <w:p w:rsidR="007A2BC2" w:rsidRDefault="007A2BC2" w:rsidP="00106536">
    <w:pPr>
      <w:pStyle w:val="a9"/>
      <w:tabs>
        <w:tab w:val="clear" w:pos="4513"/>
        <w:tab w:val="clear" w:pos="9026"/>
        <w:tab w:val="left" w:pos="5975"/>
      </w:tabs>
    </w:pP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71679812"/>
      <w:docPartObj>
        <w:docPartGallery w:val="Page Numbers (Top of Page)"/>
        <w:docPartUnique/>
      </w:docPartObj>
    </w:sdtPr>
    <w:sdtContent>
      <w:p w:rsidR="007A2BC2" w:rsidRDefault="007A2BC2" w:rsidP="00060078">
        <w:pPr>
          <w:pStyle w:val="a9"/>
          <w:jc w:val="right"/>
        </w:pPr>
        <w:r w:rsidRPr="00060078">
          <w:rPr>
            <w:rFonts w:ascii="TH SarabunPSK" w:hAnsi="TH SarabunPSK" w:cs="TH SarabunPSK"/>
            <w:sz w:val="28"/>
            <w:szCs w:val="28"/>
          </w:rPr>
          <w:fldChar w:fldCharType="begin"/>
        </w:r>
        <w:r w:rsidRPr="00060078">
          <w:rPr>
            <w:rFonts w:ascii="TH SarabunPSK" w:hAnsi="TH SarabunPSK" w:cs="TH SarabunPSK"/>
            <w:sz w:val="28"/>
            <w:szCs w:val="28"/>
          </w:rPr>
          <w:instrText xml:space="preserve"> PAGE   \</w:instrText>
        </w:r>
        <w:r w:rsidRPr="00060078">
          <w:rPr>
            <w:rFonts w:ascii="TH SarabunPSK" w:hAnsi="TH SarabunPSK" w:cs="TH SarabunPSK"/>
            <w:sz w:val="28"/>
            <w:szCs w:val="28"/>
            <w:cs/>
          </w:rPr>
          <w:instrText xml:space="preserve">* </w:instrText>
        </w:r>
        <w:r w:rsidRPr="00060078">
          <w:rPr>
            <w:rFonts w:ascii="TH SarabunPSK" w:hAnsi="TH SarabunPSK" w:cs="TH SarabunPSK"/>
            <w:sz w:val="28"/>
            <w:szCs w:val="28"/>
          </w:rPr>
          <w:instrText xml:space="preserve">MERGEFORMAT </w:instrText>
        </w:r>
        <w:r w:rsidRPr="00060078">
          <w:rPr>
            <w:rFonts w:ascii="TH SarabunPSK" w:hAnsi="TH SarabunPSK" w:cs="TH SarabunPSK"/>
            <w:sz w:val="28"/>
            <w:szCs w:val="28"/>
          </w:rPr>
          <w:fldChar w:fldCharType="separate"/>
        </w:r>
        <w:r w:rsidR="009A6FB6">
          <w:rPr>
            <w:rFonts w:ascii="TH SarabunPSK" w:hAnsi="TH SarabunPSK" w:cs="TH SarabunPSK"/>
            <w:noProof/>
            <w:sz w:val="28"/>
            <w:szCs w:val="28"/>
          </w:rPr>
          <w:t>65</w:t>
        </w:r>
        <w:r w:rsidRPr="00060078">
          <w:rPr>
            <w:rFonts w:ascii="TH SarabunPSK" w:hAnsi="TH SarabunPSK" w:cs="TH SarabunPSK"/>
            <w:noProof/>
            <w:sz w:val="28"/>
            <w:szCs w:val="28"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A2BC2" w:rsidRDefault="007A2BC2" w:rsidP="00106536">
    <w:pPr>
      <w:pStyle w:val="a9"/>
      <w:jc w:val="center"/>
    </w:pPr>
  </w:p>
  <w:p w:rsidR="007A2BC2" w:rsidRDefault="007A2BC2">
    <w:pPr>
      <w:pStyle w:val="a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7C683A"/>
    <w:multiLevelType w:val="hybridMultilevel"/>
    <w:tmpl w:val="7F7649E8"/>
    <w:lvl w:ilvl="0" w:tplc="2926F85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B3C35"/>
    <w:multiLevelType w:val="hybridMultilevel"/>
    <w:tmpl w:val="F44EFAEE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" w15:restartNumberingAfterBreak="0">
    <w:nsid w:val="0AD54BAB"/>
    <w:multiLevelType w:val="hybridMultilevel"/>
    <w:tmpl w:val="293ADD00"/>
    <w:lvl w:ilvl="0" w:tplc="2926F85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68724D"/>
    <w:multiLevelType w:val="hybridMultilevel"/>
    <w:tmpl w:val="1578E428"/>
    <w:lvl w:ilvl="0" w:tplc="EBEEA890">
      <w:start w:val="1"/>
      <w:numFmt w:val="decimal"/>
      <w:lvlText w:val="(%1)"/>
      <w:lvlJc w:val="left"/>
      <w:pPr>
        <w:ind w:left="291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36" w:hanging="360"/>
      </w:pPr>
    </w:lvl>
    <w:lvl w:ilvl="2" w:tplc="0409001B" w:tentative="1">
      <w:start w:val="1"/>
      <w:numFmt w:val="lowerRoman"/>
      <w:lvlText w:val="%3."/>
      <w:lvlJc w:val="right"/>
      <w:pPr>
        <w:ind w:left="4356" w:hanging="180"/>
      </w:pPr>
    </w:lvl>
    <w:lvl w:ilvl="3" w:tplc="0409000F" w:tentative="1">
      <w:start w:val="1"/>
      <w:numFmt w:val="decimal"/>
      <w:lvlText w:val="%4."/>
      <w:lvlJc w:val="left"/>
      <w:pPr>
        <w:ind w:left="5076" w:hanging="360"/>
      </w:pPr>
    </w:lvl>
    <w:lvl w:ilvl="4" w:tplc="04090019" w:tentative="1">
      <w:start w:val="1"/>
      <w:numFmt w:val="lowerLetter"/>
      <w:lvlText w:val="%5."/>
      <w:lvlJc w:val="left"/>
      <w:pPr>
        <w:ind w:left="5796" w:hanging="360"/>
      </w:pPr>
    </w:lvl>
    <w:lvl w:ilvl="5" w:tplc="0409001B" w:tentative="1">
      <w:start w:val="1"/>
      <w:numFmt w:val="lowerRoman"/>
      <w:lvlText w:val="%6."/>
      <w:lvlJc w:val="right"/>
      <w:pPr>
        <w:ind w:left="6516" w:hanging="180"/>
      </w:pPr>
    </w:lvl>
    <w:lvl w:ilvl="6" w:tplc="0409000F" w:tentative="1">
      <w:start w:val="1"/>
      <w:numFmt w:val="decimal"/>
      <w:lvlText w:val="%7."/>
      <w:lvlJc w:val="left"/>
      <w:pPr>
        <w:ind w:left="7236" w:hanging="360"/>
      </w:pPr>
    </w:lvl>
    <w:lvl w:ilvl="7" w:tplc="04090019" w:tentative="1">
      <w:start w:val="1"/>
      <w:numFmt w:val="lowerLetter"/>
      <w:lvlText w:val="%8."/>
      <w:lvlJc w:val="left"/>
      <w:pPr>
        <w:ind w:left="7956" w:hanging="360"/>
      </w:pPr>
    </w:lvl>
    <w:lvl w:ilvl="8" w:tplc="0409001B" w:tentative="1">
      <w:start w:val="1"/>
      <w:numFmt w:val="lowerRoman"/>
      <w:lvlText w:val="%9."/>
      <w:lvlJc w:val="right"/>
      <w:pPr>
        <w:ind w:left="8676" w:hanging="180"/>
      </w:pPr>
    </w:lvl>
  </w:abstractNum>
  <w:abstractNum w:abstractNumId="4" w15:restartNumberingAfterBreak="0">
    <w:nsid w:val="2A4E3B33"/>
    <w:multiLevelType w:val="multilevel"/>
    <w:tmpl w:val="915011C8"/>
    <w:lvl w:ilvl="0">
      <w:start w:val="1"/>
      <w:numFmt w:val="decimal"/>
      <w:lvlText w:val="%1."/>
      <w:lvlJc w:val="left"/>
      <w:pPr>
        <w:ind w:left="2916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408" w:hanging="85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408" w:hanging="852"/>
      </w:pPr>
      <w:rPr>
        <w:rFonts w:hint="default"/>
      </w:rPr>
    </w:lvl>
    <w:lvl w:ilvl="3">
      <w:start w:val="5"/>
      <w:numFmt w:val="decimal"/>
      <w:isLgl/>
      <w:lvlText w:val="%1.%2.%3.%4"/>
      <w:lvlJc w:val="left"/>
      <w:pPr>
        <w:ind w:left="3408" w:hanging="852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3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36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9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96" w:hanging="1440"/>
      </w:pPr>
      <w:rPr>
        <w:rFonts w:hint="default"/>
      </w:rPr>
    </w:lvl>
  </w:abstractNum>
  <w:abstractNum w:abstractNumId="5" w15:restartNumberingAfterBreak="0">
    <w:nsid w:val="2CFA36A0"/>
    <w:multiLevelType w:val="hybridMultilevel"/>
    <w:tmpl w:val="B54259F0"/>
    <w:lvl w:ilvl="0" w:tplc="2926F85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17706E"/>
    <w:multiLevelType w:val="hybridMultilevel"/>
    <w:tmpl w:val="293ADD00"/>
    <w:lvl w:ilvl="0" w:tplc="2926F85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C54056D"/>
    <w:multiLevelType w:val="hybridMultilevel"/>
    <w:tmpl w:val="8B4C7E5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33E4A5C"/>
    <w:multiLevelType w:val="hybridMultilevel"/>
    <w:tmpl w:val="5E043D5A"/>
    <w:lvl w:ilvl="0" w:tplc="1714C912">
      <w:start w:val="1"/>
      <w:numFmt w:val="decimal"/>
      <w:lvlText w:val="%1."/>
      <w:lvlJc w:val="left"/>
      <w:pPr>
        <w:ind w:left="190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28" w:hanging="360"/>
      </w:pPr>
    </w:lvl>
    <w:lvl w:ilvl="2" w:tplc="0409001B" w:tentative="1">
      <w:start w:val="1"/>
      <w:numFmt w:val="lowerRoman"/>
      <w:lvlText w:val="%3."/>
      <w:lvlJc w:val="right"/>
      <w:pPr>
        <w:ind w:left="3348" w:hanging="180"/>
      </w:pPr>
    </w:lvl>
    <w:lvl w:ilvl="3" w:tplc="0409000F" w:tentative="1">
      <w:start w:val="1"/>
      <w:numFmt w:val="decimal"/>
      <w:lvlText w:val="%4."/>
      <w:lvlJc w:val="left"/>
      <w:pPr>
        <w:ind w:left="4068" w:hanging="360"/>
      </w:pPr>
    </w:lvl>
    <w:lvl w:ilvl="4" w:tplc="04090019" w:tentative="1">
      <w:start w:val="1"/>
      <w:numFmt w:val="lowerLetter"/>
      <w:lvlText w:val="%5."/>
      <w:lvlJc w:val="left"/>
      <w:pPr>
        <w:ind w:left="4788" w:hanging="360"/>
      </w:pPr>
    </w:lvl>
    <w:lvl w:ilvl="5" w:tplc="0409001B" w:tentative="1">
      <w:start w:val="1"/>
      <w:numFmt w:val="lowerRoman"/>
      <w:lvlText w:val="%6."/>
      <w:lvlJc w:val="right"/>
      <w:pPr>
        <w:ind w:left="5508" w:hanging="180"/>
      </w:pPr>
    </w:lvl>
    <w:lvl w:ilvl="6" w:tplc="0409000F" w:tentative="1">
      <w:start w:val="1"/>
      <w:numFmt w:val="decimal"/>
      <w:lvlText w:val="%7."/>
      <w:lvlJc w:val="left"/>
      <w:pPr>
        <w:ind w:left="6228" w:hanging="360"/>
      </w:pPr>
    </w:lvl>
    <w:lvl w:ilvl="7" w:tplc="04090019" w:tentative="1">
      <w:start w:val="1"/>
      <w:numFmt w:val="lowerLetter"/>
      <w:lvlText w:val="%8."/>
      <w:lvlJc w:val="left"/>
      <w:pPr>
        <w:ind w:left="6948" w:hanging="360"/>
      </w:pPr>
    </w:lvl>
    <w:lvl w:ilvl="8" w:tplc="0409001B" w:tentative="1">
      <w:start w:val="1"/>
      <w:numFmt w:val="lowerRoman"/>
      <w:lvlText w:val="%9."/>
      <w:lvlJc w:val="right"/>
      <w:pPr>
        <w:ind w:left="7668" w:hanging="180"/>
      </w:pPr>
    </w:lvl>
  </w:abstractNum>
  <w:abstractNum w:abstractNumId="9" w15:restartNumberingAfterBreak="0">
    <w:nsid w:val="543A6CB8"/>
    <w:multiLevelType w:val="hybridMultilevel"/>
    <w:tmpl w:val="F36649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0EE497C"/>
    <w:multiLevelType w:val="hybridMultilevel"/>
    <w:tmpl w:val="2426176A"/>
    <w:lvl w:ilvl="0" w:tplc="FD229360">
      <w:start w:val="1"/>
      <w:numFmt w:val="decimal"/>
      <w:lvlText w:val="%1."/>
      <w:lvlJc w:val="left"/>
      <w:pPr>
        <w:ind w:left="291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36" w:hanging="360"/>
      </w:pPr>
    </w:lvl>
    <w:lvl w:ilvl="2" w:tplc="0409001B">
      <w:start w:val="1"/>
      <w:numFmt w:val="lowerRoman"/>
      <w:lvlText w:val="%3."/>
      <w:lvlJc w:val="right"/>
      <w:pPr>
        <w:ind w:left="4356" w:hanging="180"/>
      </w:pPr>
    </w:lvl>
    <w:lvl w:ilvl="3" w:tplc="0409000F" w:tentative="1">
      <w:start w:val="1"/>
      <w:numFmt w:val="decimal"/>
      <w:lvlText w:val="%4."/>
      <w:lvlJc w:val="left"/>
      <w:pPr>
        <w:ind w:left="5076" w:hanging="360"/>
      </w:pPr>
    </w:lvl>
    <w:lvl w:ilvl="4" w:tplc="04090019" w:tentative="1">
      <w:start w:val="1"/>
      <w:numFmt w:val="lowerLetter"/>
      <w:lvlText w:val="%5."/>
      <w:lvlJc w:val="left"/>
      <w:pPr>
        <w:ind w:left="5796" w:hanging="360"/>
      </w:pPr>
    </w:lvl>
    <w:lvl w:ilvl="5" w:tplc="0409001B" w:tentative="1">
      <w:start w:val="1"/>
      <w:numFmt w:val="lowerRoman"/>
      <w:lvlText w:val="%6."/>
      <w:lvlJc w:val="right"/>
      <w:pPr>
        <w:ind w:left="6516" w:hanging="180"/>
      </w:pPr>
    </w:lvl>
    <w:lvl w:ilvl="6" w:tplc="0409000F" w:tentative="1">
      <w:start w:val="1"/>
      <w:numFmt w:val="decimal"/>
      <w:lvlText w:val="%7."/>
      <w:lvlJc w:val="left"/>
      <w:pPr>
        <w:ind w:left="7236" w:hanging="360"/>
      </w:pPr>
    </w:lvl>
    <w:lvl w:ilvl="7" w:tplc="04090019" w:tentative="1">
      <w:start w:val="1"/>
      <w:numFmt w:val="lowerLetter"/>
      <w:lvlText w:val="%8."/>
      <w:lvlJc w:val="left"/>
      <w:pPr>
        <w:ind w:left="7956" w:hanging="360"/>
      </w:pPr>
    </w:lvl>
    <w:lvl w:ilvl="8" w:tplc="0409001B" w:tentative="1">
      <w:start w:val="1"/>
      <w:numFmt w:val="lowerRoman"/>
      <w:lvlText w:val="%9."/>
      <w:lvlJc w:val="right"/>
      <w:pPr>
        <w:ind w:left="8676" w:hanging="180"/>
      </w:pPr>
    </w:lvl>
  </w:abstractNum>
  <w:abstractNum w:abstractNumId="11" w15:restartNumberingAfterBreak="0">
    <w:nsid w:val="71BD1EA4"/>
    <w:multiLevelType w:val="hybridMultilevel"/>
    <w:tmpl w:val="7D2A38A8"/>
    <w:lvl w:ilvl="0" w:tplc="0409000F">
      <w:start w:val="1"/>
      <w:numFmt w:val="decimal"/>
      <w:lvlText w:val="%1."/>
      <w:lvlJc w:val="left"/>
      <w:pPr>
        <w:ind w:left="5040" w:hanging="360"/>
      </w:pPr>
    </w:lvl>
    <w:lvl w:ilvl="1" w:tplc="04090019">
      <w:start w:val="1"/>
      <w:numFmt w:val="lowerLetter"/>
      <w:lvlText w:val="%2."/>
      <w:lvlJc w:val="left"/>
      <w:pPr>
        <w:ind w:left="5760" w:hanging="360"/>
      </w:pPr>
    </w:lvl>
    <w:lvl w:ilvl="2" w:tplc="0409001B" w:tentative="1">
      <w:start w:val="1"/>
      <w:numFmt w:val="lowerRoman"/>
      <w:lvlText w:val="%3."/>
      <w:lvlJc w:val="right"/>
      <w:pPr>
        <w:ind w:left="6480" w:hanging="180"/>
      </w:pPr>
    </w:lvl>
    <w:lvl w:ilvl="3" w:tplc="0409000F" w:tentative="1">
      <w:start w:val="1"/>
      <w:numFmt w:val="decimal"/>
      <w:lvlText w:val="%4."/>
      <w:lvlJc w:val="left"/>
      <w:pPr>
        <w:ind w:left="7200" w:hanging="360"/>
      </w:pPr>
    </w:lvl>
    <w:lvl w:ilvl="4" w:tplc="04090019" w:tentative="1">
      <w:start w:val="1"/>
      <w:numFmt w:val="lowerLetter"/>
      <w:lvlText w:val="%5."/>
      <w:lvlJc w:val="left"/>
      <w:pPr>
        <w:ind w:left="7920" w:hanging="360"/>
      </w:pPr>
    </w:lvl>
    <w:lvl w:ilvl="5" w:tplc="0409001B" w:tentative="1">
      <w:start w:val="1"/>
      <w:numFmt w:val="lowerRoman"/>
      <w:lvlText w:val="%6."/>
      <w:lvlJc w:val="right"/>
      <w:pPr>
        <w:ind w:left="8640" w:hanging="180"/>
      </w:pPr>
    </w:lvl>
    <w:lvl w:ilvl="6" w:tplc="0409000F" w:tentative="1">
      <w:start w:val="1"/>
      <w:numFmt w:val="decimal"/>
      <w:lvlText w:val="%7."/>
      <w:lvlJc w:val="left"/>
      <w:pPr>
        <w:ind w:left="9360" w:hanging="360"/>
      </w:pPr>
    </w:lvl>
    <w:lvl w:ilvl="7" w:tplc="04090019" w:tentative="1">
      <w:start w:val="1"/>
      <w:numFmt w:val="lowerLetter"/>
      <w:lvlText w:val="%8."/>
      <w:lvlJc w:val="left"/>
      <w:pPr>
        <w:ind w:left="10080" w:hanging="360"/>
      </w:pPr>
    </w:lvl>
    <w:lvl w:ilvl="8" w:tplc="0409001B" w:tentative="1">
      <w:start w:val="1"/>
      <w:numFmt w:val="lowerRoman"/>
      <w:lvlText w:val="%9."/>
      <w:lvlJc w:val="right"/>
      <w:pPr>
        <w:ind w:left="10800" w:hanging="180"/>
      </w:pPr>
    </w:lvl>
  </w:abstractNum>
  <w:abstractNum w:abstractNumId="12" w15:restartNumberingAfterBreak="0">
    <w:nsid w:val="7CCD2512"/>
    <w:multiLevelType w:val="hybridMultilevel"/>
    <w:tmpl w:val="2F2CEFE6"/>
    <w:lvl w:ilvl="0" w:tplc="1996146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7"/>
  </w:num>
  <w:num w:numId="3">
    <w:abstractNumId w:val="1"/>
  </w:num>
  <w:num w:numId="4">
    <w:abstractNumId w:val="4"/>
  </w:num>
  <w:num w:numId="5">
    <w:abstractNumId w:val="10"/>
  </w:num>
  <w:num w:numId="6">
    <w:abstractNumId w:val="11"/>
  </w:num>
  <w:num w:numId="7">
    <w:abstractNumId w:val="8"/>
  </w:num>
  <w:num w:numId="8">
    <w:abstractNumId w:val="2"/>
  </w:num>
  <w:num w:numId="9">
    <w:abstractNumId w:val="12"/>
  </w:num>
  <w:num w:numId="10">
    <w:abstractNumId w:val="6"/>
  </w:num>
  <w:num w:numId="11">
    <w:abstractNumId w:val="5"/>
  </w:num>
  <w:num w:numId="12">
    <w:abstractNumId w:val="0"/>
  </w:num>
  <w:num w:numId="13">
    <w:abstractNumId w:val="9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06536"/>
    <w:rsid w:val="000029B2"/>
    <w:rsid w:val="0000310D"/>
    <w:rsid w:val="00003DE6"/>
    <w:rsid w:val="000126DA"/>
    <w:rsid w:val="000148FA"/>
    <w:rsid w:val="000163F4"/>
    <w:rsid w:val="000167A3"/>
    <w:rsid w:val="00017655"/>
    <w:rsid w:val="00020546"/>
    <w:rsid w:val="00020DAB"/>
    <w:rsid w:val="00021055"/>
    <w:rsid w:val="000216BB"/>
    <w:rsid w:val="0002180A"/>
    <w:rsid w:val="00025008"/>
    <w:rsid w:val="0003185A"/>
    <w:rsid w:val="000327C6"/>
    <w:rsid w:val="0003351E"/>
    <w:rsid w:val="0004063D"/>
    <w:rsid w:val="000419A7"/>
    <w:rsid w:val="00051A55"/>
    <w:rsid w:val="0005511D"/>
    <w:rsid w:val="00056B94"/>
    <w:rsid w:val="00057A66"/>
    <w:rsid w:val="00060078"/>
    <w:rsid w:val="00061D0F"/>
    <w:rsid w:val="00064B57"/>
    <w:rsid w:val="00066329"/>
    <w:rsid w:val="00075870"/>
    <w:rsid w:val="00077091"/>
    <w:rsid w:val="0008049E"/>
    <w:rsid w:val="00081326"/>
    <w:rsid w:val="0008137A"/>
    <w:rsid w:val="000823C2"/>
    <w:rsid w:val="00086A6B"/>
    <w:rsid w:val="000913D6"/>
    <w:rsid w:val="0009419B"/>
    <w:rsid w:val="00095F61"/>
    <w:rsid w:val="00096795"/>
    <w:rsid w:val="00097E63"/>
    <w:rsid w:val="000A05C1"/>
    <w:rsid w:val="000A23E5"/>
    <w:rsid w:val="000A244F"/>
    <w:rsid w:val="000A24A7"/>
    <w:rsid w:val="000A2F86"/>
    <w:rsid w:val="000B2BE1"/>
    <w:rsid w:val="000B30A0"/>
    <w:rsid w:val="000B3C16"/>
    <w:rsid w:val="000B485B"/>
    <w:rsid w:val="000B67D1"/>
    <w:rsid w:val="000B6F12"/>
    <w:rsid w:val="000C21E2"/>
    <w:rsid w:val="000C394B"/>
    <w:rsid w:val="000C44AB"/>
    <w:rsid w:val="000C53BA"/>
    <w:rsid w:val="000C59D4"/>
    <w:rsid w:val="000C5EA1"/>
    <w:rsid w:val="000D0796"/>
    <w:rsid w:val="000D5454"/>
    <w:rsid w:val="000E1E9C"/>
    <w:rsid w:val="000E4127"/>
    <w:rsid w:val="000E516B"/>
    <w:rsid w:val="000E5459"/>
    <w:rsid w:val="000E6869"/>
    <w:rsid w:val="000E6B96"/>
    <w:rsid w:val="000E79AD"/>
    <w:rsid w:val="000F2B78"/>
    <w:rsid w:val="000F371E"/>
    <w:rsid w:val="000F6D99"/>
    <w:rsid w:val="000F7C90"/>
    <w:rsid w:val="00105680"/>
    <w:rsid w:val="00106536"/>
    <w:rsid w:val="001112D4"/>
    <w:rsid w:val="00111FC0"/>
    <w:rsid w:val="00112EED"/>
    <w:rsid w:val="00113A65"/>
    <w:rsid w:val="00116EDB"/>
    <w:rsid w:val="001201F2"/>
    <w:rsid w:val="00121628"/>
    <w:rsid w:val="00142BFB"/>
    <w:rsid w:val="0014560F"/>
    <w:rsid w:val="00150035"/>
    <w:rsid w:val="00151949"/>
    <w:rsid w:val="001528A1"/>
    <w:rsid w:val="00153984"/>
    <w:rsid w:val="0015569F"/>
    <w:rsid w:val="00160EB3"/>
    <w:rsid w:val="001644D4"/>
    <w:rsid w:val="00165C83"/>
    <w:rsid w:val="001713B1"/>
    <w:rsid w:val="00175E47"/>
    <w:rsid w:val="00176747"/>
    <w:rsid w:val="00176CF2"/>
    <w:rsid w:val="001834C7"/>
    <w:rsid w:val="00184BB7"/>
    <w:rsid w:val="00184E58"/>
    <w:rsid w:val="00185F42"/>
    <w:rsid w:val="00186058"/>
    <w:rsid w:val="00186C6F"/>
    <w:rsid w:val="001917D2"/>
    <w:rsid w:val="0019329B"/>
    <w:rsid w:val="001939F6"/>
    <w:rsid w:val="00196E09"/>
    <w:rsid w:val="001A2B03"/>
    <w:rsid w:val="001A5174"/>
    <w:rsid w:val="001A5C25"/>
    <w:rsid w:val="001B03C2"/>
    <w:rsid w:val="001B54A4"/>
    <w:rsid w:val="001B5D00"/>
    <w:rsid w:val="001C1AD7"/>
    <w:rsid w:val="001C294A"/>
    <w:rsid w:val="001C2CA4"/>
    <w:rsid w:val="001C2EBF"/>
    <w:rsid w:val="001C4E04"/>
    <w:rsid w:val="001D18AC"/>
    <w:rsid w:val="001D2809"/>
    <w:rsid w:val="001D400C"/>
    <w:rsid w:val="001D4A97"/>
    <w:rsid w:val="001D5AC3"/>
    <w:rsid w:val="001D6BBC"/>
    <w:rsid w:val="001D736F"/>
    <w:rsid w:val="001E0848"/>
    <w:rsid w:val="001E243E"/>
    <w:rsid w:val="001E2CB8"/>
    <w:rsid w:val="001E7CBE"/>
    <w:rsid w:val="001F2C45"/>
    <w:rsid w:val="001F4773"/>
    <w:rsid w:val="001F6905"/>
    <w:rsid w:val="00201239"/>
    <w:rsid w:val="00203676"/>
    <w:rsid w:val="00206A49"/>
    <w:rsid w:val="00211735"/>
    <w:rsid w:val="00212340"/>
    <w:rsid w:val="00213625"/>
    <w:rsid w:val="00214ADB"/>
    <w:rsid w:val="00216F4B"/>
    <w:rsid w:val="00221164"/>
    <w:rsid w:val="00227F5F"/>
    <w:rsid w:val="00233C23"/>
    <w:rsid w:val="00236386"/>
    <w:rsid w:val="002434EB"/>
    <w:rsid w:val="002471AF"/>
    <w:rsid w:val="002508CA"/>
    <w:rsid w:val="00252DD0"/>
    <w:rsid w:val="00253016"/>
    <w:rsid w:val="00253476"/>
    <w:rsid w:val="0025540F"/>
    <w:rsid w:val="00256311"/>
    <w:rsid w:val="0026050C"/>
    <w:rsid w:val="0026181B"/>
    <w:rsid w:val="0026250F"/>
    <w:rsid w:val="00263388"/>
    <w:rsid w:val="002664B2"/>
    <w:rsid w:val="00266F10"/>
    <w:rsid w:val="00270345"/>
    <w:rsid w:val="00271487"/>
    <w:rsid w:val="00273063"/>
    <w:rsid w:val="0028302F"/>
    <w:rsid w:val="00284586"/>
    <w:rsid w:val="00285105"/>
    <w:rsid w:val="00287E2B"/>
    <w:rsid w:val="00291A79"/>
    <w:rsid w:val="00296A90"/>
    <w:rsid w:val="002A0D36"/>
    <w:rsid w:val="002A2457"/>
    <w:rsid w:val="002A26F3"/>
    <w:rsid w:val="002A4339"/>
    <w:rsid w:val="002A7112"/>
    <w:rsid w:val="002B1328"/>
    <w:rsid w:val="002B35E0"/>
    <w:rsid w:val="002B3A27"/>
    <w:rsid w:val="002B4929"/>
    <w:rsid w:val="002B4BFB"/>
    <w:rsid w:val="002C250B"/>
    <w:rsid w:val="002C4F42"/>
    <w:rsid w:val="002C6861"/>
    <w:rsid w:val="002D1720"/>
    <w:rsid w:val="002D2312"/>
    <w:rsid w:val="002D3806"/>
    <w:rsid w:val="002E1CA2"/>
    <w:rsid w:val="002E1EDE"/>
    <w:rsid w:val="002E2B2B"/>
    <w:rsid w:val="002E31B1"/>
    <w:rsid w:val="002E3904"/>
    <w:rsid w:val="002E39F9"/>
    <w:rsid w:val="002E5584"/>
    <w:rsid w:val="002E55C0"/>
    <w:rsid w:val="002E65BA"/>
    <w:rsid w:val="002E6F95"/>
    <w:rsid w:val="002F0099"/>
    <w:rsid w:val="002F1271"/>
    <w:rsid w:val="002F77ED"/>
    <w:rsid w:val="002F7F26"/>
    <w:rsid w:val="003047C6"/>
    <w:rsid w:val="00304DE7"/>
    <w:rsid w:val="003065C4"/>
    <w:rsid w:val="003137F4"/>
    <w:rsid w:val="00313BCC"/>
    <w:rsid w:val="00314583"/>
    <w:rsid w:val="003217DC"/>
    <w:rsid w:val="003314E5"/>
    <w:rsid w:val="003327A2"/>
    <w:rsid w:val="0033285F"/>
    <w:rsid w:val="0034131A"/>
    <w:rsid w:val="00341C60"/>
    <w:rsid w:val="00341F85"/>
    <w:rsid w:val="00344A50"/>
    <w:rsid w:val="00350CA0"/>
    <w:rsid w:val="00353858"/>
    <w:rsid w:val="003557A2"/>
    <w:rsid w:val="00356603"/>
    <w:rsid w:val="00357C6E"/>
    <w:rsid w:val="00361D01"/>
    <w:rsid w:val="00364A56"/>
    <w:rsid w:val="00366D81"/>
    <w:rsid w:val="00375816"/>
    <w:rsid w:val="00381212"/>
    <w:rsid w:val="00384411"/>
    <w:rsid w:val="00392ABA"/>
    <w:rsid w:val="00393DC4"/>
    <w:rsid w:val="00394600"/>
    <w:rsid w:val="003A5C23"/>
    <w:rsid w:val="003A6DE4"/>
    <w:rsid w:val="003A7156"/>
    <w:rsid w:val="003A7C56"/>
    <w:rsid w:val="003B4F0B"/>
    <w:rsid w:val="003B5062"/>
    <w:rsid w:val="003B6D57"/>
    <w:rsid w:val="003C1EB9"/>
    <w:rsid w:val="003C4FA3"/>
    <w:rsid w:val="003C5F98"/>
    <w:rsid w:val="003C7ABE"/>
    <w:rsid w:val="003D06C0"/>
    <w:rsid w:val="003D1340"/>
    <w:rsid w:val="003E0D45"/>
    <w:rsid w:val="003F19BA"/>
    <w:rsid w:val="003F66B2"/>
    <w:rsid w:val="004001D9"/>
    <w:rsid w:val="00401C74"/>
    <w:rsid w:val="00404876"/>
    <w:rsid w:val="0040713F"/>
    <w:rsid w:val="00410544"/>
    <w:rsid w:val="00410A4B"/>
    <w:rsid w:val="00410E86"/>
    <w:rsid w:val="00412100"/>
    <w:rsid w:val="00413832"/>
    <w:rsid w:val="00416CE0"/>
    <w:rsid w:val="00420A65"/>
    <w:rsid w:val="00427E19"/>
    <w:rsid w:val="004365AB"/>
    <w:rsid w:val="00440231"/>
    <w:rsid w:val="00442C34"/>
    <w:rsid w:val="00443818"/>
    <w:rsid w:val="004440FB"/>
    <w:rsid w:val="00445C60"/>
    <w:rsid w:val="00450B1D"/>
    <w:rsid w:val="0045113E"/>
    <w:rsid w:val="00451C21"/>
    <w:rsid w:val="004544A7"/>
    <w:rsid w:val="004560D1"/>
    <w:rsid w:val="00456368"/>
    <w:rsid w:val="00461529"/>
    <w:rsid w:val="00463520"/>
    <w:rsid w:val="00465643"/>
    <w:rsid w:val="004663D8"/>
    <w:rsid w:val="00472851"/>
    <w:rsid w:val="0047384F"/>
    <w:rsid w:val="0048164D"/>
    <w:rsid w:val="004822ED"/>
    <w:rsid w:val="0048326F"/>
    <w:rsid w:val="0048338D"/>
    <w:rsid w:val="00485A69"/>
    <w:rsid w:val="0049012B"/>
    <w:rsid w:val="004925CF"/>
    <w:rsid w:val="00494238"/>
    <w:rsid w:val="00494568"/>
    <w:rsid w:val="004975BF"/>
    <w:rsid w:val="004A21A3"/>
    <w:rsid w:val="004A3447"/>
    <w:rsid w:val="004A395F"/>
    <w:rsid w:val="004A407A"/>
    <w:rsid w:val="004A5DD5"/>
    <w:rsid w:val="004A6E11"/>
    <w:rsid w:val="004A77F8"/>
    <w:rsid w:val="004B0A9F"/>
    <w:rsid w:val="004B34B2"/>
    <w:rsid w:val="004C0AA5"/>
    <w:rsid w:val="004C1486"/>
    <w:rsid w:val="004C2B1D"/>
    <w:rsid w:val="004C2C0E"/>
    <w:rsid w:val="004C6304"/>
    <w:rsid w:val="004D407E"/>
    <w:rsid w:val="004D4CC7"/>
    <w:rsid w:val="004D5011"/>
    <w:rsid w:val="004D6C7C"/>
    <w:rsid w:val="004E111C"/>
    <w:rsid w:val="004E1718"/>
    <w:rsid w:val="004E2A9F"/>
    <w:rsid w:val="004E4217"/>
    <w:rsid w:val="004E5EA7"/>
    <w:rsid w:val="004E6CAB"/>
    <w:rsid w:val="004E73A4"/>
    <w:rsid w:val="004F08BC"/>
    <w:rsid w:val="004F0A60"/>
    <w:rsid w:val="004F384A"/>
    <w:rsid w:val="004F51EE"/>
    <w:rsid w:val="004F52D5"/>
    <w:rsid w:val="004F544E"/>
    <w:rsid w:val="005013F0"/>
    <w:rsid w:val="00502541"/>
    <w:rsid w:val="00502E5E"/>
    <w:rsid w:val="00504254"/>
    <w:rsid w:val="00506179"/>
    <w:rsid w:val="00507088"/>
    <w:rsid w:val="00507A47"/>
    <w:rsid w:val="005117A2"/>
    <w:rsid w:val="005137B9"/>
    <w:rsid w:val="00515210"/>
    <w:rsid w:val="00522281"/>
    <w:rsid w:val="0052453C"/>
    <w:rsid w:val="00524BFC"/>
    <w:rsid w:val="00525D51"/>
    <w:rsid w:val="00525FDD"/>
    <w:rsid w:val="00526557"/>
    <w:rsid w:val="00527882"/>
    <w:rsid w:val="00527FB7"/>
    <w:rsid w:val="00530018"/>
    <w:rsid w:val="0053088A"/>
    <w:rsid w:val="00530DC8"/>
    <w:rsid w:val="005345D8"/>
    <w:rsid w:val="0053479B"/>
    <w:rsid w:val="005348E6"/>
    <w:rsid w:val="005364C2"/>
    <w:rsid w:val="0054110E"/>
    <w:rsid w:val="00543938"/>
    <w:rsid w:val="00545235"/>
    <w:rsid w:val="00545E93"/>
    <w:rsid w:val="00553AAA"/>
    <w:rsid w:val="00554510"/>
    <w:rsid w:val="0055467A"/>
    <w:rsid w:val="00555A3E"/>
    <w:rsid w:val="00562724"/>
    <w:rsid w:val="00566F83"/>
    <w:rsid w:val="00567396"/>
    <w:rsid w:val="005703D2"/>
    <w:rsid w:val="0057212A"/>
    <w:rsid w:val="005738B8"/>
    <w:rsid w:val="00574506"/>
    <w:rsid w:val="00575627"/>
    <w:rsid w:val="00577F07"/>
    <w:rsid w:val="00584289"/>
    <w:rsid w:val="00593DA9"/>
    <w:rsid w:val="005946DB"/>
    <w:rsid w:val="00595D00"/>
    <w:rsid w:val="00597BE4"/>
    <w:rsid w:val="005A1B07"/>
    <w:rsid w:val="005A1CB0"/>
    <w:rsid w:val="005A29F5"/>
    <w:rsid w:val="005A58E1"/>
    <w:rsid w:val="005A70DF"/>
    <w:rsid w:val="005B129C"/>
    <w:rsid w:val="005B24B4"/>
    <w:rsid w:val="005B721A"/>
    <w:rsid w:val="005C15EE"/>
    <w:rsid w:val="005C36EE"/>
    <w:rsid w:val="005C3CC9"/>
    <w:rsid w:val="005C3FEF"/>
    <w:rsid w:val="005C738B"/>
    <w:rsid w:val="005D25CC"/>
    <w:rsid w:val="005D2CA7"/>
    <w:rsid w:val="005D2E1B"/>
    <w:rsid w:val="005D3B31"/>
    <w:rsid w:val="005D726E"/>
    <w:rsid w:val="005E2B69"/>
    <w:rsid w:val="005E3545"/>
    <w:rsid w:val="005E5ED8"/>
    <w:rsid w:val="005E658D"/>
    <w:rsid w:val="005E66DC"/>
    <w:rsid w:val="005F0214"/>
    <w:rsid w:val="005F053E"/>
    <w:rsid w:val="005F21C7"/>
    <w:rsid w:val="005F3230"/>
    <w:rsid w:val="005F79CF"/>
    <w:rsid w:val="00602594"/>
    <w:rsid w:val="00603E79"/>
    <w:rsid w:val="00603FD5"/>
    <w:rsid w:val="006051EF"/>
    <w:rsid w:val="00610401"/>
    <w:rsid w:val="006114DD"/>
    <w:rsid w:val="006114E8"/>
    <w:rsid w:val="00611D30"/>
    <w:rsid w:val="006126B9"/>
    <w:rsid w:val="00612D3F"/>
    <w:rsid w:val="006236CE"/>
    <w:rsid w:val="0062428E"/>
    <w:rsid w:val="006273F8"/>
    <w:rsid w:val="00632054"/>
    <w:rsid w:val="00634DFD"/>
    <w:rsid w:val="0064165E"/>
    <w:rsid w:val="00646A18"/>
    <w:rsid w:val="006508D7"/>
    <w:rsid w:val="00655C0A"/>
    <w:rsid w:val="00655D5E"/>
    <w:rsid w:val="00664C7F"/>
    <w:rsid w:val="00665AFE"/>
    <w:rsid w:val="00670FA8"/>
    <w:rsid w:val="00671CCD"/>
    <w:rsid w:val="006728FA"/>
    <w:rsid w:val="00673531"/>
    <w:rsid w:val="00674572"/>
    <w:rsid w:val="00674D5F"/>
    <w:rsid w:val="00676AB9"/>
    <w:rsid w:val="00677A7E"/>
    <w:rsid w:val="00683CB3"/>
    <w:rsid w:val="00685843"/>
    <w:rsid w:val="00685984"/>
    <w:rsid w:val="00686175"/>
    <w:rsid w:val="0069046C"/>
    <w:rsid w:val="00691A35"/>
    <w:rsid w:val="00692018"/>
    <w:rsid w:val="00692BD0"/>
    <w:rsid w:val="00693EEF"/>
    <w:rsid w:val="0069719C"/>
    <w:rsid w:val="006A1810"/>
    <w:rsid w:val="006A188A"/>
    <w:rsid w:val="006A4F19"/>
    <w:rsid w:val="006A539C"/>
    <w:rsid w:val="006A5C0B"/>
    <w:rsid w:val="006A5E8E"/>
    <w:rsid w:val="006B16F1"/>
    <w:rsid w:val="006B4C1F"/>
    <w:rsid w:val="006B582B"/>
    <w:rsid w:val="006B7607"/>
    <w:rsid w:val="006C2BF4"/>
    <w:rsid w:val="006C5E20"/>
    <w:rsid w:val="006D389B"/>
    <w:rsid w:val="006E051F"/>
    <w:rsid w:val="006E1335"/>
    <w:rsid w:val="006E1A3D"/>
    <w:rsid w:val="006E1D92"/>
    <w:rsid w:val="006E3ADA"/>
    <w:rsid w:val="006E4A72"/>
    <w:rsid w:val="006E78D4"/>
    <w:rsid w:val="006F2B18"/>
    <w:rsid w:val="006F2FE9"/>
    <w:rsid w:val="006F3D19"/>
    <w:rsid w:val="006F4581"/>
    <w:rsid w:val="006F7BE4"/>
    <w:rsid w:val="00701502"/>
    <w:rsid w:val="00703BB0"/>
    <w:rsid w:val="00704841"/>
    <w:rsid w:val="00714267"/>
    <w:rsid w:val="00720B09"/>
    <w:rsid w:val="007210A1"/>
    <w:rsid w:val="00723ACB"/>
    <w:rsid w:val="00725699"/>
    <w:rsid w:val="00730FDF"/>
    <w:rsid w:val="00731D59"/>
    <w:rsid w:val="00733DDB"/>
    <w:rsid w:val="0073459F"/>
    <w:rsid w:val="00735B60"/>
    <w:rsid w:val="00737ADC"/>
    <w:rsid w:val="0074182D"/>
    <w:rsid w:val="0074276A"/>
    <w:rsid w:val="00742822"/>
    <w:rsid w:val="00743923"/>
    <w:rsid w:val="00751C0E"/>
    <w:rsid w:val="007531BA"/>
    <w:rsid w:val="00753F7A"/>
    <w:rsid w:val="00762779"/>
    <w:rsid w:val="00767C02"/>
    <w:rsid w:val="007730C3"/>
    <w:rsid w:val="0077368C"/>
    <w:rsid w:val="00774C3F"/>
    <w:rsid w:val="00774E1C"/>
    <w:rsid w:val="00775280"/>
    <w:rsid w:val="007761EA"/>
    <w:rsid w:val="007777BE"/>
    <w:rsid w:val="0078496D"/>
    <w:rsid w:val="00786856"/>
    <w:rsid w:val="00790C59"/>
    <w:rsid w:val="00792ED2"/>
    <w:rsid w:val="00793A0C"/>
    <w:rsid w:val="007971B5"/>
    <w:rsid w:val="0079798F"/>
    <w:rsid w:val="007A0367"/>
    <w:rsid w:val="007A0689"/>
    <w:rsid w:val="007A2BC2"/>
    <w:rsid w:val="007A449F"/>
    <w:rsid w:val="007A48C5"/>
    <w:rsid w:val="007A5E3F"/>
    <w:rsid w:val="007A62AA"/>
    <w:rsid w:val="007B07FB"/>
    <w:rsid w:val="007B1032"/>
    <w:rsid w:val="007B1A63"/>
    <w:rsid w:val="007B1CE8"/>
    <w:rsid w:val="007B4D44"/>
    <w:rsid w:val="007B54D8"/>
    <w:rsid w:val="007B5BD6"/>
    <w:rsid w:val="007B77E6"/>
    <w:rsid w:val="007C1A8B"/>
    <w:rsid w:val="007C4B31"/>
    <w:rsid w:val="007C7F8C"/>
    <w:rsid w:val="007D01D4"/>
    <w:rsid w:val="007D0F10"/>
    <w:rsid w:val="007D3845"/>
    <w:rsid w:val="007D3B02"/>
    <w:rsid w:val="007D3F6C"/>
    <w:rsid w:val="007D537C"/>
    <w:rsid w:val="007D580F"/>
    <w:rsid w:val="007D5AAD"/>
    <w:rsid w:val="007D73D9"/>
    <w:rsid w:val="007D745C"/>
    <w:rsid w:val="007D77F0"/>
    <w:rsid w:val="007E29AE"/>
    <w:rsid w:val="007E4655"/>
    <w:rsid w:val="007E5762"/>
    <w:rsid w:val="007F0C8E"/>
    <w:rsid w:val="007F1B0D"/>
    <w:rsid w:val="007F1DAB"/>
    <w:rsid w:val="007F7133"/>
    <w:rsid w:val="00800F16"/>
    <w:rsid w:val="00801E86"/>
    <w:rsid w:val="008064EF"/>
    <w:rsid w:val="00812156"/>
    <w:rsid w:val="00814E5A"/>
    <w:rsid w:val="00820D52"/>
    <w:rsid w:val="008230BE"/>
    <w:rsid w:val="008238F3"/>
    <w:rsid w:val="00824D05"/>
    <w:rsid w:val="00826E3C"/>
    <w:rsid w:val="00827956"/>
    <w:rsid w:val="00830324"/>
    <w:rsid w:val="00833610"/>
    <w:rsid w:val="00833AD2"/>
    <w:rsid w:val="00834120"/>
    <w:rsid w:val="00837C70"/>
    <w:rsid w:val="00837E3D"/>
    <w:rsid w:val="008400A4"/>
    <w:rsid w:val="008401D7"/>
    <w:rsid w:val="0084132C"/>
    <w:rsid w:val="0084157F"/>
    <w:rsid w:val="00841ADA"/>
    <w:rsid w:val="00841B0C"/>
    <w:rsid w:val="008454D6"/>
    <w:rsid w:val="00845C1B"/>
    <w:rsid w:val="00847FC8"/>
    <w:rsid w:val="0085273E"/>
    <w:rsid w:val="008558BC"/>
    <w:rsid w:val="008608E3"/>
    <w:rsid w:val="008616D1"/>
    <w:rsid w:val="00863051"/>
    <w:rsid w:val="008634B6"/>
    <w:rsid w:val="00867DAA"/>
    <w:rsid w:val="008717E8"/>
    <w:rsid w:val="00871A75"/>
    <w:rsid w:val="008728E5"/>
    <w:rsid w:val="00873019"/>
    <w:rsid w:val="00873382"/>
    <w:rsid w:val="0087370C"/>
    <w:rsid w:val="008763C9"/>
    <w:rsid w:val="00881944"/>
    <w:rsid w:val="008820A4"/>
    <w:rsid w:val="00883841"/>
    <w:rsid w:val="00884020"/>
    <w:rsid w:val="00886A91"/>
    <w:rsid w:val="00886C4E"/>
    <w:rsid w:val="00891C1F"/>
    <w:rsid w:val="00892D00"/>
    <w:rsid w:val="008930BD"/>
    <w:rsid w:val="008954EF"/>
    <w:rsid w:val="00897AFA"/>
    <w:rsid w:val="008A0403"/>
    <w:rsid w:val="008A11DE"/>
    <w:rsid w:val="008A26D7"/>
    <w:rsid w:val="008A58D0"/>
    <w:rsid w:val="008A722C"/>
    <w:rsid w:val="008A73BE"/>
    <w:rsid w:val="008B1FC6"/>
    <w:rsid w:val="008B4C77"/>
    <w:rsid w:val="008B54B7"/>
    <w:rsid w:val="008B6008"/>
    <w:rsid w:val="008B6735"/>
    <w:rsid w:val="008C0865"/>
    <w:rsid w:val="008C1D18"/>
    <w:rsid w:val="008C6D17"/>
    <w:rsid w:val="008C74EF"/>
    <w:rsid w:val="008C7596"/>
    <w:rsid w:val="008D36C8"/>
    <w:rsid w:val="008D5050"/>
    <w:rsid w:val="008D5646"/>
    <w:rsid w:val="008D5B74"/>
    <w:rsid w:val="008D5EEC"/>
    <w:rsid w:val="008D688E"/>
    <w:rsid w:val="008D73DC"/>
    <w:rsid w:val="008D7CD7"/>
    <w:rsid w:val="008D7F4E"/>
    <w:rsid w:val="008D7FF8"/>
    <w:rsid w:val="008E02D2"/>
    <w:rsid w:val="008E2505"/>
    <w:rsid w:val="008E3D7C"/>
    <w:rsid w:val="008E6541"/>
    <w:rsid w:val="008F40E7"/>
    <w:rsid w:val="00902ED5"/>
    <w:rsid w:val="00910726"/>
    <w:rsid w:val="009137A0"/>
    <w:rsid w:val="00913DBA"/>
    <w:rsid w:val="00916287"/>
    <w:rsid w:val="009170C9"/>
    <w:rsid w:val="00920AA3"/>
    <w:rsid w:val="00921012"/>
    <w:rsid w:val="00924251"/>
    <w:rsid w:val="0093072D"/>
    <w:rsid w:val="00931544"/>
    <w:rsid w:val="009319AD"/>
    <w:rsid w:val="00932FD6"/>
    <w:rsid w:val="00935B7C"/>
    <w:rsid w:val="00942249"/>
    <w:rsid w:val="00942A9E"/>
    <w:rsid w:val="00943888"/>
    <w:rsid w:val="00943CDA"/>
    <w:rsid w:val="009451C4"/>
    <w:rsid w:val="00945CAE"/>
    <w:rsid w:val="009471E6"/>
    <w:rsid w:val="00947F7E"/>
    <w:rsid w:val="009511BF"/>
    <w:rsid w:val="0095248A"/>
    <w:rsid w:val="00953F0C"/>
    <w:rsid w:val="00954C1A"/>
    <w:rsid w:val="009603D7"/>
    <w:rsid w:val="00963D6F"/>
    <w:rsid w:val="009660B5"/>
    <w:rsid w:val="009663EF"/>
    <w:rsid w:val="0097371B"/>
    <w:rsid w:val="00974A15"/>
    <w:rsid w:val="009772B1"/>
    <w:rsid w:val="00980360"/>
    <w:rsid w:val="0098236A"/>
    <w:rsid w:val="00984004"/>
    <w:rsid w:val="0098543F"/>
    <w:rsid w:val="0098706D"/>
    <w:rsid w:val="009909EA"/>
    <w:rsid w:val="00991D9B"/>
    <w:rsid w:val="0099245D"/>
    <w:rsid w:val="009940C8"/>
    <w:rsid w:val="00995B9A"/>
    <w:rsid w:val="00995F74"/>
    <w:rsid w:val="0099617E"/>
    <w:rsid w:val="009A2CC0"/>
    <w:rsid w:val="009A4B7C"/>
    <w:rsid w:val="009A6712"/>
    <w:rsid w:val="009A6FB6"/>
    <w:rsid w:val="009A75D8"/>
    <w:rsid w:val="009B096B"/>
    <w:rsid w:val="009B20F9"/>
    <w:rsid w:val="009B2103"/>
    <w:rsid w:val="009B2A2F"/>
    <w:rsid w:val="009B2DB3"/>
    <w:rsid w:val="009B5258"/>
    <w:rsid w:val="009C4C3B"/>
    <w:rsid w:val="009C533B"/>
    <w:rsid w:val="009C5BE0"/>
    <w:rsid w:val="009E1DC1"/>
    <w:rsid w:val="009E25D9"/>
    <w:rsid w:val="009E6EB4"/>
    <w:rsid w:val="009E7DE8"/>
    <w:rsid w:val="009F1A58"/>
    <w:rsid w:val="009F1F51"/>
    <w:rsid w:val="009F3840"/>
    <w:rsid w:val="009F7E11"/>
    <w:rsid w:val="00A001DF"/>
    <w:rsid w:val="00A02BA9"/>
    <w:rsid w:val="00A04670"/>
    <w:rsid w:val="00A07051"/>
    <w:rsid w:val="00A07E71"/>
    <w:rsid w:val="00A118F8"/>
    <w:rsid w:val="00A12686"/>
    <w:rsid w:val="00A1313B"/>
    <w:rsid w:val="00A14BF7"/>
    <w:rsid w:val="00A165FF"/>
    <w:rsid w:val="00A17185"/>
    <w:rsid w:val="00A22221"/>
    <w:rsid w:val="00A24BDD"/>
    <w:rsid w:val="00A25C56"/>
    <w:rsid w:val="00A268B5"/>
    <w:rsid w:val="00A30E78"/>
    <w:rsid w:val="00A31385"/>
    <w:rsid w:val="00A35D54"/>
    <w:rsid w:val="00A41EC3"/>
    <w:rsid w:val="00A506FE"/>
    <w:rsid w:val="00A5145E"/>
    <w:rsid w:val="00A55F2A"/>
    <w:rsid w:val="00A564F1"/>
    <w:rsid w:val="00A62745"/>
    <w:rsid w:val="00A63AF9"/>
    <w:rsid w:val="00A650E1"/>
    <w:rsid w:val="00A651C4"/>
    <w:rsid w:val="00A664E2"/>
    <w:rsid w:val="00A71020"/>
    <w:rsid w:val="00A7275C"/>
    <w:rsid w:val="00A7627A"/>
    <w:rsid w:val="00A766F1"/>
    <w:rsid w:val="00A81093"/>
    <w:rsid w:val="00A848C9"/>
    <w:rsid w:val="00A85719"/>
    <w:rsid w:val="00A91197"/>
    <w:rsid w:val="00A912B2"/>
    <w:rsid w:val="00A91FAE"/>
    <w:rsid w:val="00A9565C"/>
    <w:rsid w:val="00A97883"/>
    <w:rsid w:val="00AA046D"/>
    <w:rsid w:val="00AA1DFB"/>
    <w:rsid w:val="00AA1F36"/>
    <w:rsid w:val="00AA6E98"/>
    <w:rsid w:val="00AB6611"/>
    <w:rsid w:val="00AD0C4D"/>
    <w:rsid w:val="00AD0FDD"/>
    <w:rsid w:val="00AD1DCD"/>
    <w:rsid w:val="00AD2908"/>
    <w:rsid w:val="00AD56EB"/>
    <w:rsid w:val="00AD5B82"/>
    <w:rsid w:val="00AE2DA6"/>
    <w:rsid w:val="00AE7A3B"/>
    <w:rsid w:val="00AF71F6"/>
    <w:rsid w:val="00B011D5"/>
    <w:rsid w:val="00B0123E"/>
    <w:rsid w:val="00B01806"/>
    <w:rsid w:val="00B033CE"/>
    <w:rsid w:val="00B0449F"/>
    <w:rsid w:val="00B07059"/>
    <w:rsid w:val="00B07641"/>
    <w:rsid w:val="00B12834"/>
    <w:rsid w:val="00B12BDD"/>
    <w:rsid w:val="00B153E1"/>
    <w:rsid w:val="00B15E04"/>
    <w:rsid w:val="00B20E01"/>
    <w:rsid w:val="00B2784E"/>
    <w:rsid w:val="00B32F55"/>
    <w:rsid w:val="00B36E1E"/>
    <w:rsid w:val="00B460F9"/>
    <w:rsid w:val="00B561EE"/>
    <w:rsid w:val="00B65562"/>
    <w:rsid w:val="00B660EA"/>
    <w:rsid w:val="00B70571"/>
    <w:rsid w:val="00B73AE2"/>
    <w:rsid w:val="00B74049"/>
    <w:rsid w:val="00B84FF8"/>
    <w:rsid w:val="00B85F62"/>
    <w:rsid w:val="00B9047C"/>
    <w:rsid w:val="00B92BC0"/>
    <w:rsid w:val="00B94393"/>
    <w:rsid w:val="00B95588"/>
    <w:rsid w:val="00BA1361"/>
    <w:rsid w:val="00BA3B35"/>
    <w:rsid w:val="00BA7205"/>
    <w:rsid w:val="00BB2030"/>
    <w:rsid w:val="00BB7A71"/>
    <w:rsid w:val="00BC0E63"/>
    <w:rsid w:val="00BC4BA7"/>
    <w:rsid w:val="00BC6348"/>
    <w:rsid w:val="00BC65AB"/>
    <w:rsid w:val="00BD00B9"/>
    <w:rsid w:val="00BD579E"/>
    <w:rsid w:val="00BE0462"/>
    <w:rsid w:val="00BE4BA8"/>
    <w:rsid w:val="00BE6276"/>
    <w:rsid w:val="00BE7589"/>
    <w:rsid w:val="00BE7C1B"/>
    <w:rsid w:val="00BF539A"/>
    <w:rsid w:val="00C02240"/>
    <w:rsid w:val="00C0254F"/>
    <w:rsid w:val="00C03334"/>
    <w:rsid w:val="00C045E0"/>
    <w:rsid w:val="00C0538B"/>
    <w:rsid w:val="00C10BFD"/>
    <w:rsid w:val="00C14F89"/>
    <w:rsid w:val="00C17BA3"/>
    <w:rsid w:val="00C22725"/>
    <w:rsid w:val="00C23746"/>
    <w:rsid w:val="00C2386C"/>
    <w:rsid w:val="00C259A4"/>
    <w:rsid w:val="00C27943"/>
    <w:rsid w:val="00C33AC0"/>
    <w:rsid w:val="00C33DA5"/>
    <w:rsid w:val="00C35070"/>
    <w:rsid w:val="00C41ABB"/>
    <w:rsid w:val="00C44E41"/>
    <w:rsid w:val="00C4609E"/>
    <w:rsid w:val="00C47066"/>
    <w:rsid w:val="00C50AFD"/>
    <w:rsid w:val="00C52E2F"/>
    <w:rsid w:val="00C55561"/>
    <w:rsid w:val="00C573EE"/>
    <w:rsid w:val="00C57468"/>
    <w:rsid w:val="00C60D18"/>
    <w:rsid w:val="00C62912"/>
    <w:rsid w:val="00C6439C"/>
    <w:rsid w:val="00C7471D"/>
    <w:rsid w:val="00C81B51"/>
    <w:rsid w:val="00C858F7"/>
    <w:rsid w:val="00C86A09"/>
    <w:rsid w:val="00C874B9"/>
    <w:rsid w:val="00C90E59"/>
    <w:rsid w:val="00C92DEF"/>
    <w:rsid w:val="00C95E78"/>
    <w:rsid w:val="00CA0B48"/>
    <w:rsid w:val="00CA0E7F"/>
    <w:rsid w:val="00CB16F5"/>
    <w:rsid w:val="00CB31B7"/>
    <w:rsid w:val="00CB540D"/>
    <w:rsid w:val="00CB640C"/>
    <w:rsid w:val="00CB6577"/>
    <w:rsid w:val="00CC14F5"/>
    <w:rsid w:val="00CC4608"/>
    <w:rsid w:val="00CC7CA9"/>
    <w:rsid w:val="00CD0E22"/>
    <w:rsid w:val="00CD16FD"/>
    <w:rsid w:val="00CD175C"/>
    <w:rsid w:val="00CD4FD7"/>
    <w:rsid w:val="00CE1E49"/>
    <w:rsid w:val="00CE53F8"/>
    <w:rsid w:val="00CE570F"/>
    <w:rsid w:val="00CF25E2"/>
    <w:rsid w:val="00CF4214"/>
    <w:rsid w:val="00CF722A"/>
    <w:rsid w:val="00D0029B"/>
    <w:rsid w:val="00D00A08"/>
    <w:rsid w:val="00D01398"/>
    <w:rsid w:val="00D039D1"/>
    <w:rsid w:val="00D04EB4"/>
    <w:rsid w:val="00D0668C"/>
    <w:rsid w:val="00D17969"/>
    <w:rsid w:val="00D22AFB"/>
    <w:rsid w:val="00D26F2D"/>
    <w:rsid w:val="00D30161"/>
    <w:rsid w:val="00D3069C"/>
    <w:rsid w:val="00D31C5A"/>
    <w:rsid w:val="00D3648A"/>
    <w:rsid w:val="00D42149"/>
    <w:rsid w:val="00D426C1"/>
    <w:rsid w:val="00D44AE4"/>
    <w:rsid w:val="00D45015"/>
    <w:rsid w:val="00D45DD8"/>
    <w:rsid w:val="00D47EDD"/>
    <w:rsid w:val="00D509DA"/>
    <w:rsid w:val="00D53F93"/>
    <w:rsid w:val="00D55153"/>
    <w:rsid w:val="00D561A6"/>
    <w:rsid w:val="00D5770A"/>
    <w:rsid w:val="00D63AE9"/>
    <w:rsid w:val="00D63DF8"/>
    <w:rsid w:val="00D6666B"/>
    <w:rsid w:val="00D66C6B"/>
    <w:rsid w:val="00D72E13"/>
    <w:rsid w:val="00D7341C"/>
    <w:rsid w:val="00D7436A"/>
    <w:rsid w:val="00D8479A"/>
    <w:rsid w:val="00D874E1"/>
    <w:rsid w:val="00D953F4"/>
    <w:rsid w:val="00DA0874"/>
    <w:rsid w:val="00DA119B"/>
    <w:rsid w:val="00DA3908"/>
    <w:rsid w:val="00DA621B"/>
    <w:rsid w:val="00DA6A12"/>
    <w:rsid w:val="00DA7FEA"/>
    <w:rsid w:val="00DB1C8C"/>
    <w:rsid w:val="00DB4AF1"/>
    <w:rsid w:val="00DB72C5"/>
    <w:rsid w:val="00DC0231"/>
    <w:rsid w:val="00DC196B"/>
    <w:rsid w:val="00DC3DD8"/>
    <w:rsid w:val="00DC3DDE"/>
    <w:rsid w:val="00DC7562"/>
    <w:rsid w:val="00DD2490"/>
    <w:rsid w:val="00DD2F49"/>
    <w:rsid w:val="00DD7015"/>
    <w:rsid w:val="00DD7BA6"/>
    <w:rsid w:val="00DE0469"/>
    <w:rsid w:val="00DE173C"/>
    <w:rsid w:val="00DE7336"/>
    <w:rsid w:val="00DE7D88"/>
    <w:rsid w:val="00DF0319"/>
    <w:rsid w:val="00DF1155"/>
    <w:rsid w:val="00DF2191"/>
    <w:rsid w:val="00DF6B1F"/>
    <w:rsid w:val="00E008A7"/>
    <w:rsid w:val="00E02455"/>
    <w:rsid w:val="00E10B97"/>
    <w:rsid w:val="00E118C8"/>
    <w:rsid w:val="00E1340C"/>
    <w:rsid w:val="00E1395C"/>
    <w:rsid w:val="00E15288"/>
    <w:rsid w:val="00E162B4"/>
    <w:rsid w:val="00E2482E"/>
    <w:rsid w:val="00E24A82"/>
    <w:rsid w:val="00E2517C"/>
    <w:rsid w:val="00E338F9"/>
    <w:rsid w:val="00E36311"/>
    <w:rsid w:val="00E40A75"/>
    <w:rsid w:val="00E427C7"/>
    <w:rsid w:val="00E42E3F"/>
    <w:rsid w:val="00E442BC"/>
    <w:rsid w:val="00E44BD1"/>
    <w:rsid w:val="00E45864"/>
    <w:rsid w:val="00E466DB"/>
    <w:rsid w:val="00E504D3"/>
    <w:rsid w:val="00E50C6B"/>
    <w:rsid w:val="00E51587"/>
    <w:rsid w:val="00E51624"/>
    <w:rsid w:val="00E5376B"/>
    <w:rsid w:val="00E53A23"/>
    <w:rsid w:val="00E614ED"/>
    <w:rsid w:val="00E66D79"/>
    <w:rsid w:val="00E7048D"/>
    <w:rsid w:val="00E718D9"/>
    <w:rsid w:val="00E71E00"/>
    <w:rsid w:val="00E725DA"/>
    <w:rsid w:val="00E72DC1"/>
    <w:rsid w:val="00E75057"/>
    <w:rsid w:val="00E75832"/>
    <w:rsid w:val="00E808E4"/>
    <w:rsid w:val="00E827F7"/>
    <w:rsid w:val="00E82B44"/>
    <w:rsid w:val="00E8346A"/>
    <w:rsid w:val="00E84B68"/>
    <w:rsid w:val="00E8744E"/>
    <w:rsid w:val="00E95604"/>
    <w:rsid w:val="00E957CF"/>
    <w:rsid w:val="00EA0C41"/>
    <w:rsid w:val="00EA377B"/>
    <w:rsid w:val="00EA5C90"/>
    <w:rsid w:val="00EA6306"/>
    <w:rsid w:val="00EA6714"/>
    <w:rsid w:val="00EA72D3"/>
    <w:rsid w:val="00EA74C2"/>
    <w:rsid w:val="00EB2BFA"/>
    <w:rsid w:val="00EB33FC"/>
    <w:rsid w:val="00EB6077"/>
    <w:rsid w:val="00EB6B2E"/>
    <w:rsid w:val="00EC1751"/>
    <w:rsid w:val="00EC656C"/>
    <w:rsid w:val="00EC6F1F"/>
    <w:rsid w:val="00ED2555"/>
    <w:rsid w:val="00ED6E66"/>
    <w:rsid w:val="00EF1396"/>
    <w:rsid w:val="00EF1CD4"/>
    <w:rsid w:val="00EF4B20"/>
    <w:rsid w:val="00EF682D"/>
    <w:rsid w:val="00EF75D0"/>
    <w:rsid w:val="00F0053A"/>
    <w:rsid w:val="00F01512"/>
    <w:rsid w:val="00F062B6"/>
    <w:rsid w:val="00F111B0"/>
    <w:rsid w:val="00F1232E"/>
    <w:rsid w:val="00F137FF"/>
    <w:rsid w:val="00F15B6A"/>
    <w:rsid w:val="00F16D25"/>
    <w:rsid w:val="00F2269E"/>
    <w:rsid w:val="00F26F29"/>
    <w:rsid w:val="00F301D6"/>
    <w:rsid w:val="00F30432"/>
    <w:rsid w:val="00F30CED"/>
    <w:rsid w:val="00F30E2F"/>
    <w:rsid w:val="00F35CD9"/>
    <w:rsid w:val="00F410D9"/>
    <w:rsid w:val="00F416CE"/>
    <w:rsid w:val="00F42D4A"/>
    <w:rsid w:val="00F4324E"/>
    <w:rsid w:val="00F43B15"/>
    <w:rsid w:val="00F44FFE"/>
    <w:rsid w:val="00F46007"/>
    <w:rsid w:val="00F4658D"/>
    <w:rsid w:val="00F46B92"/>
    <w:rsid w:val="00F51C91"/>
    <w:rsid w:val="00F522D6"/>
    <w:rsid w:val="00F52594"/>
    <w:rsid w:val="00F56D99"/>
    <w:rsid w:val="00F60301"/>
    <w:rsid w:val="00F640ED"/>
    <w:rsid w:val="00F64DFA"/>
    <w:rsid w:val="00F67F34"/>
    <w:rsid w:val="00F81912"/>
    <w:rsid w:val="00F82C2E"/>
    <w:rsid w:val="00F847BF"/>
    <w:rsid w:val="00F865C3"/>
    <w:rsid w:val="00F90BEC"/>
    <w:rsid w:val="00F9632F"/>
    <w:rsid w:val="00FA13E2"/>
    <w:rsid w:val="00FA208C"/>
    <w:rsid w:val="00FA4B5C"/>
    <w:rsid w:val="00FA7EE1"/>
    <w:rsid w:val="00FB3199"/>
    <w:rsid w:val="00FB3F04"/>
    <w:rsid w:val="00FB5A4F"/>
    <w:rsid w:val="00FB6272"/>
    <w:rsid w:val="00FC00F1"/>
    <w:rsid w:val="00FC0745"/>
    <w:rsid w:val="00FC4ECB"/>
    <w:rsid w:val="00FC544B"/>
    <w:rsid w:val="00FC5A1A"/>
    <w:rsid w:val="00FC6F5D"/>
    <w:rsid w:val="00FD2C32"/>
    <w:rsid w:val="00FD3702"/>
    <w:rsid w:val="00FD75D8"/>
    <w:rsid w:val="00FD7DBF"/>
    <w:rsid w:val="00FE0029"/>
    <w:rsid w:val="00FE285A"/>
    <w:rsid w:val="00FF3EF5"/>
    <w:rsid w:val="00FF7634"/>
    <w:rsid w:val="00FF7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668173"/>
  <w15:chartTrackingRefBased/>
  <w15:docId w15:val="{D3A66FC3-DAFF-47B9-8925-B8DE4D286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rsid w:val="00106536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1">
    <w:name w:val="heading 1"/>
    <w:basedOn w:val="a"/>
    <w:next w:val="a"/>
    <w:link w:val="10"/>
    <w:rsid w:val="00106536"/>
    <w:pPr>
      <w:keepNext/>
      <w:keepLines/>
      <w:spacing w:before="480"/>
      <w:outlineLvl w:val="0"/>
    </w:pPr>
    <w:rPr>
      <w:rFonts w:ascii="Calibri" w:eastAsia="Calibri" w:hAnsi="Calibri" w:cs="Calibri"/>
      <w:b/>
      <w:sz w:val="28"/>
      <w:szCs w:val="28"/>
    </w:rPr>
  </w:style>
  <w:style w:type="paragraph" w:styleId="2">
    <w:name w:val="heading 2"/>
    <w:basedOn w:val="a"/>
    <w:next w:val="a"/>
    <w:link w:val="20"/>
    <w:rsid w:val="00106536"/>
    <w:pPr>
      <w:keepNext/>
      <w:keepLines/>
      <w:spacing w:before="360" w:after="80"/>
      <w:contextualSpacing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link w:val="30"/>
    <w:rsid w:val="00106536"/>
    <w:pPr>
      <w:keepNext/>
      <w:keepLines/>
      <w:spacing w:before="280" w:after="80"/>
      <w:contextualSpacing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link w:val="40"/>
    <w:rsid w:val="00106536"/>
    <w:pPr>
      <w:keepNext/>
      <w:keepLines/>
      <w:spacing w:before="240" w:after="40"/>
      <w:contextualSpacing/>
      <w:outlineLvl w:val="3"/>
    </w:pPr>
    <w:rPr>
      <w:b/>
    </w:rPr>
  </w:style>
  <w:style w:type="paragraph" w:styleId="5">
    <w:name w:val="heading 5"/>
    <w:basedOn w:val="a"/>
    <w:next w:val="a"/>
    <w:link w:val="50"/>
    <w:rsid w:val="00106536"/>
    <w:pPr>
      <w:keepNext/>
      <w:keepLines/>
      <w:spacing w:before="220" w:after="40"/>
      <w:contextualSpacing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link w:val="60"/>
    <w:rsid w:val="00106536"/>
    <w:pPr>
      <w:keepNext/>
      <w:keepLines/>
      <w:spacing w:before="200" w:after="40"/>
      <w:contextualSpacing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rsid w:val="00106536"/>
    <w:rPr>
      <w:rFonts w:ascii="Calibri" w:eastAsia="Calibri" w:hAnsi="Calibri" w:cs="Calibri"/>
      <w:b/>
      <w:color w:val="000000"/>
      <w:sz w:val="28"/>
    </w:rPr>
  </w:style>
  <w:style w:type="character" w:customStyle="1" w:styleId="20">
    <w:name w:val="หัวเรื่อง 2 อักขระ"/>
    <w:basedOn w:val="a0"/>
    <w:link w:val="2"/>
    <w:rsid w:val="00106536"/>
    <w:rPr>
      <w:rFonts w:ascii="Times New Roman" w:eastAsia="Times New Roman" w:hAnsi="Times New Roman" w:cs="Times New Roman"/>
      <w:b/>
      <w:color w:val="000000"/>
      <w:sz w:val="36"/>
      <w:szCs w:val="36"/>
    </w:rPr>
  </w:style>
  <w:style w:type="character" w:customStyle="1" w:styleId="30">
    <w:name w:val="หัวเรื่อง 3 อักขระ"/>
    <w:basedOn w:val="a0"/>
    <w:link w:val="3"/>
    <w:rsid w:val="00106536"/>
    <w:rPr>
      <w:rFonts w:ascii="Times New Roman" w:eastAsia="Times New Roman" w:hAnsi="Times New Roman" w:cs="Times New Roman"/>
      <w:b/>
      <w:color w:val="000000"/>
      <w:sz w:val="28"/>
    </w:rPr>
  </w:style>
  <w:style w:type="character" w:customStyle="1" w:styleId="40">
    <w:name w:val="หัวเรื่อง 4 อักขระ"/>
    <w:basedOn w:val="a0"/>
    <w:link w:val="4"/>
    <w:rsid w:val="00106536"/>
    <w:rPr>
      <w:rFonts w:ascii="Times New Roman" w:eastAsia="Times New Roman" w:hAnsi="Times New Roman" w:cs="Times New Roman"/>
      <w:b/>
      <w:color w:val="000000"/>
      <w:sz w:val="24"/>
      <w:szCs w:val="24"/>
    </w:rPr>
  </w:style>
  <w:style w:type="character" w:customStyle="1" w:styleId="50">
    <w:name w:val="หัวเรื่อง 5 อักขระ"/>
    <w:basedOn w:val="a0"/>
    <w:link w:val="5"/>
    <w:rsid w:val="00106536"/>
    <w:rPr>
      <w:rFonts w:ascii="Times New Roman" w:eastAsia="Times New Roman" w:hAnsi="Times New Roman" w:cs="Times New Roman"/>
      <w:b/>
      <w:color w:val="000000"/>
      <w:szCs w:val="22"/>
    </w:rPr>
  </w:style>
  <w:style w:type="character" w:customStyle="1" w:styleId="60">
    <w:name w:val="หัวเรื่อง 6 อักขระ"/>
    <w:basedOn w:val="a0"/>
    <w:link w:val="6"/>
    <w:rsid w:val="00106536"/>
    <w:rPr>
      <w:rFonts w:ascii="Times New Roman" w:eastAsia="Times New Roman" w:hAnsi="Times New Roman" w:cs="Times New Roman"/>
      <w:b/>
      <w:color w:val="000000"/>
      <w:sz w:val="20"/>
      <w:szCs w:val="20"/>
    </w:rPr>
  </w:style>
  <w:style w:type="paragraph" w:styleId="a3">
    <w:name w:val="Title"/>
    <w:basedOn w:val="a"/>
    <w:next w:val="a"/>
    <w:link w:val="a4"/>
    <w:rsid w:val="00106536"/>
    <w:pPr>
      <w:keepNext/>
      <w:keepLines/>
      <w:spacing w:before="480" w:after="120"/>
      <w:contextualSpacing/>
    </w:pPr>
    <w:rPr>
      <w:b/>
      <w:sz w:val="72"/>
      <w:szCs w:val="72"/>
    </w:rPr>
  </w:style>
  <w:style w:type="character" w:customStyle="1" w:styleId="a4">
    <w:name w:val="ชื่อเรื่อง อักขระ"/>
    <w:basedOn w:val="a0"/>
    <w:link w:val="a3"/>
    <w:rsid w:val="00106536"/>
    <w:rPr>
      <w:rFonts w:ascii="Times New Roman" w:eastAsia="Times New Roman" w:hAnsi="Times New Roman" w:cs="Times New Roman"/>
      <w:b/>
      <w:color w:val="000000"/>
      <w:sz w:val="72"/>
      <w:szCs w:val="72"/>
    </w:rPr>
  </w:style>
  <w:style w:type="paragraph" w:styleId="a5">
    <w:name w:val="Subtitle"/>
    <w:basedOn w:val="a"/>
    <w:next w:val="a"/>
    <w:link w:val="a6"/>
    <w:rsid w:val="00106536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a6">
    <w:name w:val="ชื่อเรื่องรอง อักขระ"/>
    <w:basedOn w:val="a0"/>
    <w:link w:val="a5"/>
    <w:rsid w:val="00106536"/>
    <w:rPr>
      <w:rFonts w:ascii="Georgia" w:eastAsia="Georgia" w:hAnsi="Georgia" w:cs="Georgia"/>
      <w:i/>
      <w:color w:val="666666"/>
      <w:sz w:val="48"/>
      <w:szCs w:val="48"/>
    </w:rPr>
  </w:style>
  <w:style w:type="paragraph" w:styleId="a7">
    <w:name w:val="endnote text"/>
    <w:basedOn w:val="a"/>
    <w:link w:val="a8"/>
    <w:uiPriority w:val="99"/>
    <w:semiHidden/>
    <w:unhideWhenUsed/>
    <w:rsid w:val="00106536"/>
    <w:rPr>
      <w:rFonts w:cs="Angsana New"/>
      <w:sz w:val="20"/>
      <w:szCs w:val="25"/>
    </w:rPr>
  </w:style>
  <w:style w:type="character" w:customStyle="1" w:styleId="a8">
    <w:name w:val="ข้อความอ้างอิงท้ายเรื่อง อักขระ"/>
    <w:basedOn w:val="a0"/>
    <w:link w:val="a7"/>
    <w:uiPriority w:val="99"/>
    <w:semiHidden/>
    <w:rsid w:val="00106536"/>
    <w:rPr>
      <w:rFonts w:ascii="Times New Roman" w:eastAsia="Times New Roman" w:hAnsi="Times New Roman" w:cs="Angsana New"/>
      <w:color w:val="000000"/>
      <w:sz w:val="20"/>
      <w:szCs w:val="25"/>
    </w:rPr>
  </w:style>
  <w:style w:type="paragraph" w:styleId="a9">
    <w:name w:val="header"/>
    <w:basedOn w:val="a"/>
    <w:link w:val="aa"/>
    <w:uiPriority w:val="99"/>
    <w:unhideWhenUsed/>
    <w:rsid w:val="00106536"/>
    <w:pPr>
      <w:tabs>
        <w:tab w:val="center" w:pos="4513"/>
        <w:tab w:val="right" w:pos="9026"/>
      </w:tabs>
    </w:pPr>
    <w:rPr>
      <w:rFonts w:cs="Angsana New"/>
      <w:szCs w:val="30"/>
    </w:rPr>
  </w:style>
  <w:style w:type="character" w:customStyle="1" w:styleId="aa">
    <w:name w:val="หัวกระดาษ อักขระ"/>
    <w:basedOn w:val="a0"/>
    <w:link w:val="a9"/>
    <w:uiPriority w:val="99"/>
    <w:rsid w:val="00106536"/>
    <w:rPr>
      <w:rFonts w:ascii="Times New Roman" w:eastAsia="Times New Roman" w:hAnsi="Times New Roman" w:cs="Angsana New"/>
      <w:color w:val="000000"/>
      <w:sz w:val="24"/>
      <w:szCs w:val="30"/>
    </w:rPr>
  </w:style>
  <w:style w:type="paragraph" w:styleId="ab">
    <w:name w:val="footer"/>
    <w:basedOn w:val="a"/>
    <w:link w:val="ac"/>
    <w:uiPriority w:val="99"/>
    <w:unhideWhenUsed/>
    <w:rsid w:val="00106536"/>
    <w:pPr>
      <w:tabs>
        <w:tab w:val="center" w:pos="4513"/>
        <w:tab w:val="right" w:pos="9026"/>
      </w:tabs>
    </w:pPr>
    <w:rPr>
      <w:rFonts w:cs="Angsana New"/>
      <w:szCs w:val="30"/>
    </w:rPr>
  </w:style>
  <w:style w:type="character" w:customStyle="1" w:styleId="ac">
    <w:name w:val="ท้ายกระดาษ อักขระ"/>
    <w:basedOn w:val="a0"/>
    <w:link w:val="ab"/>
    <w:uiPriority w:val="99"/>
    <w:rsid w:val="00106536"/>
    <w:rPr>
      <w:rFonts w:ascii="Times New Roman" w:eastAsia="Times New Roman" w:hAnsi="Times New Roman" w:cs="Angsana New"/>
      <w:color w:val="000000"/>
      <w:sz w:val="24"/>
      <w:szCs w:val="30"/>
    </w:rPr>
  </w:style>
  <w:style w:type="paragraph" w:styleId="ad">
    <w:name w:val="Normal (Web)"/>
    <w:basedOn w:val="a"/>
    <w:uiPriority w:val="99"/>
    <w:semiHidden/>
    <w:unhideWhenUsed/>
    <w:rsid w:val="00106536"/>
    <w:pPr>
      <w:spacing w:before="100" w:beforeAutospacing="1" w:after="100" w:afterAutospacing="1"/>
    </w:pPr>
    <w:rPr>
      <w:rFonts w:ascii="Angsana New" w:hAnsi="Angsana New" w:cs="Angsana New"/>
      <w:color w:val="auto"/>
      <w:sz w:val="28"/>
      <w:szCs w:val="28"/>
    </w:rPr>
  </w:style>
  <w:style w:type="character" w:customStyle="1" w:styleId="apple-tab-span">
    <w:name w:val="apple-tab-span"/>
    <w:basedOn w:val="a0"/>
    <w:rsid w:val="00106536"/>
  </w:style>
  <w:style w:type="paragraph" w:styleId="ae">
    <w:name w:val="List Paragraph"/>
    <w:basedOn w:val="a"/>
    <w:uiPriority w:val="34"/>
    <w:qFormat/>
    <w:rsid w:val="00106536"/>
    <w:pPr>
      <w:ind w:left="720"/>
      <w:contextualSpacing/>
    </w:pPr>
    <w:rPr>
      <w:rFonts w:cs="Angsana New"/>
      <w:szCs w:val="30"/>
    </w:rPr>
  </w:style>
  <w:style w:type="paragraph" w:styleId="af">
    <w:name w:val="TOC Heading"/>
    <w:basedOn w:val="1"/>
    <w:next w:val="a"/>
    <w:uiPriority w:val="39"/>
    <w:unhideWhenUsed/>
    <w:qFormat/>
    <w:rsid w:val="00106536"/>
    <w:pPr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40"/>
      <w:szCs w:val="40"/>
      <w:cs/>
    </w:rPr>
  </w:style>
  <w:style w:type="paragraph" w:styleId="21">
    <w:name w:val="toc 2"/>
    <w:basedOn w:val="a"/>
    <w:next w:val="a"/>
    <w:autoRedefine/>
    <w:uiPriority w:val="39"/>
    <w:unhideWhenUsed/>
    <w:rsid w:val="00106536"/>
    <w:pPr>
      <w:tabs>
        <w:tab w:val="right" w:leader="dot" w:pos="8080"/>
        <w:tab w:val="right" w:leader="dot" w:pos="8296"/>
      </w:tabs>
      <w:spacing w:after="100" w:line="259" w:lineRule="auto"/>
      <w:ind w:left="720"/>
    </w:pPr>
    <w:rPr>
      <w:rFonts w:asciiTheme="minorHAnsi" w:eastAsiaTheme="minorEastAsia" w:hAnsiTheme="minorHAnsi"/>
      <w:color w:val="auto"/>
      <w:sz w:val="28"/>
      <w:szCs w:val="28"/>
      <w:cs/>
    </w:rPr>
  </w:style>
  <w:style w:type="paragraph" w:styleId="11">
    <w:name w:val="toc 1"/>
    <w:basedOn w:val="a"/>
    <w:next w:val="a"/>
    <w:autoRedefine/>
    <w:uiPriority w:val="39"/>
    <w:unhideWhenUsed/>
    <w:rsid w:val="00106536"/>
    <w:pPr>
      <w:tabs>
        <w:tab w:val="left" w:pos="426"/>
        <w:tab w:val="right" w:leader="dot" w:pos="8080"/>
      </w:tabs>
      <w:spacing w:after="100" w:line="259" w:lineRule="auto"/>
    </w:pPr>
    <w:rPr>
      <w:rFonts w:ascii="TH SarabunPSK" w:eastAsia="TH Sarabun New" w:hAnsi="TH SarabunPSK" w:cs="TH SarabunPSK"/>
      <w:noProof/>
      <w:color w:val="auto"/>
      <w:sz w:val="28"/>
      <w:szCs w:val="28"/>
    </w:rPr>
  </w:style>
  <w:style w:type="paragraph" w:styleId="31">
    <w:name w:val="toc 3"/>
    <w:basedOn w:val="a"/>
    <w:next w:val="a"/>
    <w:autoRedefine/>
    <w:uiPriority w:val="39"/>
    <w:unhideWhenUsed/>
    <w:rsid w:val="00106536"/>
    <w:pPr>
      <w:spacing w:after="100" w:line="259" w:lineRule="auto"/>
      <w:ind w:left="440"/>
    </w:pPr>
    <w:rPr>
      <w:rFonts w:asciiTheme="minorHAnsi" w:eastAsiaTheme="minorEastAsia" w:hAnsiTheme="minorHAnsi"/>
      <w:color w:val="auto"/>
      <w:sz w:val="28"/>
      <w:szCs w:val="28"/>
      <w:cs/>
    </w:rPr>
  </w:style>
  <w:style w:type="paragraph" w:styleId="af0">
    <w:name w:val="caption"/>
    <w:basedOn w:val="a"/>
    <w:next w:val="a"/>
    <w:uiPriority w:val="35"/>
    <w:unhideWhenUsed/>
    <w:qFormat/>
    <w:rsid w:val="00106536"/>
    <w:pPr>
      <w:spacing w:after="200"/>
    </w:pPr>
    <w:rPr>
      <w:rFonts w:cs="Angsana New"/>
      <w:i/>
      <w:iCs/>
      <w:color w:val="44546A" w:themeColor="text2"/>
      <w:sz w:val="18"/>
      <w:szCs w:val="22"/>
    </w:rPr>
  </w:style>
  <w:style w:type="paragraph" w:styleId="af1">
    <w:name w:val="table of figures"/>
    <w:basedOn w:val="a"/>
    <w:next w:val="a"/>
    <w:uiPriority w:val="99"/>
    <w:unhideWhenUsed/>
    <w:rsid w:val="00106536"/>
    <w:rPr>
      <w:rFonts w:cs="Angsana New"/>
      <w:szCs w:val="30"/>
    </w:rPr>
  </w:style>
  <w:style w:type="paragraph" w:styleId="af2">
    <w:name w:val="Balloon Text"/>
    <w:basedOn w:val="a"/>
    <w:link w:val="af3"/>
    <w:uiPriority w:val="99"/>
    <w:semiHidden/>
    <w:unhideWhenUsed/>
    <w:rsid w:val="00106536"/>
    <w:rPr>
      <w:rFonts w:ascii="Leelawadee" w:hAnsi="Leelawadee" w:cs="Angsana New"/>
      <w:sz w:val="18"/>
      <w:szCs w:val="22"/>
    </w:rPr>
  </w:style>
  <w:style w:type="character" w:customStyle="1" w:styleId="af3">
    <w:name w:val="ข้อความบอลลูน อักขระ"/>
    <w:basedOn w:val="a0"/>
    <w:link w:val="af2"/>
    <w:uiPriority w:val="99"/>
    <w:semiHidden/>
    <w:rsid w:val="00106536"/>
    <w:rPr>
      <w:rFonts w:ascii="Leelawadee" w:eastAsia="Times New Roman" w:hAnsi="Leelawadee" w:cs="Angsana New"/>
      <w:color w:val="000000"/>
      <w:sz w:val="18"/>
      <w:szCs w:val="22"/>
    </w:rPr>
  </w:style>
  <w:style w:type="table" w:styleId="af4">
    <w:name w:val="Table Grid"/>
    <w:basedOn w:val="a1"/>
    <w:uiPriority w:val="39"/>
    <w:rsid w:val="00106536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5">
    <w:name w:val="annotation text"/>
    <w:basedOn w:val="a"/>
    <w:link w:val="af6"/>
    <w:uiPriority w:val="99"/>
    <w:semiHidden/>
    <w:unhideWhenUsed/>
    <w:rsid w:val="00106536"/>
    <w:rPr>
      <w:rFonts w:cs="Angsana New"/>
      <w:sz w:val="20"/>
      <w:szCs w:val="25"/>
    </w:rPr>
  </w:style>
  <w:style w:type="character" w:customStyle="1" w:styleId="af6">
    <w:name w:val="ข้อความข้อคิดเห็น อักขระ"/>
    <w:basedOn w:val="a0"/>
    <w:link w:val="af5"/>
    <w:uiPriority w:val="99"/>
    <w:semiHidden/>
    <w:rsid w:val="00106536"/>
    <w:rPr>
      <w:rFonts w:ascii="Times New Roman" w:eastAsia="Times New Roman" w:hAnsi="Times New Roman" w:cs="Angsana New"/>
      <w:color w:val="000000"/>
      <w:sz w:val="20"/>
      <w:szCs w:val="25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106536"/>
    <w:rPr>
      <w:b/>
      <w:bCs/>
    </w:rPr>
  </w:style>
  <w:style w:type="character" w:customStyle="1" w:styleId="af8">
    <w:name w:val="ชื่อเรื่องของข้อคิดเห็น อักขระ"/>
    <w:basedOn w:val="af6"/>
    <w:link w:val="af7"/>
    <w:uiPriority w:val="99"/>
    <w:semiHidden/>
    <w:rsid w:val="00106536"/>
    <w:rPr>
      <w:rFonts w:ascii="Times New Roman" w:eastAsia="Times New Roman" w:hAnsi="Times New Roman" w:cs="Angsana New"/>
      <w:b/>
      <w:bCs/>
      <w:color w:val="000000"/>
      <w:sz w:val="20"/>
      <w:szCs w:val="25"/>
    </w:rPr>
  </w:style>
  <w:style w:type="paragraph" w:styleId="af9">
    <w:name w:val="Revision"/>
    <w:hidden/>
    <w:uiPriority w:val="99"/>
    <w:semiHidden/>
    <w:rsid w:val="00106536"/>
    <w:pPr>
      <w:spacing w:after="0" w:line="240" w:lineRule="auto"/>
    </w:pPr>
    <w:rPr>
      <w:rFonts w:ascii="Times New Roman" w:eastAsia="Times New Roman" w:hAnsi="Times New Roman" w:cs="Angsana New"/>
      <w:color w:val="000000"/>
      <w:sz w:val="24"/>
      <w:szCs w:val="30"/>
    </w:rPr>
  </w:style>
  <w:style w:type="paragraph" w:styleId="afa">
    <w:name w:val="Bibliography"/>
    <w:basedOn w:val="a"/>
    <w:next w:val="a"/>
    <w:uiPriority w:val="37"/>
    <w:unhideWhenUsed/>
    <w:rsid w:val="00106536"/>
    <w:pPr>
      <w:spacing w:line="480" w:lineRule="auto"/>
      <w:ind w:left="720" w:hanging="720"/>
    </w:pPr>
    <w:rPr>
      <w:rFonts w:cs="Angsana New"/>
      <w:szCs w:val="30"/>
    </w:rPr>
  </w:style>
  <w:style w:type="character" w:customStyle="1" w:styleId="apple-converted-space">
    <w:name w:val="apple-converted-space"/>
    <w:basedOn w:val="a0"/>
    <w:rsid w:val="00106536"/>
  </w:style>
  <w:style w:type="paragraph" w:customStyle="1" w:styleId="Default">
    <w:name w:val="Default"/>
    <w:rsid w:val="00F522D6"/>
    <w:pPr>
      <w:autoSpaceDE w:val="0"/>
      <w:autoSpaceDN w:val="0"/>
      <w:adjustRightInd w:val="0"/>
      <w:spacing w:after="0" w:line="240" w:lineRule="auto"/>
    </w:pPr>
    <w:rPr>
      <w:rFonts w:ascii="TH Sarabun New" w:hAnsi="TH Sarabun New" w:cs="TH Sarabun New"/>
      <w:color w:val="000000"/>
      <w:sz w:val="24"/>
      <w:szCs w:val="24"/>
    </w:rPr>
  </w:style>
  <w:style w:type="character" w:styleId="afb">
    <w:name w:val="Hyperlink"/>
    <w:basedOn w:val="a0"/>
    <w:uiPriority w:val="99"/>
    <w:unhideWhenUsed/>
    <w:rsid w:val="0026181B"/>
    <w:rPr>
      <w:color w:val="0563C1" w:themeColor="hyperlink"/>
      <w:u w:val="single"/>
    </w:rPr>
  </w:style>
  <w:style w:type="character" w:styleId="afc">
    <w:name w:val="FollowedHyperlink"/>
    <w:basedOn w:val="a0"/>
    <w:uiPriority w:val="99"/>
    <w:semiHidden/>
    <w:unhideWhenUsed/>
    <w:rsid w:val="00CA0E7F"/>
    <w:rPr>
      <w:color w:val="954F72" w:themeColor="followedHyperlink"/>
      <w:u w:val="single"/>
    </w:rPr>
  </w:style>
  <w:style w:type="character" w:customStyle="1" w:styleId="12">
    <w:name w:val="การอ้างถึง1"/>
    <w:basedOn w:val="a0"/>
    <w:uiPriority w:val="99"/>
    <w:semiHidden/>
    <w:unhideWhenUsed/>
    <w:rsid w:val="00DB1C8C"/>
    <w:rPr>
      <w:color w:val="2B579A"/>
      <w:shd w:val="clear" w:color="auto" w:fill="E6E6E6"/>
    </w:rPr>
  </w:style>
  <w:style w:type="character" w:customStyle="1" w:styleId="13">
    <w:name w:val="การอ้างถึงที่ไม่ได้แก้ไข1"/>
    <w:basedOn w:val="a0"/>
    <w:uiPriority w:val="99"/>
    <w:semiHidden/>
    <w:unhideWhenUsed/>
    <w:rsid w:val="004A5DD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50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emf"/><Relationship Id="rId21" Type="http://schemas.openxmlformats.org/officeDocument/2006/relationships/image" Target="media/image10.png"/><Relationship Id="rId42" Type="http://schemas.openxmlformats.org/officeDocument/2006/relationships/image" Target="media/image31.emf"/><Relationship Id="rId47" Type="http://schemas.openxmlformats.org/officeDocument/2006/relationships/image" Target="media/image36.emf"/><Relationship Id="rId63" Type="http://schemas.openxmlformats.org/officeDocument/2006/relationships/image" Target="media/image52.emf"/><Relationship Id="rId68" Type="http://schemas.openxmlformats.org/officeDocument/2006/relationships/image" Target="media/image57.png"/><Relationship Id="rId84" Type="http://schemas.openxmlformats.org/officeDocument/2006/relationships/image" Target="media/image73.png"/><Relationship Id="rId16" Type="http://schemas.openxmlformats.org/officeDocument/2006/relationships/image" Target="media/image5.png"/><Relationship Id="rId11" Type="http://schemas.openxmlformats.org/officeDocument/2006/relationships/image" Target="media/image2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53" Type="http://schemas.openxmlformats.org/officeDocument/2006/relationships/image" Target="media/image42.emf"/><Relationship Id="rId58" Type="http://schemas.openxmlformats.org/officeDocument/2006/relationships/image" Target="media/image47.jpeg"/><Relationship Id="rId74" Type="http://schemas.openxmlformats.org/officeDocument/2006/relationships/image" Target="media/image63.png"/><Relationship Id="rId79" Type="http://schemas.openxmlformats.org/officeDocument/2006/relationships/image" Target="media/image68.png"/><Relationship Id="rId5" Type="http://schemas.openxmlformats.org/officeDocument/2006/relationships/footnotes" Target="footnotes.xml"/><Relationship Id="rId19" Type="http://schemas.openxmlformats.org/officeDocument/2006/relationships/image" Target="media/image8.png"/><Relationship Id="rId14" Type="http://schemas.openxmlformats.org/officeDocument/2006/relationships/image" Target="media/image4.png"/><Relationship Id="rId22" Type="http://schemas.openxmlformats.org/officeDocument/2006/relationships/image" Target="media/image11.png"/><Relationship Id="rId27" Type="http://schemas.openxmlformats.org/officeDocument/2006/relationships/image" Target="media/image16.emf"/><Relationship Id="rId30" Type="http://schemas.openxmlformats.org/officeDocument/2006/relationships/image" Target="media/image19.png"/><Relationship Id="rId35" Type="http://schemas.openxmlformats.org/officeDocument/2006/relationships/image" Target="media/image24.emf"/><Relationship Id="rId43" Type="http://schemas.openxmlformats.org/officeDocument/2006/relationships/image" Target="media/image32.emf"/><Relationship Id="rId48" Type="http://schemas.openxmlformats.org/officeDocument/2006/relationships/image" Target="media/image37.png"/><Relationship Id="rId56" Type="http://schemas.openxmlformats.org/officeDocument/2006/relationships/image" Target="media/image45.jpeg"/><Relationship Id="rId64" Type="http://schemas.openxmlformats.org/officeDocument/2006/relationships/image" Target="media/image53.emf"/><Relationship Id="rId69" Type="http://schemas.openxmlformats.org/officeDocument/2006/relationships/image" Target="media/image58.png"/><Relationship Id="rId77" Type="http://schemas.openxmlformats.org/officeDocument/2006/relationships/image" Target="media/image66.png"/><Relationship Id="rId8" Type="http://schemas.openxmlformats.org/officeDocument/2006/relationships/header" Target="header1.xml"/><Relationship Id="rId51" Type="http://schemas.openxmlformats.org/officeDocument/2006/relationships/image" Target="media/image40.emf"/><Relationship Id="rId72" Type="http://schemas.openxmlformats.org/officeDocument/2006/relationships/image" Target="media/image61.png"/><Relationship Id="rId80" Type="http://schemas.openxmlformats.org/officeDocument/2006/relationships/image" Target="media/image69.png"/><Relationship Id="rId85" Type="http://schemas.openxmlformats.org/officeDocument/2006/relationships/header" Target="header3.xml"/><Relationship Id="rId3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emf"/><Relationship Id="rId38" Type="http://schemas.openxmlformats.org/officeDocument/2006/relationships/image" Target="media/image27.emf"/><Relationship Id="rId46" Type="http://schemas.openxmlformats.org/officeDocument/2006/relationships/image" Target="media/image35.emf"/><Relationship Id="rId59" Type="http://schemas.openxmlformats.org/officeDocument/2006/relationships/image" Target="media/image48.emf"/><Relationship Id="rId67" Type="http://schemas.openxmlformats.org/officeDocument/2006/relationships/image" Target="media/image56.png"/><Relationship Id="rId20" Type="http://schemas.openxmlformats.org/officeDocument/2006/relationships/image" Target="media/image9.png"/><Relationship Id="rId41" Type="http://schemas.openxmlformats.org/officeDocument/2006/relationships/image" Target="media/image30.emf"/><Relationship Id="rId54" Type="http://schemas.openxmlformats.org/officeDocument/2006/relationships/image" Target="media/image43.emf"/><Relationship Id="rId62" Type="http://schemas.openxmlformats.org/officeDocument/2006/relationships/image" Target="media/image51.emf"/><Relationship Id="rId70" Type="http://schemas.openxmlformats.org/officeDocument/2006/relationships/image" Target="media/image59.png"/><Relationship Id="rId75" Type="http://schemas.openxmlformats.org/officeDocument/2006/relationships/image" Target="media/image64.png"/><Relationship Id="rId83" Type="http://schemas.openxmlformats.org/officeDocument/2006/relationships/image" Target="media/image72.png"/><Relationship Id="rId88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microsoft.com/office/2007/relationships/hdphoto" Target="media/hdphoto2.wdp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emf"/><Relationship Id="rId49" Type="http://schemas.openxmlformats.org/officeDocument/2006/relationships/image" Target="media/image38.emf"/><Relationship Id="rId57" Type="http://schemas.openxmlformats.org/officeDocument/2006/relationships/image" Target="media/image46.jpeg"/><Relationship Id="rId10" Type="http://schemas.openxmlformats.org/officeDocument/2006/relationships/header" Target="header2.xml"/><Relationship Id="rId31" Type="http://schemas.openxmlformats.org/officeDocument/2006/relationships/image" Target="media/image20.png"/><Relationship Id="rId44" Type="http://schemas.openxmlformats.org/officeDocument/2006/relationships/image" Target="media/image33.emf"/><Relationship Id="rId52" Type="http://schemas.openxmlformats.org/officeDocument/2006/relationships/image" Target="media/image41.emf"/><Relationship Id="rId60" Type="http://schemas.openxmlformats.org/officeDocument/2006/relationships/image" Target="media/image49.emf"/><Relationship Id="rId65" Type="http://schemas.openxmlformats.org/officeDocument/2006/relationships/image" Target="media/image54.png"/><Relationship Id="rId73" Type="http://schemas.openxmlformats.org/officeDocument/2006/relationships/image" Target="media/image62.png"/><Relationship Id="rId78" Type="http://schemas.openxmlformats.org/officeDocument/2006/relationships/image" Target="media/image67.png"/><Relationship Id="rId81" Type="http://schemas.openxmlformats.org/officeDocument/2006/relationships/image" Target="media/image70.png"/><Relationship Id="rId86" Type="http://schemas.openxmlformats.org/officeDocument/2006/relationships/header" Target="header4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3" Type="http://schemas.microsoft.com/office/2007/relationships/hdphoto" Target="media/hdphoto1.wdp"/><Relationship Id="rId18" Type="http://schemas.openxmlformats.org/officeDocument/2006/relationships/image" Target="media/image7.png"/><Relationship Id="rId39" Type="http://schemas.openxmlformats.org/officeDocument/2006/relationships/image" Target="media/image28.emf"/><Relationship Id="rId34" Type="http://schemas.openxmlformats.org/officeDocument/2006/relationships/image" Target="media/image23.emf"/><Relationship Id="rId50" Type="http://schemas.openxmlformats.org/officeDocument/2006/relationships/image" Target="media/image39.emf"/><Relationship Id="rId55" Type="http://schemas.openxmlformats.org/officeDocument/2006/relationships/image" Target="media/image44.jpeg"/><Relationship Id="rId76" Type="http://schemas.openxmlformats.org/officeDocument/2006/relationships/image" Target="media/image65.png"/><Relationship Id="rId7" Type="http://schemas.openxmlformats.org/officeDocument/2006/relationships/image" Target="media/image1.jpg"/><Relationship Id="rId71" Type="http://schemas.openxmlformats.org/officeDocument/2006/relationships/image" Target="media/image60.png"/><Relationship Id="rId2" Type="http://schemas.openxmlformats.org/officeDocument/2006/relationships/styles" Target="styles.xml"/><Relationship Id="rId29" Type="http://schemas.openxmlformats.org/officeDocument/2006/relationships/image" Target="media/image18.png"/><Relationship Id="rId24" Type="http://schemas.openxmlformats.org/officeDocument/2006/relationships/image" Target="media/image13.png"/><Relationship Id="rId40" Type="http://schemas.openxmlformats.org/officeDocument/2006/relationships/image" Target="media/image29.emf"/><Relationship Id="rId45" Type="http://schemas.openxmlformats.org/officeDocument/2006/relationships/image" Target="media/image34.emf"/><Relationship Id="rId66" Type="http://schemas.openxmlformats.org/officeDocument/2006/relationships/image" Target="media/image55.png"/><Relationship Id="rId87" Type="http://schemas.openxmlformats.org/officeDocument/2006/relationships/fontTable" Target="fontTable.xml"/><Relationship Id="rId61" Type="http://schemas.openxmlformats.org/officeDocument/2006/relationships/image" Target="media/image50.emf"/><Relationship Id="rId82" Type="http://schemas.openxmlformats.org/officeDocument/2006/relationships/image" Target="media/image71.png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70</Pages>
  <Words>8097</Words>
  <Characters>46154</Characters>
  <Application>Microsoft Office Word</Application>
  <DocSecurity>0</DocSecurity>
  <Lines>384</Lines>
  <Paragraphs>108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itta Pullarp</dc:creator>
  <cp:keywords/>
  <dc:description/>
  <cp:lastModifiedBy>VARA phon</cp:lastModifiedBy>
  <cp:revision>73</cp:revision>
  <dcterms:created xsi:type="dcterms:W3CDTF">2017-09-18T08:24:00Z</dcterms:created>
  <dcterms:modified xsi:type="dcterms:W3CDTF">2017-09-18T15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18"&gt;&lt;session id="2JVrdMGh"/&gt;&lt;style id="http://www.zotero.org/styles/apa" locale="en-GB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0"/&gt;&lt;/prefs&gt;&lt;/data&gt;</vt:lpwstr>
  </property>
</Properties>
</file>